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9B7E9" w14:textId="56904CBF" w:rsidR="00886382" w:rsidRPr="00035C2D" w:rsidRDefault="00886382" w:rsidP="00886382">
      <w:pPr>
        <w:spacing w:line="360" w:lineRule="auto"/>
        <w:jc w:val="center"/>
        <w:rPr>
          <w:sz w:val="44"/>
          <w:szCs w:val="44"/>
        </w:rPr>
      </w:pPr>
      <w:r w:rsidRPr="00035C2D">
        <w:rPr>
          <w:sz w:val="44"/>
          <w:szCs w:val="44"/>
        </w:rPr>
        <w:t xml:space="preserve">Enhancement of Thermoelectric Performance Through Transport Properties Decorrelation in </w:t>
      </w:r>
      <w:r w:rsidR="00035C2D">
        <w:rPr>
          <w:sz w:val="44"/>
          <w:szCs w:val="44"/>
        </w:rPr>
        <w:t>the</w:t>
      </w:r>
      <w:r w:rsidRPr="00035C2D">
        <w:rPr>
          <w:sz w:val="44"/>
          <w:szCs w:val="44"/>
        </w:rPr>
        <w:t xml:space="preserve"> Quaternary Pseudo-Hollandite Chalcogenide Rb</w:t>
      </w:r>
      <w:r w:rsidRPr="00035C2D">
        <w:rPr>
          <w:sz w:val="44"/>
          <w:szCs w:val="44"/>
          <w:vertAlign w:val="subscript"/>
        </w:rPr>
        <w:t>0.2</w:t>
      </w:r>
      <w:r w:rsidRPr="00035C2D">
        <w:rPr>
          <w:sz w:val="44"/>
          <w:szCs w:val="44"/>
        </w:rPr>
        <w:t>Ba</w:t>
      </w:r>
      <w:r w:rsidRPr="00035C2D">
        <w:rPr>
          <w:sz w:val="44"/>
          <w:szCs w:val="44"/>
          <w:vertAlign w:val="subscript"/>
        </w:rPr>
        <w:t>0.4</w:t>
      </w:r>
      <w:r w:rsidRPr="00035C2D">
        <w:rPr>
          <w:sz w:val="44"/>
          <w:szCs w:val="44"/>
        </w:rPr>
        <w:t>Cr</w:t>
      </w:r>
      <w:r w:rsidRPr="00035C2D">
        <w:rPr>
          <w:sz w:val="44"/>
          <w:szCs w:val="44"/>
          <w:vertAlign w:val="subscript"/>
        </w:rPr>
        <w:t>5</w:t>
      </w:r>
      <w:r w:rsidRPr="00035C2D">
        <w:rPr>
          <w:sz w:val="44"/>
          <w:szCs w:val="44"/>
        </w:rPr>
        <w:t>Se</w:t>
      </w:r>
      <w:r w:rsidRPr="00035C2D">
        <w:rPr>
          <w:sz w:val="44"/>
          <w:szCs w:val="44"/>
          <w:vertAlign w:val="subscript"/>
        </w:rPr>
        <w:t>8</w:t>
      </w:r>
    </w:p>
    <w:p w14:paraId="3A185CD6" w14:textId="37B13333" w:rsidR="00E5703C" w:rsidRPr="002A7CCB" w:rsidRDefault="00E5703C" w:rsidP="004E640C">
      <w:pPr>
        <w:rPr>
          <w:i/>
          <w:iCs/>
          <w:sz w:val="28"/>
          <w:szCs w:val="28"/>
        </w:rPr>
      </w:pPr>
      <w:r w:rsidRPr="002A7CCB">
        <w:rPr>
          <w:i/>
          <w:iCs/>
          <w:sz w:val="28"/>
          <w:szCs w:val="28"/>
        </w:rPr>
        <w:t>Hugo Bouteiller,</w:t>
      </w:r>
      <w:r w:rsidR="004E640C" w:rsidRPr="002A7CCB">
        <w:rPr>
          <w:i/>
          <w:iCs/>
          <w:sz w:val="28"/>
          <w:szCs w:val="28"/>
          <w:vertAlign w:val="superscript"/>
        </w:rPr>
        <w:t>1,2*</w:t>
      </w:r>
      <w:r w:rsidRPr="002A7CCB">
        <w:rPr>
          <w:i/>
          <w:iCs/>
          <w:sz w:val="28"/>
          <w:szCs w:val="28"/>
        </w:rPr>
        <w:t xml:space="preserve"> </w:t>
      </w:r>
      <w:r w:rsidR="0063490E" w:rsidRPr="002A7CCB">
        <w:rPr>
          <w:i/>
          <w:iCs/>
          <w:sz w:val="28"/>
          <w:szCs w:val="28"/>
        </w:rPr>
        <w:t>Bruno Fontaine,</w:t>
      </w:r>
      <w:r w:rsidR="004E640C" w:rsidRPr="002A7CCB">
        <w:rPr>
          <w:i/>
          <w:iCs/>
          <w:sz w:val="28"/>
          <w:szCs w:val="28"/>
          <w:vertAlign w:val="superscript"/>
        </w:rPr>
        <w:t>3,4</w:t>
      </w:r>
      <w:r w:rsidR="0063490E" w:rsidRPr="002A7CCB">
        <w:rPr>
          <w:i/>
          <w:iCs/>
          <w:sz w:val="28"/>
          <w:szCs w:val="28"/>
        </w:rPr>
        <w:t xml:space="preserve"> Olivier Perez,</w:t>
      </w:r>
      <w:r w:rsidR="004E640C" w:rsidRPr="002A7CCB">
        <w:rPr>
          <w:i/>
          <w:iCs/>
          <w:sz w:val="28"/>
          <w:szCs w:val="28"/>
          <w:vertAlign w:val="superscript"/>
        </w:rPr>
        <w:t>1</w:t>
      </w:r>
      <w:r w:rsidR="0063490E" w:rsidRPr="002A7CCB">
        <w:rPr>
          <w:i/>
          <w:iCs/>
          <w:sz w:val="28"/>
          <w:szCs w:val="28"/>
        </w:rPr>
        <w:t xml:space="preserve"> </w:t>
      </w:r>
      <w:r w:rsidR="006303ED" w:rsidRPr="002A7CCB">
        <w:rPr>
          <w:i/>
          <w:iCs/>
          <w:sz w:val="28"/>
          <w:szCs w:val="28"/>
        </w:rPr>
        <w:t>Sylvie Hébert,</w:t>
      </w:r>
      <w:r w:rsidR="006303ED" w:rsidRPr="002A7CCB">
        <w:rPr>
          <w:i/>
          <w:iCs/>
          <w:sz w:val="28"/>
          <w:szCs w:val="28"/>
          <w:vertAlign w:val="superscript"/>
        </w:rPr>
        <w:t>1</w:t>
      </w:r>
      <w:r w:rsidR="006303ED" w:rsidRPr="002A7CCB">
        <w:rPr>
          <w:i/>
          <w:iCs/>
          <w:sz w:val="28"/>
          <w:szCs w:val="28"/>
        </w:rPr>
        <w:t xml:space="preserve"> </w:t>
      </w:r>
      <w:r w:rsidR="0063490E" w:rsidRPr="002A7CCB">
        <w:rPr>
          <w:i/>
          <w:iCs/>
          <w:sz w:val="28"/>
          <w:szCs w:val="28"/>
        </w:rPr>
        <w:t xml:space="preserve">Cédric </w:t>
      </w:r>
      <w:r w:rsidR="0063490E" w:rsidRPr="00035C2D">
        <w:rPr>
          <w:i/>
          <w:iCs/>
          <w:sz w:val="28"/>
          <w:szCs w:val="28"/>
        </w:rPr>
        <w:t>Bourgès,</w:t>
      </w:r>
      <w:r w:rsidR="004E640C" w:rsidRPr="00035C2D">
        <w:rPr>
          <w:i/>
          <w:iCs/>
          <w:sz w:val="28"/>
          <w:szCs w:val="28"/>
          <w:vertAlign w:val="superscript"/>
        </w:rPr>
        <w:t>5</w:t>
      </w:r>
      <w:r w:rsidR="0063490E" w:rsidRPr="00035C2D">
        <w:rPr>
          <w:i/>
          <w:iCs/>
          <w:sz w:val="28"/>
          <w:szCs w:val="28"/>
        </w:rPr>
        <w:t xml:space="preserve"> </w:t>
      </w:r>
      <w:r w:rsidR="002A7CCB" w:rsidRPr="00035C2D">
        <w:rPr>
          <w:i/>
          <w:iCs/>
          <w:sz w:val="28"/>
          <w:szCs w:val="28"/>
        </w:rPr>
        <w:t>Yoshitaka Matsushita,</w:t>
      </w:r>
      <w:r w:rsidR="00A4705B" w:rsidRPr="00035C2D">
        <w:rPr>
          <w:i/>
          <w:iCs/>
          <w:sz w:val="28"/>
          <w:szCs w:val="28"/>
          <w:vertAlign w:val="superscript"/>
        </w:rPr>
        <w:t>6</w:t>
      </w:r>
      <w:r w:rsidR="002A7CCB" w:rsidRPr="00035C2D">
        <w:rPr>
          <w:i/>
          <w:iCs/>
          <w:sz w:val="28"/>
          <w:szCs w:val="28"/>
        </w:rPr>
        <w:t xml:space="preserve"> </w:t>
      </w:r>
      <w:r w:rsidR="0063490E" w:rsidRPr="00035C2D">
        <w:rPr>
          <w:i/>
          <w:iCs/>
          <w:sz w:val="28"/>
          <w:szCs w:val="28"/>
        </w:rPr>
        <w:t xml:space="preserve">Takao </w:t>
      </w:r>
      <w:r w:rsidR="0063490E" w:rsidRPr="002A7CCB">
        <w:rPr>
          <w:i/>
          <w:iCs/>
          <w:sz w:val="28"/>
          <w:szCs w:val="28"/>
        </w:rPr>
        <w:t>Mori,</w:t>
      </w:r>
      <w:r w:rsidR="00715C7D" w:rsidRPr="00715C7D">
        <w:rPr>
          <w:i/>
          <w:iCs/>
          <w:sz w:val="28"/>
          <w:szCs w:val="28"/>
          <w:vertAlign w:val="superscript"/>
        </w:rPr>
        <w:t>7,8</w:t>
      </w:r>
      <w:r w:rsidR="00B12490" w:rsidRPr="002A7CCB">
        <w:rPr>
          <w:i/>
          <w:iCs/>
          <w:sz w:val="28"/>
          <w:szCs w:val="28"/>
        </w:rPr>
        <w:t xml:space="preserve"> Franck Gascoin,</w:t>
      </w:r>
      <w:r w:rsidR="00B12490" w:rsidRPr="002A7CCB">
        <w:rPr>
          <w:i/>
          <w:iCs/>
          <w:sz w:val="28"/>
          <w:szCs w:val="28"/>
          <w:vertAlign w:val="superscript"/>
        </w:rPr>
        <w:t xml:space="preserve">1 </w:t>
      </w:r>
      <w:r w:rsidR="00B12490" w:rsidRPr="002A7CCB">
        <w:rPr>
          <w:i/>
          <w:iCs/>
          <w:sz w:val="28"/>
          <w:szCs w:val="28"/>
        </w:rPr>
        <w:t>Jean-François Halet,</w:t>
      </w:r>
      <w:r w:rsidR="00B12490" w:rsidRPr="002A7CCB">
        <w:rPr>
          <w:i/>
          <w:iCs/>
          <w:sz w:val="28"/>
          <w:szCs w:val="28"/>
          <w:vertAlign w:val="superscript"/>
        </w:rPr>
        <w:t>2,3*</w:t>
      </w:r>
      <w:r w:rsidR="00B12490" w:rsidRPr="002A7CCB">
        <w:rPr>
          <w:i/>
          <w:iCs/>
          <w:sz w:val="28"/>
          <w:szCs w:val="28"/>
        </w:rPr>
        <w:t xml:space="preserve"> and David Berthebaud</w:t>
      </w:r>
      <w:r w:rsidR="00B12490" w:rsidRPr="002A7CCB">
        <w:rPr>
          <w:i/>
          <w:iCs/>
          <w:sz w:val="28"/>
          <w:szCs w:val="28"/>
          <w:vertAlign w:val="superscript"/>
        </w:rPr>
        <w:t>2,</w:t>
      </w:r>
      <w:r w:rsidR="00715C7D">
        <w:rPr>
          <w:i/>
          <w:iCs/>
          <w:sz w:val="28"/>
          <w:szCs w:val="28"/>
          <w:vertAlign w:val="superscript"/>
        </w:rPr>
        <w:t>9</w:t>
      </w:r>
      <w:r w:rsidR="00B12490" w:rsidRPr="002A7CCB">
        <w:rPr>
          <w:i/>
          <w:iCs/>
          <w:sz w:val="28"/>
          <w:szCs w:val="28"/>
          <w:vertAlign w:val="superscript"/>
        </w:rPr>
        <w:t>*</w:t>
      </w:r>
    </w:p>
    <w:p w14:paraId="46F8DD2D" w14:textId="77777777" w:rsidR="004E640C" w:rsidRPr="00882BAE" w:rsidRDefault="004E640C" w:rsidP="00B12490">
      <w:pPr>
        <w:pStyle w:val="BCAuthorAddress"/>
        <w:spacing w:line="276" w:lineRule="auto"/>
        <w:jc w:val="left"/>
        <w:rPr>
          <w:rFonts w:ascii="Times New Roman" w:hAnsi="Times New Roman"/>
          <w:lang w:val="en-GB"/>
        </w:rPr>
      </w:pPr>
      <w:r w:rsidRPr="00882BAE">
        <w:rPr>
          <w:rFonts w:ascii="Times New Roman" w:hAnsi="Times New Roman"/>
          <w:vertAlign w:val="superscript"/>
          <w:lang w:val="fr-FR"/>
        </w:rPr>
        <w:t xml:space="preserve">1 </w:t>
      </w:r>
      <w:r w:rsidRPr="00882BAE">
        <w:rPr>
          <w:rFonts w:ascii="Times New Roman" w:hAnsi="Times New Roman"/>
          <w:lang w:val="fr-FR"/>
        </w:rPr>
        <w:t xml:space="preserve">Laboratoire CRISMAT, ENSICAEN, UNICAEN, CNRS, Normandie Univ. </w:t>
      </w:r>
      <w:r w:rsidRPr="00882BAE">
        <w:rPr>
          <w:rFonts w:ascii="Times New Roman" w:hAnsi="Times New Roman"/>
          <w:lang w:val="en-GB"/>
        </w:rPr>
        <w:t>(UMR 6508), Caen, France</w:t>
      </w:r>
    </w:p>
    <w:p w14:paraId="5449E070" w14:textId="77777777" w:rsidR="004E640C" w:rsidRPr="00882BAE" w:rsidRDefault="004E640C" w:rsidP="00B12490">
      <w:pPr>
        <w:pStyle w:val="BCAuthorAddress"/>
        <w:spacing w:line="276" w:lineRule="auto"/>
        <w:jc w:val="left"/>
        <w:rPr>
          <w:rFonts w:ascii="Times New Roman" w:hAnsi="Times New Roman"/>
        </w:rPr>
      </w:pPr>
      <w:r w:rsidRPr="00882BAE">
        <w:rPr>
          <w:rFonts w:ascii="Times New Roman" w:hAnsi="Times New Roman"/>
          <w:vertAlign w:val="superscript"/>
          <w:lang w:val="en-GB"/>
        </w:rPr>
        <w:t xml:space="preserve">2 </w:t>
      </w:r>
      <w:r w:rsidRPr="00882BAE">
        <w:rPr>
          <w:rFonts w:ascii="Times New Roman" w:hAnsi="Times New Roman"/>
          <w:lang w:val="en-GB"/>
        </w:rPr>
        <w:t>CNRS–Saint-Gobain–NIMS, IRL 3629, Laboratory for Innovative Key Materials and Structures (LINK), National Institute for Materials Science (NIMS), Tsukuba 305-0044, Japan</w:t>
      </w:r>
    </w:p>
    <w:p w14:paraId="12A2DE25" w14:textId="2C171ED9" w:rsidR="004E640C" w:rsidRPr="00882BAE" w:rsidRDefault="004E640C" w:rsidP="00B12490">
      <w:pPr>
        <w:pStyle w:val="BCAuthorAddress"/>
        <w:spacing w:line="276" w:lineRule="auto"/>
        <w:jc w:val="left"/>
        <w:rPr>
          <w:rFonts w:ascii="Times New Roman" w:hAnsi="Times New Roman"/>
          <w:lang w:val="fr-FR"/>
        </w:rPr>
      </w:pPr>
      <w:r w:rsidRPr="00882BAE">
        <w:rPr>
          <w:rFonts w:ascii="Times New Roman" w:hAnsi="Times New Roman"/>
          <w:vertAlign w:val="superscript"/>
          <w:lang w:val="fr-FR"/>
        </w:rPr>
        <w:t xml:space="preserve">3 </w:t>
      </w:r>
      <w:r w:rsidRPr="00882BAE">
        <w:rPr>
          <w:rFonts w:ascii="Times New Roman" w:hAnsi="Times New Roman"/>
          <w:lang w:val="fr-FR"/>
        </w:rPr>
        <w:t xml:space="preserve">Univ Rennes, CNRS, Ecole Nationale Supérieure de Chimie de Rennes (ENSCR), Institut des Sciences Chimiques de Rennes (ISCR), UMR 6226, F-35000 Rennes, France </w:t>
      </w:r>
    </w:p>
    <w:p w14:paraId="76597D30" w14:textId="32500BB0" w:rsidR="004E640C" w:rsidRPr="00035C2D" w:rsidRDefault="004E640C" w:rsidP="00B12490">
      <w:pPr>
        <w:pStyle w:val="BCAuthorAddress"/>
        <w:spacing w:line="276" w:lineRule="auto"/>
        <w:jc w:val="left"/>
        <w:rPr>
          <w:rFonts w:ascii="Times New Roman" w:hAnsi="Times New Roman"/>
          <w:lang w:val="en-GB"/>
        </w:rPr>
      </w:pPr>
      <w:r w:rsidRPr="00035C2D">
        <w:rPr>
          <w:rFonts w:ascii="Times New Roman" w:hAnsi="Times New Roman"/>
          <w:vertAlign w:val="superscript"/>
          <w:lang w:val="en-GB"/>
        </w:rPr>
        <w:t xml:space="preserve">4 </w:t>
      </w:r>
      <w:r w:rsidRPr="00035C2D">
        <w:rPr>
          <w:rFonts w:ascii="Times New Roman" w:hAnsi="Times New Roman"/>
          <w:lang w:val="en-GB"/>
        </w:rPr>
        <w:t xml:space="preserve">Saint-Cyr </w:t>
      </w:r>
      <w:proofErr w:type="spellStart"/>
      <w:r w:rsidRPr="00035C2D">
        <w:rPr>
          <w:rFonts w:ascii="Times New Roman" w:hAnsi="Times New Roman"/>
          <w:lang w:val="en-GB"/>
        </w:rPr>
        <w:t>Coëtquidan</w:t>
      </w:r>
      <w:proofErr w:type="spellEnd"/>
      <w:r w:rsidRPr="00035C2D">
        <w:rPr>
          <w:rFonts w:ascii="Times New Roman" w:hAnsi="Times New Roman"/>
          <w:lang w:val="en-GB"/>
        </w:rPr>
        <w:t xml:space="preserve"> Military Academy, </w:t>
      </w:r>
      <w:proofErr w:type="spellStart"/>
      <w:r w:rsidRPr="00035C2D">
        <w:rPr>
          <w:rFonts w:ascii="Times New Roman" w:hAnsi="Times New Roman"/>
          <w:lang w:val="en-GB"/>
        </w:rPr>
        <w:t>CReC</w:t>
      </w:r>
      <w:proofErr w:type="spellEnd"/>
      <w:r w:rsidRPr="00035C2D">
        <w:rPr>
          <w:rFonts w:ascii="Times New Roman" w:hAnsi="Times New Roman"/>
          <w:lang w:val="en-GB"/>
        </w:rPr>
        <w:t xml:space="preserve">, F-56380 </w:t>
      </w:r>
      <w:proofErr w:type="spellStart"/>
      <w:r w:rsidRPr="00035C2D">
        <w:rPr>
          <w:rFonts w:ascii="Times New Roman" w:hAnsi="Times New Roman"/>
          <w:lang w:val="en-GB"/>
        </w:rPr>
        <w:t>Guer</w:t>
      </w:r>
      <w:proofErr w:type="spellEnd"/>
      <w:r w:rsidRPr="00035C2D">
        <w:rPr>
          <w:rFonts w:ascii="Times New Roman" w:hAnsi="Times New Roman"/>
          <w:lang w:val="en-GB"/>
        </w:rPr>
        <w:t>, France</w:t>
      </w:r>
    </w:p>
    <w:p w14:paraId="199EA348" w14:textId="75EACD81" w:rsidR="00715C7D" w:rsidRPr="00035C2D" w:rsidRDefault="00A4705B" w:rsidP="00715C7D">
      <w:pPr>
        <w:pStyle w:val="2"/>
        <w:jc w:val="left"/>
        <w:rPr>
          <w:rFonts w:ascii="Times" w:hAnsi="Times" w:cs="Times"/>
          <w:sz w:val="24"/>
          <w:szCs w:val="24"/>
          <w:lang w:eastAsia="ja-JP"/>
        </w:rPr>
      </w:pPr>
      <w:r w:rsidRPr="00035C2D">
        <w:rPr>
          <w:sz w:val="24"/>
          <w:szCs w:val="36"/>
          <w:vertAlign w:val="superscript"/>
          <w:lang w:val="en-GB"/>
        </w:rPr>
        <w:t xml:space="preserve">5 </w:t>
      </w:r>
      <w:r w:rsidRPr="00035C2D">
        <w:rPr>
          <w:rFonts w:ascii="Times" w:hAnsi="Times" w:cs="Times"/>
          <w:sz w:val="24"/>
          <w:szCs w:val="24"/>
          <w:lang w:eastAsia="ja-JP"/>
        </w:rPr>
        <w:t xml:space="preserve">International Center for Young Scientists (ICYS), National Institute for Materials Science, 1-1 </w:t>
      </w:r>
      <w:proofErr w:type="spellStart"/>
      <w:r w:rsidRPr="00035C2D">
        <w:rPr>
          <w:rFonts w:ascii="Times" w:hAnsi="Times" w:cs="Times"/>
          <w:sz w:val="24"/>
          <w:szCs w:val="24"/>
          <w:lang w:eastAsia="ja-JP"/>
        </w:rPr>
        <w:t>Namiki</w:t>
      </w:r>
      <w:proofErr w:type="spellEnd"/>
      <w:r w:rsidRPr="00035C2D">
        <w:rPr>
          <w:rFonts w:ascii="Times" w:hAnsi="Times" w:cs="Times"/>
          <w:sz w:val="24"/>
          <w:szCs w:val="24"/>
          <w:lang w:eastAsia="ja-JP"/>
        </w:rPr>
        <w:t>, Tsukuba, 305-0044, Japan</w:t>
      </w:r>
    </w:p>
    <w:p w14:paraId="1CC7D21E" w14:textId="0E7CC8B4" w:rsidR="00715C7D" w:rsidRPr="00035C2D" w:rsidRDefault="00715C7D" w:rsidP="00F104DA">
      <w:pPr>
        <w:pStyle w:val="BCAuthorAddress"/>
        <w:spacing w:before="240" w:line="276" w:lineRule="auto"/>
        <w:jc w:val="left"/>
        <w:rPr>
          <w:rFonts w:ascii="Times New Roman" w:hAnsi="Times New Roman"/>
          <w:lang w:val="en-GB"/>
        </w:rPr>
      </w:pPr>
      <w:r w:rsidRPr="00035C2D">
        <w:rPr>
          <w:rFonts w:ascii="Times New Roman" w:hAnsi="Times New Roman"/>
          <w:vertAlign w:val="superscript"/>
          <w:lang w:val="en-GB"/>
        </w:rPr>
        <w:t xml:space="preserve">6 </w:t>
      </w:r>
      <w:r w:rsidRPr="00035C2D">
        <w:rPr>
          <w:rFonts w:ascii="Times New Roman" w:hAnsi="Times New Roman"/>
          <w:lang w:val="en-GB"/>
        </w:rPr>
        <w:t xml:space="preserve">National Institute for Materials Science (NIMS), 1-2-1 </w:t>
      </w:r>
      <w:proofErr w:type="spellStart"/>
      <w:r w:rsidRPr="00035C2D">
        <w:rPr>
          <w:rFonts w:ascii="Times New Roman" w:hAnsi="Times New Roman"/>
          <w:lang w:val="en-GB"/>
        </w:rPr>
        <w:t>Sengen</w:t>
      </w:r>
      <w:proofErr w:type="spellEnd"/>
      <w:r w:rsidRPr="00035C2D">
        <w:rPr>
          <w:rFonts w:ascii="Times New Roman" w:hAnsi="Times New Roman"/>
          <w:lang w:val="en-GB"/>
        </w:rPr>
        <w:t>, Tsukuba, Ibaraki 305-0047, Japan</w:t>
      </w:r>
    </w:p>
    <w:p w14:paraId="24A74DEC" w14:textId="72E6ECC6" w:rsidR="00715C7D" w:rsidRPr="00715C7D" w:rsidRDefault="00715C7D" w:rsidP="00715C7D">
      <w:pPr>
        <w:pStyle w:val="BCAuthorAddress"/>
        <w:spacing w:before="240" w:line="276" w:lineRule="auto"/>
        <w:jc w:val="left"/>
        <w:rPr>
          <w:rFonts w:ascii="Times New Roman" w:hAnsi="Times New Roman"/>
          <w:lang w:val="en-GB"/>
        </w:rPr>
      </w:pPr>
      <w:r>
        <w:rPr>
          <w:rFonts w:ascii="Times New Roman" w:hAnsi="Times New Roman"/>
          <w:vertAlign w:val="superscript"/>
          <w:lang w:val="en-GB"/>
        </w:rPr>
        <w:t>7</w:t>
      </w:r>
      <w:r w:rsidR="004E640C" w:rsidRPr="00882BAE">
        <w:rPr>
          <w:rFonts w:ascii="Times New Roman" w:hAnsi="Times New Roman"/>
          <w:vertAlign w:val="superscript"/>
          <w:lang w:val="en-GB"/>
        </w:rPr>
        <w:t xml:space="preserve"> </w:t>
      </w:r>
      <w:r w:rsidR="004E640C" w:rsidRPr="00882BAE">
        <w:rPr>
          <w:rFonts w:ascii="Times New Roman" w:hAnsi="Times New Roman"/>
          <w:lang w:val="en-GB"/>
        </w:rPr>
        <w:t xml:space="preserve">Research </w:t>
      </w:r>
      <w:proofErr w:type="spellStart"/>
      <w:r w:rsidR="004E640C" w:rsidRPr="00882BAE">
        <w:rPr>
          <w:rFonts w:ascii="Times New Roman" w:hAnsi="Times New Roman"/>
          <w:lang w:val="en-GB"/>
        </w:rPr>
        <w:t>Center</w:t>
      </w:r>
      <w:proofErr w:type="spellEnd"/>
      <w:r w:rsidR="004E640C" w:rsidRPr="00882BAE">
        <w:rPr>
          <w:rFonts w:ascii="Times New Roman" w:hAnsi="Times New Roman"/>
          <w:lang w:val="en-GB"/>
        </w:rPr>
        <w:t xml:space="preserve"> for Materials </w:t>
      </w:r>
      <w:proofErr w:type="spellStart"/>
      <w:r w:rsidR="004E640C" w:rsidRPr="00882BAE">
        <w:rPr>
          <w:rFonts w:ascii="Times New Roman" w:hAnsi="Times New Roman"/>
          <w:lang w:val="en-GB"/>
        </w:rPr>
        <w:t>Nanoarchitectonics</w:t>
      </w:r>
      <w:proofErr w:type="spellEnd"/>
      <w:r w:rsidR="004E640C" w:rsidRPr="00882BAE">
        <w:rPr>
          <w:rFonts w:ascii="Times New Roman" w:hAnsi="Times New Roman"/>
          <w:lang w:val="en-GB"/>
        </w:rPr>
        <w:t xml:space="preserve"> (MANA), National Institute for Materials Science (NIMS), 1-1 </w:t>
      </w:r>
      <w:proofErr w:type="spellStart"/>
      <w:r w:rsidR="004E640C" w:rsidRPr="00882BAE">
        <w:rPr>
          <w:rFonts w:ascii="Times New Roman" w:hAnsi="Times New Roman"/>
          <w:lang w:val="en-GB"/>
        </w:rPr>
        <w:t>Namiki</w:t>
      </w:r>
      <w:proofErr w:type="spellEnd"/>
      <w:r w:rsidR="004E640C" w:rsidRPr="00882BAE">
        <w:rPr>
          <w:rFonts w:ascii="Times New Roman" w:hAnsi="Times New Roman"/>
          <w:lang w:val="en-GB"/>
        </w:rPr>
        <w:t xml:space="preserve">, Tsukuba 305-0044, Japan </w:t>
      </w:r>
    </w:p>
    <w:p w14:paraId="25F70D33" w14:textId="7547F49C" w:rsidR="004E640C" w:rsidRPr="00882BAE" w:rsidRDefault="00715C7D" w:rsidP="00B12490">
      <w:pPr>
        <w:pStyle w:val="BCAuthorAddress"/>
        <w:spacing w:line="276" w:lineRule="auto"/>
        <w:jc w:val="left"/>
        <w:rPr>
          <w:rFonts w:ascii="Times New Roman" w:hAnsi="Times New Roman"/>
        </w:rPr>
      </w:pPr>
      <w:r>
        <w:rPr>
          <w:rFonts w:ascii="Times New Roman" w:hAnsi="Times New Roman"/>
          <w:vertAlign w:val="superscript"/>
          <w:lang w:val="en-GB"/>
        </w:rPr>
        <w:t>8</w:t>
      </w:r>
      <w:r w:rsidR="004E640C" w:rsidRPr="00882BAE">
        <w:rPr>
          <w:rFonts w:ascii="Times New Roman" w:hAnsi="Times New Roman"/>
          <w:vertAlign w:val="superscript"/>
          <w:lang w:val="en-GB"/>
        </w:rPr>
        <w:t xml:space="preserve"> </w:t>
      </w:r>
      <w:r w:rsidR="004E640C" w:rsidRPr="00882BAE">
        <w:rPr>
          <w:rFonts w:ascii="Times New Roman" w:hAnsi="Times New Roman"/>
        </w:rPr>
        <w:t>Graduate School of Pure and Applied Sciences, University of Tsukuba, Tsukuba 305-8671, Japan</w:t>
      </w:r>
    </w:p>
    <w:p w14:paraId="11C21175" w14:textId="1B2B9B06" w:rsidR="004E640C" w:rsidRPr="00882BAE" w:rsidRDefault="00715C7D" w:rsidP="00B12490">
      <w:pPr>
        <w:spacing w:line="276" w:lineRule="auto"/>
        <w:jc w:val="left"/>
        <w:rPr>
          <w:lang w:val="fr-FR"/>
        </w:rPr>
      </w:pPr>
      <w:r>
        <w:rPr>
          <w:vertAlign w:val="superscript"/>
          <w:lang w:val="fr-FR"/>
        </w:rPr>
        <w:t>9</w:t>
      </w:r>
      <w:r w:rsidR="004E640C" w:rsidRPr="00882BAE">
        <w:rPr>
          <w:lang w:val="fr-FR"/>
        </w:rPr>
        <w:t xml:space="preserve"> Nantes Université, CNRS, Institut des Matériaux de Nantes Jean Rouxel, IMN, F-44000 Nantes, France</w:t>
      </w:r>
    </w:p>
    <w:p w14:paraId="48111AF7" w14:textId="4FB132C5" w:rsidR="004E640C" w:rsidRPr="00882BAE" w:rsidRDefault="004E640C" w:rsidP="004E640C">
      <w:pPr>
        <w:rPr>
          <w:lang w:val="fr-FR"/>
        </w:rPr>
      </w:pPr>
      <w:r w:rsidRPr="00882BAE">
        <w:rPr>
          <w:lang w:val="fr-FR"/>
        </w:rPr>
        <w:br w:type="page"/>
      </w:r>
    </w:p>
    <w:p w14:paraId="6AAE25FC" w14:textId="353AF848" w:rsidR="002D0B8E" w:rsidRDefault="004E640C" w:rsidP="002D0B8E">
      <w:pPr>
        <w:pStyle w:val="TAMainText"/>
        <w:ind w:firstLine="0"/>
      </w:pPr>
      <w:r w:rsidRPr="00882BAE">
        <w:rPr>
          <w:rFonts w:ascii="Times New Roman" w:hAnsi="Times New Roman"/>
          <w:b/>
          <w:bCs/>
        </w:rPr>
        <w:lastRenderedPageBreak/>
        <w:t>ABSTRAC</w:t>
      </w:r>
      <w:r w:rsidRPr="00146392">
        <w:rPr>
          <w:rFonts w:ascii="Times New Roman" w:hAnsi="Times New Roman"/>
          <w:b/>
          <w:bCs/>
        </w:rPr>
        <w:t>T</w:t>
      </w:r>
      <w:r w:rsidR="00882BAE" w:rsidRPr="00146392">
        <w:rPr>
          <w:rFonts w:ascii="Times New Roman" w:hAnsi="Times New Roman"/>
          <w:b/>
          <w:bCs/>
        </w:rPr>
        <w:t>:</w:t>
      </w:r>
      <w:r w:rsidR="00882BAE" w:rsidRPr="00882BAE">
        <w:rPr>
          <w:rFonts w:ascii="Times New Roman" w:hAnsi="Times New Roman"/>
          <w:b/>
          <w:bCs/>
        </w:rPr>
        <w:t xml:space="preserve"> </w:t>
      </w:r>
      <w:r w:rsidR="002D0B8E">
        <w:t>The novel quaternary compound Rb</w:t>
      </w:r>
      <w:r w:rsidR="002D0B8E" w:rsidRPr="00280035">
        <w:rPr>
          <w:vertAlign w:val="subscript"/>
        </w:rPr>
        <w:t>0.2</w:t>
      </w:r>
      <w:r w:rsidR="002D0B8E">
        <w:t>Ba</w:t>
      </w:r>
      <w:r w:rsidR="002D0B8E" w:rsidRPr="00280035">
        <w:rPr>
          <w:vertAlign w:val="subscript"/>
        </w:rPr>
        <w:t>0.4</w:t>
      </w:r>
      <w:r w:rsidR="002D0B8E">
        <w:t>Cr</w:t>
      </w:r>
      <w:r w:rsidR="002D0B8E" w:rsidRPr="00280035">
        <w:rPr>
          <w:vertAlign w:val="subscript"/>
        </w:rPr>
        <w:t>5</w:t>
      </w:r>
      <w:r w:rsidR="002D0B8E">
        <w:t>Se</w:t>
      </w:r>
      <w:r w:rsidR="002D0B8E" w:rsidRPr="00280035">
        <w:rPr>
          <w:vertAlign w:val="subscript"/>
        </w:rPr>
        <w:t>8</w:t>
      </w:r>
      <w:r w:rsidR="002D0B8E">
        <w:t xml:space="preserve"> was synthesized and characterized in both single crystal and polycrystalline forms. Crystallizing in the monoclinic crystal system (space group </w:t>
      </w:r>
      <w:r w:rsidR="002D0B8E" w:rsidRPr="002A3238">
        <w:rPr>
          <w:i/>
          <w:iCs/>
        </w:rPr>
        <w:t>C</w:t>
      </w:r>
      <w:r w:rsidR="002D0B8E">
        <w:t>2/</w:t>
      </w:r>
      <w:r w:rsidR="002D0B8E" w:rsidRPr="002A3238">
        <w:rPr>
          <w:i/>
          <w:iCs/>
        </w:rPr>
        <w:t>m</w:t>
      </w:r>
      <w:r w:rsidR="002D0B8E">
        <w:t xml:space="preserve">, cell parameters </w:t>
      </w:r>
      <w:r w:rsidR="002D0B8E" w:rsidRPr="00882BAE">
        <w:rPr>
          <w:rFonts w:ascii="Times New Roman" w:hAnsi="Times New Roman"/>
          <w:i/>
          <w:iCs/>
        </w:rPr>
        <w:t>a</w:t>
      </w:r>
      <w:r w:rsidR="002D0B8E" w:rsidRPr="00882BAE">
        <w:rPr>
          <w:rFonts w:ascii="Times New Roman" w:hAnsi="Times New Roman"/>
        </w:rPr>
        <w:t xml:space="preserve"> = 18.707</w:t>
      </w:r>
      <w:r w:rsidR="00DD25C2">
        <w:rPr>
          <w:rFonts w:ascii="Times New Roman" w:hAnsi="Times New Roman"/>
        </w:rPr>
        <w:t>1(4)</w:t>
      </w:r>
      <w:r w:rsidR="002D0B8E" w:rsidRPr="00882BAE">
        <w:rPr>
          <w:rFonts w:ascii="Times New Roman" w:hAnsi="Times New Roman"/>
        </w:rPr>
        <w:t xml:space="preserve"> Å, </w:t>
      </w:r>
      <w:r w:rsidR="002D0B8E" w:rsidRPr="00882BAE">
        <w:rPr>
          <w:rFonts w:ascii="Times New Roman" w:hAnsi="Times New Roman"/>
          <w:i/>
          <w:iCs/>
        </w:rPr>
        <w:t>b</w:t>
      </w:r>
      <w:r w:rsidR="002D0B8E" w:rsidRPr="00882BAE">
        <w:rPr>
          <w:rFonts w:ascii="Times New Roman" w:hAnsi="Times New Roman"/>
        </w:rPr>
        <w:t xml:space="preserve"> = 3.603</w:t>
      </w:r>
      <w:r w:rsidR="00DD25C2">
        <w:rPr>
          <w:rFonts w:ascii="Times New Roman" w:hAnsi="Times New Roman"/>
        </w:rPr>
        <w:t>0(1)</w:t>
      </w:r>
      <w:r w:rsidR="002D0B8E" w:rsidRPr="00882BAE">
        <w:rPr>
          <w:rFonts w:ascii="Times New Roman" w:hAnsi="Times New Roman"/>
        </w:rPr>
        <w:t xml:space="preserve"> Å, </w:t>
      </w:r>
      <w:r w:rsidR="002D0B8E" w:rsidRPr="00882BAE">
        <w:rPr>
          <w:rFonts w:ascii="Times New Roman" w:hAnsi="Times New Roman"/>
          <w:i/>
          <w:iCs/>
        </w:rPr>
        <w:t>c</w:t>
      </w:r>
      <w:r w:rsidR="002D0B8E" w:rsidRPr="00882BAE">
        <w:rPr>
          <w:rFonts w:ascii="Times New Roman" w:hAnsi="Times New Roman"/>
        </w:rPr>
        <w:t xml:space="preserve"> = 8.96</w:t>
      </w:r>
      <w:r w:rsidR="00DD25C2">
        <w:rPr>
          <w:rFonts w:ascii="Times New Roman" w:hAnsi="Times New Roman"/>
        </w:rPr>
        <w:t>37(3)</w:t>
      </w:r>
      <w:r w:rsidR="002D0B8E">
        <w:rPr>
          <w:rFonts w:ascii="Times New Roman" w:hAnsi="Times New Roman"/>
        </w:rPr>
        <w:t xml:space="preserve"> </w:t>
      </w:r>
      <w:r w:rsidR="002D0B8E" w:rsidRPr="00882BAE">
        <w:rPr>
          <w:rFonts w:ascii="Times New Roman" w:hAnsi="Times New Roman"/>
        </w:rPr>
        <w:t xml:space="preserve">Å, </w:t>
      </w:r>
      <w:r w:rsidR="002D0B8E" w:rsidRPr="00882BAE">
        <w:rPr>
          <w:rFonts w:ascii="Times New Roman" w:hAnsi="Times New Roman"/>
          <w:i/>
          <w:iCs/>
        </w:rPr>
        <w:t>β</w:t>
      </w:r>
      <w:r w:rsidR="002D0B8E" w:rsidRPr="00882BAE">
        <w:rPr>
          <w:rFonts w:ascii="Times New Roman" w:hAnsi="Times New Roman"/>
        </w:rPr>
        <w:t xml:space="preserve"> = 104.49</w:t>
      </w:r>
      <w:r w:rsidR="00DD25C2">
        <w:rPr>
          <w:rFonts w:ascii="Times New Roman" w:hAnsi="Times New Roman"/>
        </w:rPr>
        <w:t>4(2)</w:t>
      </w:r>
      <w:r w:rsidR="002D0B8E" w:rsidRPr="00882BAE">
        <w:rPr>
          <w:rFonts w:ascii="Times New Roman" w:hAnsi="Times New Roman"/>
        </w:rPr>
        <w:t xml:space="preserve"> °</w:t>
      </w:r>
      <w:r w:rsidR="00DD25C2" w:rsidRPr="00DD25C2">
        <w:rPr>
          <w:iCs/>
        </w:rPr>
        <w:t>)</w:t>
      </w:r>
      <w:r w:rsidR="002D0B8E">
        <w:t xml:space="preserve"> and isostructural to pseudo-hollandite compounds, it features mixed Rb and Ba occupancy within its one-dimensional channels. High-temperature X-ray diffraction revealed no decomposition up to 973 K, and the thermal expansion coefficient at 300 K was determined to be 2.6(</w:t>
      </w:r>
      <w:proofErr w:type="gramStart"/>
      <w:r w:rsidR="002D0B8E">
        <w:t>1)·</w:t>
      </w:r>
      <w:proofErr w:type="gramEnd"/>
      <w:r w:rsidR="002D0B8E">
        <w:t>10</w:t>
      </w:r>
      <w:r w:rsidR="002D0B8E" w:rsidRPr="00280035">
        <w:rPr>
          <w:vertAlign w:val="superscript"/>
        </w:rPr>
        <w:t>-5</w:t>
      </w:r>
      <w:r w:rsidR="002D0B8E">
        <w:t xml:space="preserve"> K</w:t>
      </w:r>
      <w:r w:rsidR="002D0B8E" w:rsidRPr="00280035">
        <w:rPr>
          <w:vertAlign w:val="superscript"/>
        </w:rPr>
        <w:t>-1</w:t>
      </w:r>
      <w:r w:rsidR="002D0B8E">
        <w:t>. Spin-polarized DFT calculations showed that the density of states for Rb</w:t>
      </w:r>
      <w:r w:rsidR="002D0B8E" w:rsidRPr="00280035">
        <w:rPr>
          <w:vertAlign w:val="subscript"/>
        </w:rPr>
        <w:t>0.2</w:t>
      </w:r>
      <w:r w:rsidR="002D0B8E">
        <w:t>Ba</w:t>
      </w:r>
      <w:r w:rsidR="002D0B8E" w:rsidRPr="00280035">
        <w:rPr>
          <w:vertAlign w:val="subscript"/>
        </w:rPr>
        <w:t>0.4</w:t>
      </w:r>
      <w:r w:rsidR="002D0B8E">
        <w:t>Cr</w:t>
      </w:r>
      <w:r w:rsidR="002D0B8E" w:rsidRPr="00280035">
        <w:rPr>
          <w:vertAlign w:val="subscript"/>
        </w:rPr>
        <w:t>5</w:t>
      </w:r>
      <w:r w:rsidR="002D0B8E">
        <w:t>Se</w:t>
      </w:r>
      <w:r w:rsidR="002D0B8E" w:rsidRPr="00280035">
        <w:rPr>
          <w:vertAlign w:val="subscript"/>
        </w:rPr>
        <w:t>8</w:t>
      </w:r>
      <w:r w:rsidR="002D0B8E">
        <w:t xml:space="preserve"> is more polarized than that of Ba</w:t>
      </w:r>
      <w:r w:rsidR="002D0B8E" w:rsidRPr="00280035">
        <w:rPr>
          <w:vertAlign w:val="subscript"/>
        </w:rPr>
        <w:t>0.5</w:t>
      </w:r>
      <w:r w:rsidR="002D0B8E">
        <w:t>Cr</w:t>
      </w:r>
      <w:r w:rsidR="002D0B8E" w:rsidRPr="00280035">
        <w:rPr>
          <w:vertAlign w:val="subscript"/>
        </w:rPr>
        <w:t>5</w:t>
      </w:r>
      <w:r w:rsidR="002D0B8E">
        <w:t>Se</w:t>
      </w:r>
      <w:r w:rsidR="002D0B8E" w:rsidRPr="00280035">
        <w:rPr>
          <w:vertAlign w:val="subscript"/>
        </w:rPr>
        <w:t>8</w:t>
      </w:r>
      <w:r w:rsidR="002D0B8E">
        <w:t xml:space="preserve">, resulting in a higher Seebeck coefficient, which was experimentally confirmed to reach a peak value of 400 </w:t>
      </w:r>
      <w:proofErr w:type="gramStart"/>
      <w:r w:rsidR="002D0B8E">
        <w:t>µV.K</w:t>
      </w:r>
      <w:proofErr w:type="gramEnd"/>
      <w:r w:rsidR="002D0B8E" w:rsidRPr="00280035">
        <w:rPr>
          <w:vertAlign w:val="superscript"/>
        </w:rPr>
        <w:t>-1</w:t>
      </w:r>
      <w:r w:rsidR="002D0B8E">
        <w:t xml:space="preserve"> at 620 K. Resistivity measurements indicated a degenerate semiconducting behavior below 550 K, with a resistivity peak of 100 mΩ.cm at that temperature, leading to a maximum power factor of 0.21 mW.m</w:t>
      </w:r>
      <w:r w:rsidR="002D0B8E" w:rsidRPr="00280035">
        <w:rPr>
          <w:vertAlign w:val="superscript"/>
        </w:rPr>
        <w:t>-1</w:t>
      </w:r>
      <w:r w:rsidR="002D0B8E">
        <w:t>.K</w:t>
      </w:r>
      <w:r w:rsidR="002D0B8E" w:rsidRPr="00280035">
        <w:rPr>
          <w:vertAlign w:val="superscript"/>
        </w:rPr>
        <w:t>-2</w:t>
      </w:r>
      <w:r w:rsidR="002D0B8E">
        <w:t>. Thermal conductivity measurements indicated low values around 0.8 W.m</w:t>
      </w:r>
      <w:r w:rsidR="002D0B8E" w:rsidRPr="00280035">
        <w:rPr>
          <w:vertAlign w:val="superscript"/>
        </w:rPr>
        <w:t>-</w:t>
      </w:r>
      <w:proofErr w:type="gramStart"/>
      <w:r w:rsidR="002D0B8E" w:rsidRPr="00280035">
        <w:rPr>
          <w:vertAlign w:val="superscript"/>
        </w:rPr>
        <w:t>1</w:t>
      </w:r>
      <w:r w:rsidR="002D0B8E">
        <w:t>.K</w:t>
      </w:r>
      <w:proofErr w:type="gramEnd"/>
      <w:r w:rsidR="002D0B8E" w:rsidRPr="00280035">
        <w:rPr>
          <w:vertAlign w:val="superscript"/>
        </w:rPr>
        <w:t>-1</w:t>
      </w:r>
      <w:r w:rsidR="002D0B8E">
        <w:t xml:space="preserve"> in the 300 – 900 K range, resulting in a thermoelectric figure of merit of 0.22 at 873 K. Decorrelated transport properties observed in this double-inserted pseudo-hollandite compound make Rb</w:t>
      </w:r>
      <w:r w:rsidR="002D0B8E" w:rsidRPr="00280035">
        <w:rPr>
          <w:vertAlign w:val="subscript"/>
        </w:rPr>
        <w:t>0.2</w:t>
      </w:r>
      <w:r w:rsidR="002D0B8E">
        <w:t>Ba</w:t>
      </w:r>
      <w:r w:rsidR="002D0B8E" w:rsidRPr="00280035">
        <w:rPr>
          <w:vertAlign w:val="subscript"/>
        </w:rPr>
        <w:t>0.4</w:t>
      </w:r>
      <w:r w:rsidR="002D0B8E">
        <w:t>Cr</w:t>
      </w:r>
      <w:r w:rsidR="002D0B8E" w:rsidRPr="00280035">
        <w:rPr>
          <w:vertAlign w:val="subscript"/>
        </w:rPr>
        <w:t>5</w:t>
      </w:r>
      <w:r w:rsidR="002D0B8E">
        <w:t>Se</w:t>
      </w:r>
      <w:r w:rsidR="002D0B8E" w:rsidRPr="00280035">
        <w:rPr>
          <w:vertAlign w:val="subscript"/>
        </w:rPr>
        <w:t>8</w:t>
      </w:r>
      <w:r w:rsidR="002D0B8E">
        <w:t xml:space="preserve"> a good example of beneficial synergistic effects for higher thermoelectric performance.</w:t>
      </w:r>
    </w:p>
    <w:p w14:paraId="0AEABF00" w14:textId="77777777" w:rsidR="002D0B8E" w:rsidRDefault="002D0B8E" w:rsidP="00FE4F18">
      <w:pPr>
        <w:pStyle w:val="TAMainText"/>
        <w:ind w:firstLine="0"/>
      </w:pPr>
    </w:p>
    <w:p w14:paraId="6C422DD6" w14:textId="79BB28FE" w:rsidR="000F1830" w:rsidRPr="00882BAE" w:rsidRDefault="000F1830">
      <w:pPr>
        <w:spacing w:line="259" w:lineRule="auto"/>
        <w:jc w:val="left"/>
      </w:pPr>
      <w:r w:rsidRPr="00882BAE">
        <w:br w:type="page"/>
      </w:r>
    </w:p>
    <w:p w14:paraId="41E560C1" w14:textId="49C2BD99" w:rsidR="00F6340E" w:rsidRPr="004E640C" w:rsidRDefault="004E640C" w:rsidP="004E640C">
      <w:pPr>
        <w:rPr>
          <w:b/>
          <w:bCs/>
        </w:rPr>
      </w:pPr>
      <w:r w:rsidRPr="004E640C">
        <w:rPr>
          <w:b/>
          <w:bCs/>
        </w:rPr>
        <w:lastRenderedPageBreak/>
        <w:t>INTRODUCTION</w:t>
      </w:r>
    </w:p>
    <w:p w14:paraId="23ADBE95" w14:textId="60A91A67" w:rsidR="00D13395" w:rsidRDefault="00F563AB" w:rsidP="004E640C">
      <w:r>
        <w:t>T</w:t>
      </w:r>
      <w:r w:rsidR="006B3051">
        <w:t xml:space="preserve">ransition metal chalcogenides </w:t>
      </w:r>
      <w:r w:rsidR="00D13395">
        <w:t xml:space="preserve">(TMCs) </w:t>
      </w:r>
      <w:r w:rsidR="006B3051">
        <w:t xml:space="preserve">have drawn </w:t>
      </w:r>
      <w:r w:rsidR="00690887">
        <w:t>significant</w:t>
      </w:r>
      <w:r w:rsidR="006B3051">
        <w:t xml:space="preserve"> attention </w:t>
      </w:r>
      <w:r w:rsidR="00F42D7A">
        <w:t>in recent</w:t>
      </w:r>
      <w:r w:rsidR="006B3051">
        <w:t xml:space="preserve"> </w:t>
      </w:r>
      <w:r w:rsidR="00F42D7A">
        <w:t>years</w:t>
      </w:r>
      <w:r w:rsidR="006B3051">
        <w:t xml:space="preserve"> for their </w:t>
      </w:r>
      <w:r w:rsidR="00690887">
        <w:t>remarkable</w:t>
      </w:r>
      <w:r w:rsidR="006B3051">
        <w:t xml:space="preserve"> transport properties </w:t>
      </w:r>
      <w:r w:rsidR="00690887">
        <w:t>stemming</w:t>
      </w:r>
      <w:r w:rsidR="00F42D7A">
        <w:t xml:space="preserve"> from</w:t>
      </w:r>
      <w:r w:rsidR="006B3051">
        <w:t xml:space="preserve"> their wide structural diversity.</w:t>
      </w:r>
      <w:r w:rsidR="004C2708">
        <w:fldChar w:fldCharType="begin"/>
      </w:r>
      <w:r w:rsidR="009C0253">
        <w:instrText xml:space="preserve"> ADDIN ZOTERO_ITEM CSL_CITATION {"citationID":"EyWj7rj4","properties":{"formattedCitation":"\\super 1\\uc0\\u8211{}5\\nosupersub{}","plainCitation":"1–5","noteIndex":0},"citationItems":[{"id":827,"uris":["http://zotero.org/users/12200877/items/IS8XIGPV"],"itemData":{"id":827,"type":"article-journal","abstract":"Introducing suitable electrode materials and electrolytes for supercapacitors and next-generation batteries should be considered for the industrial application of these devices. Among the proposed materials for them, transition metal chalcogenides (TMCs), are attractive and efficient options due to their unique properties such as appropriate layered structure, good oxidation state of transition metals, high thermal and mechanical stabilities, etc. However, applying other layered materials with high electrical conductivity e.g. carbon-based materials can lead to producing remarkable results for the mentioned applications. However, an interesting point is how making TMCs composite with different types of carbon materials leads to improve electrochemical and structural properties of TMCs as active materials. In the present short review, the structural and electrochemical improvements of different types of TMC composites with carbon-based materials and their mechanism are investigated for supercapacitors and next-generation rechargeable batteries.","container-title":"Nano Futures","DOI":"10.1088/2399-1984/ac8460","ISSN":"2399-1984","issue":"3","journalAbbreviation":"Nano Futures","language":"en","note":"publisher: IOP Publishing","page":"032005","source":"Institute of Physics","title":"A short review on transition metal chalcogenides/carbon nanocomposites for energy storage","volume":"6","author":[{"family":"Salarizadeh","given":"Parisa"},{"family":"Rastgoo-Deylami","given":"Mohadese"},{"family":"Askari","given":"Mohammad Bagher"},{"family":"hooshyari","given":"Khadijeh"}],"issued":{"date-parts":[["2022",8]]}}},{"id":812,"uris":["http://zotero.org/users/12200877/items/WGRARKZY"],"itemData":{"id":812,"type":"article-journal","abstract":"Nanostructures with well-defined structures and rich active sites occupy an important position for efficient energy storage and conversion. Recent studies have shown that a transition metal chalcogenide (TMC) has a unique structure, such as diverse structural morphology, excellent stability, high efficiency, etc., and is used in the fields of electrochemistry and catalysis. The nanohollow structure metal chalcogenide has broad application prospects due to the existence of a large number of active sites and a wide internal space, allowing a large number of ions and electrons to be transported. Summarizing synthetic strategies of nanostructured hollow transition metal sulfides (HTMC) and their applications in the field of energy storage and conversion is discussed here. Through some representative examples, the fabrication and properties of various hollow structures are analyzed, which prompt some emerging nanoengineering designs to be applied to transition metal chalcogenides. It is hoped that the construction of the HTMC will lead to a deeper understanding for the further exploration of energy storage and conversion.","container-title":"Small","DOI":"10.1002/smll.202006813","ISSN":"1613-6829","issue":"29","language":"en","license":"© 2021 Wiley-VCH GmbH","note":"_eprint: https://onlinelibrary.wiley.com/doi/pdf/10.1002/smll.202006813","page":"2006813","source":"Wiley Online Library","title":"Synthesis and Applications of Nanostructured Hollow Transition Metal Chalcogenides","volume":"17","author":[{"family":"Dai","given":"Meng"},{"family":"Wang","given":"Rui"}],"issued":{"date-parts":[["2021"]]}}},{"id":815,"uris":["http://zotero.org/users/12200877/items/26XK2SW4"],"itemData":{"id":815,"type":"article-journal","abstract":"The field of two-dimensional (2D) magnets has expanded rapidly during the past several years since the first demonstration of intrinsic 2D magnetism in atomically thin CrI3 and Cr2Ge2Te6 in 2017. 2D transition metal chalcogenides (TMCs), a class of strongly correlated materials, have exhibited a wide variety of novel electronic and optical properties, and more recently magnetism. Here, we review recent experimental progress achieved in the growth of 2D magnetic TMC materials using chemical vapor deposition and molecular beam epitaxy methods. Outstanding examples include the demonstration of room temperature intrinsic and extrinsic ferromagnetism in monolayer VSe2, MnSe2, Cr3Te4, V-doped WSe2, and so on. A brief discussion on the origin of the exotic magnetic properties and emergent phenomena is also presented. Finally, we summarize the remaining challenges and future perspective on the development of 2D magnetic materials for next-generation spintronic devices.","container-title":"SmartMat","DOI":"10.1002/smm2.1031","ISSN":"2688-819X","issue":"2","language":"en","license":"© 2021 The Authors. SmartMat published by Tianjin University and John Wiley &amp; Sons Australia, Ltd.","note":"_eprint: https://onlinelibrary.wiley.com/doi/pdf/10.1002/smm2.1031","page":"139-153","source":"Wiley Online Library","title":"Two-dimensional magnetic transition metal chalcogenides","volume":"2","author":[{"family":"Huang","given":"Yu Li"},{"family":"Chen","given":"Wei"},{"family":"Wee","given":"Andrew T. S."}],"issued":{"date-parts":[["2021"]]}}},{"id":802,"uris":["http://zotero.org/users/12200877/items/BDA6G8XV"],"itemData":{"id":802,"type":"article-journal","abstract":"Two-dimensional (2D) materials have been a very important field in condensed matter physics, materials science, chemistry, and electronics. In a variety of 2D materials, transition metal chalcogenides are of particular interest due to their unique structures and rich properties. In this review, we introduce a series of 2D transition metal chalcogenides prepared by epitaxial growth. We show that not only 2D transition metal dichalcogenides can be grown, but also the transition metal chalcogenides that do not have bulk counterparts, and even patterned transition metal chalcogenides can be fabricated. We discuss the formation mechanisms of the novel structures, their interesting properties, and potential applications of these 2D transition metal chalcogenides. Finally, we give a summary and some perspectives on future studies.","container-title":"Science China Physics, Mechanics &amp; Astronomy","DOI":"10.1007/s11433-021-1746-5","ISSN":"1869-1927","issue":"10","journalAbbreviation":"Sci. China Phys. Mech. Astron.","language":"en","page":"106801","source":"Springer Link","title":"Novel two-dimensional transition metal chalcogenides created by epitaxial growth","volume":"64","author":[{"family":"Lu","given":"Hong-Liang"},{"family":"Zhang","given":"Yu-Yang"},{"family":"Lin","given":"Xiao"},{"family":"Gao","given":"Hong-Jun"}],"issued":{"date-parts":[["2021",9,1]]}}},{"id":843,"uris":["http://zotero.org/users/12200877/items/JDUXMBC4"],"itemData":{"id":843,"type":"article-journal","abstract":"Transition metal chalcogenides quantum dots (TMCs QDs) nanocrystals are featured by large absorption coefficient, abundant active sites, and quantum confinement effect, rendering them emerging light-harvesting antennas for solar energy conversion. Although diverse TMCs QDs-based photosystems have been explored for multifarious photoredox catalysis, an elaborate and comprehensive summary on TMCs QDs-based solar-to-hydrogen conversion has been rarely reviewed. In this Review, we elucidate the fundamental physicochemical properties of TMCs QDs (e.g., CdS QDs, CdSe QDs, CdTe QDs, etc.) currently being extensively investigated along with synthesis methodologies. Modification strategies for boosting photocatalytic water splitting performances of TMCs QDs, such as cocatalyst loading, heterojunction engineering, element doping, and plasmonic metal photosensitization, are then specifically introduced. Besides, we present detailed information on the latest advances on the photocatalytic hydrogen generation involving sacrificial reagents, Z-scheme photosystems, one-step excitation photosystems for overall water splitting, and photosensitizers endowed by molecular catalysts, metal–organic frameworks, or conjugated polymers. Finally, future outlook and challenge on the development of TMCs QDs-dominated photocatalysis are highlighted. It is anticipated that our Review would inspire ongoing interest in unleashing the great potential of TMCs QDs nanocrystals for solar energy conversion.","container-title":"ACS Catalysis","DOI":"10.1021/acscatal.2c05401","issue":"11","journalAbbreviation":"ACS Catal.","note":"publisher: American Chemical Society","page":"7269-7309","source":"ACS Publications","title":"Transition Metal Chalcogenides Quantum Dots: Emerging Building Blocks toward Solar-to-Hydrogen Conversion","title-short":"Transition Metal Chalcogenides Quantum Dots","volume":"13","author":[{"family":"Zhu","given":"Shi-Cheng"},{"family":"Xiao","given":"Fang-Xing"}],"issued":{"date-parts":[["2023",6,2]]}}}],"schema":"https://github.com/citation-style-language/schema/raw/master/csl-citation.json"} </w:instrText>
      </w:r>
      <w:r w:rsidR="004C2708">
        <w:fldChar w:fldCharType="separate"/>
      </w:r>
      <w:r w:rsidR="009C0253" w:rsidRPr="009C0253">
        <w:rPr>
          <w:vertAlign w:val="superscript"/>
        </w:rPr>
        <w:t>1–5</w:t>
      </w:r>
      <w:r w:rsidR="004C2708">
        <w:fldChar w:fldCharType="end"/>
      </w:r>
      <w:r w:rsidR="006B3051">
        <w:t xml:space="preserve"> </w:t>
      </w:r>
      <w:r w:rsidR="00690887">
        <w:t xml:space="preserve">The </w:t>
      </w:r>
      <w:r w:rsidR="00D13395">
        <w:t>complex</w:t>
      </w:r>
      <w:r w:rsidR="006B3051">
        <w:t xml:space="preserve"> structure</w:t>
      </w:r>
      <w:r w:rsidR="00D13395">
        <w:t>s</w:t>
      </w:r>
      <w:r w:rsidR="006B3051">
        <w:t xml:space="preserve"> </w:t>
      </w:r>
      <w:r w:rsidR="006E2CCF">
        <w:t>commonly</w:t>
      </w:r>
      <w:r w:rsidR="00D13395">
        <w:t xml:space="preserve"> observed in </w:t>
      </w:r>
      <w:r>
        <w:t>TMCs</w:t>
      </w:r>
      <w:r w:rsidR="00D13395">
        <w:t xml:space="preserve"> </w:t>
      </w:r>
      <w:r w:rsidR="006B3051">
        <w:t xml:space="preserve">are </w:t>
      </w:r>
      <w:r w:rsidR="00690887">
        <w:t>particularly compelling</w:t>
      </w:r>
      <w:r w:rsidR="006B3051">
        <w:t xml:space="preserve"> in the case of thermoelectric applications.</w:t>
      </w:r>
      <w:r w:rsidR="00FD627C">
        <w:fldChar w:fldCharType="begin"/>
      </w:r>
      <w:r w:rsidR="009C0253">
        <w:instrText xml:space="preserve"> ADDIN ZOTERO_ITEM CSL_CITATION {"citationID":"nURbrvQc","properties":{"formattedCitation":"\\super 6\\uc0\\u8211{}8\\nosupersub{}","plainCitation":"6–8","noteIndex":0},"citationItems":[{"id":846,"uris":["http://zotero.org/users/12200877/items/UQLBMMGL"],"itemData":{"id":846,"type":"article-journal","abstract":"The current state of investigation on thermoelectric properties of layered chalcogenides and oxides is considered. The relationship between the quasi-two-dimensionality of electronic transport properties and thermoelectric properties is confirmed. A decrease in the dimension of electron transport from three-dimensional to quasi-two-dimensional in materials with a layered structure increases the thermopower with a slight change in electrical conductivity. The bismuth tellurides, bismuth selenides and its alloys are currently one of the outstanding state of the art bulk thermoelectric materials with layered structure. Layered transition metal dichalcogenides MX2 (M is a transition metal, X is a chalcogen) are efficient thermoelectric materials at higher temperatures (500–800 K). In these materials, an increase in thermoelectric properties associated with the two-dimensionalization of electron transport is also observed. Layered monochalcogenides MX (M = Sn, Pb, Ge; X = S, Se, Te) are also a promising class of thermoelectric materials. In SnSe single crystals, is obtained at 923 K due to the very low thermal conductivity along the b axis (0.23 W (m K)−1 at 973 K). Layered chalcogenides CuCrX2 (X = S, Se, Te) containing magnetic Cr atoms are effective thermoelectrics at higher temperatures (up to 800 K) due to the presence of phonon glass–electron crystal state led to a significant decrease in thermal conductivity at high temperatures. Magnetic atoms in CuCrX2 compounds lead to the presence of magnetic phase transitions affecting their thermoelectric properties. Interest in oxide-based thermoelectric materials has significantly increased due to their stability in air and higher temperatures for maximum efficiency. The most promising thermoelectric oxide materials Ca3Co4O9, Na x CoO2, Bi2Ca2Co2O x , and CaCo2O4 have a layered structure and contain magnetic Co atoms leading to magnetic ordering and influence on thermoelectric properties. The presence of phase transitions affects the thermoelectric parameters of thermoelectrics and the thermoelectric figure of merit ZT.","container-title":"Journal of Physics D: Applied Physics","DOI":"10.1088/1361-6463/ac3ce6","ISSN":"0022-3727","issue":"14","journalAbbreviation":"J. Phys. D: Appl. Phys.","language":"en","note":"publisher: IOP Publishing","page":"143001","source":"Institute of Physics","title":"Review of the thermoelectric properties of layered oxides and chalcogenides","volume":"55","author":[{"family":"Romanenko","given":"A. I."},{"family":"Chebanova","given":"G. E."},{"family":"Chen","given":"Tingting"},{"family":"Su","given":"Wenbin"},{"family":"Wang","given":"Hongchao"}],"issued":{"date-parts":[["2021",12]]}}},{"id":212,"uris":["http://zotero.org/users/12200877/items/LEIA62HE"],"itemData":{"id":212,"type":"article-journal","abstract":"The interplay between charges and spins may influence the dynamics of the carriers and determine their thermoelectric properties. In that respect, magneto-thermoelectric power MTEP, i.e. the measurements of the Seebeck coefficient S under the application of an external magnetic field, is a powerful technique to reveal the role of magnetic moments on S. This is illustrated by different transition metal chalcogenides: CuCrTiS4 and CuMnTiS4 magnetic thiospinels, which are compared with magnetic oxides, Curie-Weiss (CW) paramagnetic misfit cobaltites, ruthenates, either ferromagnetic perovskite or Pauli paramagnet quadruple perovskites, and CuGa1-xMn x Te2 chalcopyrite telluride and Bi1.99Cr0.01Te3 in which diluted magnetism is induced by 3%-Mn and 1%-Cr substitution, respectively. In the case of a ferromagnet (below TC) and CW paramagnetic materials, the increase of magnetization at low T when a magnetic field is applied is accompanied by a decrease of the entropy of the carriers and hence (Formula presented.) decreases. This is consistent with the lack of MTEP in the Pauli paramagnetic quadruple perovskites. Also, no significant MTEP is observed in CuGa1-xMn x Te2 and Bi1.99Cr0.01Te3, for which Kondo-type interaction between magnetic moments and carriers prevails. In contrast, spin glass CuCrTiS4 exhibits negative MTEP like in ferromagnetic ruthenates and paramagnetic misfit cobaltites. This investigation of some chalcogenides and oxides provides key ingredients to select magnetic materials for which S benefits from spin entropy.","container-title":"Science and Technology of Advanced Materials","DOI":"10.1080/14686996.2021.1951593/FORMAT/EPUB","ISSN":"18785514","issue":"1","note":"publisher: Taylor and Francis Ltd.","page":"583-596","title":"Thermoelectric materials taking advantage of spin entropy: lessons from chalcogenides and oxides","volume":"22","author":[{"family":"Hébert","given":"Sylvie"},{"family":"Daou","given":"Ramzy"},{"family":"Maignan","given":"Antoine"},{"family":"Das","given":"Subarna"},{"family":"Banerjee","given":"Aritra"},{"family":"Klein","given":"Yannick"},{"family":"Bourgès","given":"Cédric"},{"family":"Tsujii","given":"Naohito"},{"family":"Mori","given":"Takao"}],"issued":{"date-parts":[["2021"]]}}},{"id":848,"uris":["http://zotero.org/users/12200877/items/RSDVKZHI"],"itemData":{"id":848,"type":"article-journal","abstract":"The search for novel materials has recently brought research attention to alkali metal-based chalcogenides (ABZ) as a new class of semiconducting inorganic materials. Various theoretical and computational studies have highlighted many compositions of this class as ideal functional materials for application in energy conversion and storage devices. This Perspective discusses the expansive compositional landscape of ABZ compositions that inherently gives a wide spectrum of properties with great potential for application. In the present paper, we examine the technique of synthesizing this particular class of materials and explore their potential for compositional engineering in order to manipulate key functional properties. This study presents the notable findings that have been documented thus far in addition to outlining the potential avenues for implementation and the associated challenges they present. By fulfilling the sustainability requirements of being relativity earth-abundant, environmentally benign, and biocompatible, we anticipate a promising future for alkali metal chalcogenides. Through this Perspective, we aim to inspire continued research on this emerging class of materials, thereby enabling forthcoming breakthroughs in the realms of photovoltaics, thermoelectrics, and energy storage.","container-title":"Chemistry of Materials","DOI":"10.1021/acs.chemmater.3c01652","ISSN":"0897-4756","issue":"23","journalAbbreviation":"Chem. Mater.","note":"publisher: American Chemical Society","page":"9833-9846","source":"ACS Publications","title":"Functional Alkali Metal-Based Ternary Chalcogenides: Design, Properties, and Opportunities","title-short":"Functional Alkali Metal-Based Ternary Chalcogenides","volume":"35","author":[{"family":"McKeever","given":"Hannah"},{"family":"Patil","given":"Niraj Nitish"},{"family":"Palabathuni","given":"Manoj"},{"family":"Singh","given":"Shalini"}],"issued":{"date-parts":[["2023",12,12]]}}}],"schema":"https://github.com/citation-style-language/schema/raw/master/csl-citation.json"} </w:instrText>
      </w:r>
      <w:r w:rsidR="00FD627C">
        <w:fldChar w:fldCharType="separate"/>
      </w:r>
      <w:r w:rsidR="009C0253" w:rsidRPr="009C0253">
        <w:rPr>
          <w:vertAlign w:val="superscript"/>
        </w:rPr>
        <w:t>6–8</w:t>
      </w:r>
      <w:r w:rsidR="00FD627C">
        <w:fldChar w:fldCharType="end"/>
      </w:r>
      <w:r w:rsidR="006B3051">
        <w:t xml:space="preserve"> Thermoelectric </w:t>
      </w:r>
      <w:r w:rsidR="00117462">
        <w:t>device</w:t>
      </w:r>
      <w:r w:rsidR="006B3051">
        <w:t xml:space="preserve">s allow the conversion of heat into electricity and their </w:t>
      </w:r>
      <w:r w:rsidR="006B3051" w:rsidRPr="0081602C">
        <w:t xml:space="preserve">efficiency </w:t>
      </w:r>
      <w:r w:rsidR="004932EA" w:rsidRPr="0081602C">
        <w:t>is</w:t>
      </w:r>
      <w:r w:rsidR="006B3051" w:rsidRPr="0081602C">
        <w:t xml:space="preserve"> </w:t>
      </w:r>
      <w:r w:rsidR="00117462" w:rsidRPr="0081602C">
        <w:t>mostly</w:t>
      </w:r>
      <w:r w:rsidR="00117462">
        <w:t xml:space="preserve"> </w:t>
      </w:r>
      <w:r w:rsidR="006B3051">
        <w:t xml:space="preserve">depending </w:t>
      </w:r>
      <w:r w:rsidR="00117462">
        <w:t xml:space="preserve">on </w:t>
      </w:r>
      <w:r w:rsidR="006B3051">
        <w:t xml:space="preserve">the figure of </w:t>
      </w:r>
      <w:r w:rsidR="006B3051" w:rsidRPr="0081602C">
        <w:t xml:space="preserve">merit </w:t>
      </w:r>
      <w:r w:rsidR="006B3051" w:rsidRPr="0081602C">
        <w:rPr>
          <w:i/>
        </w:rPr>
        <w:t>zT</w:t>
      </w:r>
      <w:r w:rsidR="006B3051" w:rsidRPr="0081602C">
        <w:t xml:space="preserve"> = </w:t>
      </w:r>
      <w:r w:rsidR="006B3051" w:rsidRPr="0081602C">
        <w:rPr>
          <w:i/>
          <w:iCs/>
        </w:rPr>
        <w:t>S</w:t>
      </w:r>
      <w:r w:rsidR="006B3051" w:rsidRPr="0081602C">
        <w:t>²</w:t>
      </w:r>
      <w:r w:rsidR="006B3051" w:rsidRPr="0081602C">
        <w:rPr>
          <w:i/>
          <w:iCs/>
        </w:rPr>
        <w:t>T</w:t>
      </w:r>
      <w:r w:rsidR="006B3051" w:rsidRPr="0081602C">
        <w:t>/</w:t>
      </w:r>
      <w:r w:rsidR="006B3051" w:rsidRPr="0081602C">
        <w:rPr>
          <w:rFonts w:ascii="Cambria Math" w:hAnsi="Cambria Math"/>
          <w:i/>
          <w:iCs/>
        </w:rPr>
        <w:t>ρ</w:t>
      </w:r>
      <w:r w:rsidR="006B3051" w:rsidRPr="0081602C">
        <w:rPr>
          <w:rFonts w:ascii="Cambria Math" w:hAnsi="Cambria Math"/>
        </w:rPr>
        <w:t>(</w:t>
      </w:r>
      <m:oMath>
        <m:sSub>
          <m:sSubPr>
            <m:ctrlPr>
              <w:rPr>
                <w:rFonts w:ascii="Cambria Math" w:hAnsi="Cambria Math"/>
                <w:i/>
              </w:rPr>
            </m:ctrlPr>
          </m:sSubPr>
          <m:e>
            <m:r>
              <w:rPr>
                <w:rFonts w:ascii="Cambria Math" w:hAnsi="Cambria Math"/>
              </w:rPr>
              <m:t>κ</m:t>
            </m:r>
          </m:e>
          <m:sub>
            <m:r>
              <w:rPr>
                <w:rFonts w:ascii="Cambria Math" w:hAnsi="Cambria Math"/>
              </w:rPr>
              <m:t>e</m:t>
            </m:r>
          </m:sub>
        </m:sSub>
      </m:oMath>
      <w:r w:rsidR="006B3051" w:rsidRPr="0081602C">
        <w:rPr>
          <w:rFonts w:ascii="Cambria Math" w:hAnsi="Cambria Math"/>
        </w:rPr>
        <w:t>+</w:t>
      </w:r>
      <m:oMath>
        <m:sSub>
          <m:sSubPr>
            <m:ctrlPr>
              <w:rPr>
                <w:rFonts w:ascii="Cambria Math" w:hAnsi="Cambria Math"/>
                <w:i/>
              </w:rPr>
            </m:ctrlPr>
          </m:sSubPr>
          <m:e>
            <m:r>
              <w:rPr>
                <w:rFonts w:ascii="Cambria Math" w:hAnsi="Cambria Math"/>
              </w:rPr>
              <m:t>κ</m:t>
            </m:r>
          </m:e>
          <m:sub>
            <m:r>
              <w:rPr>
                <w:rFonts w:ascii="Cambria Math" w:hAnsi="Cambria Math"/>
              </w:rPr>
              <m:t>L</m:t>
            </m:r>
          </m:sub>
        </m:sSub>
      </m:oMath>
      <w:r w:rsidR="006B3051" w:rsidRPr="0081602C">
        <w:rPr>
          <w:rFonts w:ascii="Cambria Math" w:hAnsi="Cambria Math"/>
        </w:rPr>
        <w:t>)</w:t>
      </w:r>
      <w:r w:rsidR="00117462" w:rsidRPr="0081602C">
        <w:rPr>
          <w:rFonts w:ascii="Cambria Math" w:hAnsi="Cambria Math"/>
        </w:rPr>
        <w:t xml:space="preserve"> </w:t>
      </w:r>
      <w:r w:rsidR="00117462" w:rsidRPr="0081602C">
        <w:t>of the</w:t>
      </w:r>
      <w:r w:rsidR="00117462" w:rsidRPr="00117462">
        <w:t xml:space="preserve"> implemented materials</w:t>
      </w:r>
      <w:r w:rsidR="006B3051">
        <w:t xml:space="preserve">, </w:t>
      </w:r>
      <w:r w:rsidR="006B3051" w:rsidRPr="004932EA">
        <w:rPr>
          <w:i/>
          <w:iCs/>
        </w:rPr>
        <w:t>S</w:t>
      </w:r>
      <w:r w:rsidR="006B3051">
        <w:t xml:space="preserve"> being the Seebeck coefficient</w:t>
      </w:r>
      <w:r w:rsidR="006B3051" w:rsidRPr="0081602C">
        <w:t xml:space="preserve">, </w:t>
      </w:r>
      <w:r w:rsidR="006B3051" w:rsidRPr="0081602C">
        <w:rPr>
          <w:rFonts w:ascii="Cambria Math" w:hAnsi="Cambria Math"/>
          <w:i/>
          <w:iCs/>
        </w:rPr>
        <w:t>ρ</w:t>
      </w:r>
      <w:r w:rsidR="006B3051" w:rsidRPr="0081602C">
        <w:rPr>
          <w:rFonts w:ascii="Cambria Math" w:hAnsi="Cambria Math"/>
        </w:rPr>
        <w:t xml:space="preserve"> </w:t>
      </w:r>
      <w:r w:rsidR="006B3051" w:rsidRPr="0081602C">
        <w:t>th</w:t>
      </w:r>
      <w:r w:rsidR="006B3051">
        <w:t>e resistivity</w:t>
      </w:r>
      <w:r w:rsidR="006B3051">
        <w:rPr>
          <w:rFonts w:ascii="Cambria Math" w:hAnsi="Cambria Math"/>
        </w:rPr>
        <w:t xml:space="preserve">, </w:t>
      </w:r>
      <m:oMath>
        <m:sSub>
          <m:sSubPr>
            <m:ctrlPr>
              <w:rPr>
                <w:rFonts w:ascii="Cambria Math" w:hAnsi="Cambria Math"/>
                <w:i/>
              </w:rPr>
            </m:ctrlPr>
          </m:sSubPr>
          <m:e>
            <m:r>
              <w:rPr>
                <w:rFonts w:ascii="Cambria Math" w:hAnsi="Cambria Math"/>
              </w:rPr>
              <m:t>κ</m:t>
            </m:r>
          </m:e>
          <m:sub>
            <m:r>
              <w:rPr>
                <w:rFonts w:ascii="Cambria Math" w:hAnsi="Cambria Math"/>
              </w:rPr>
              <m:t>e</m:t>
            </m:r>
          </m:sub>
        </m:sSub>
      </m:oMath>
      <w:r w:rsidR="006B3051">
        <w:rPr>
          <w:rFonts w:ascii="Cambria Math" w:hAnsi="Cambria Math"/>
        </w:rPr>
        <w:t xml:space="preserve"> </w:t>
      </w:r>
      <w:r w:rsidR="006B3051">
        <w:t xml:space="preserve">the electric thermal conductivity, </w:t>
      </w:r>
      <m:oMath>
        <m:sSub>
          <m:sSubPr>
            <m:ctrlPr>
              <w:rPr>
                <w:rFonts w:ascii="Cambria Math" w:hAnsi="Cambria Math"/>
                <w:i/>
              </w:rPr>
            </m:ctrlPr>
          </m:sSubPr>
          <m:e>
            <m:r>
              <w:rPr>
                <w:rFonts w:ascii="Cambria Math" w:hAnsi="Cambria Math"/>
              </w:rPr>
              <m:t>κ</m:t>
            </m:r>
          </m:e>
          <m:sub>
            <m:r>
              <w:rPr>
                <w:rFonts w:ascii="Cambria Math" w:hAnsi="Cambria Math"/>
              </w:rPr>
              <m:t>L</m:t>
            </m:r>
          </m:sub>
        </m:sSub>
      </m:oMath>
      <w:r w:rsidR="006B3051">
        <w:rPr>
          <w:rFonts w:eastAsiaTheme="minorEastAsia"/>
        </w:rPr>
        <w:t xml:space="preserve"> the lattice contribution to the thermal conductivity</w:t>
      </w:r>
      <w:r w:rsidR="006B3051">
        <w:t xml:space="preserve"> </w:t>
      </w:r>
      <w:r w:rsidR="006B3051" w:rsidRPr="0081602C">
        <w:t xml:space="preserve">and </w:t>
      </w:r>
      <w:r w:rsidR="006B3051" w:rsidRPr="0081602C">
        <w:rPr>
          <w:i/>
          <w:iCs/>
        </w:rPr>
        <w:t>T</w:t>
      </w:r>
      <w:r w:rsidR="006B3051" w:rsidRPr="0081602C">
        <w:t xml:space="preserve"> the absolute</w:t>
      </w:r>
      <w:r w:rsidR="006B3051">
        <w:t xml:space="preserve"> temperature. </w:t>
      </w:r>
      <w:r w:rsidR="00690887" w:rsidRPr="00690887">
        <w:t xml:space="preserve">Highly doped degenerate semiconductors frequently exhibit </w:t>
      </w:r>
      <w:r w:rsidR="00690887">
        <w:t>remarkable</w:t>
      </w:r>
      <w:r w:rsidR="00690887" w:rsidRPr="00690887">
        <w:t xml:space="preserve"> thermoelectric performance</w:t>
      </w:r>
      <w:r w:rsidR="006E2CCF">
        <w:t xml:space="preserve">, especially in compounds </w:t>
      </w:r>
      <w:r w:rsidR="006E2CCF" w:rsidRPr="00690887">
        <w:t>characterized by complex crystal structures</w:t>
      </w:r>
      <w:r w:rsidR="006B3051">
        <w:t>.</w:t>
      </w:r>
      <w:r w:rsidR="00FD627C">
        <w:fldChar w:fldCharType="begin"/>
      </w:r>
      <w:r w:rsidR="009C0253">
        <w:instrText xml:space="preserve"> ADDIN ZOTERO_ITEM CSL_CITATION {"citationID":"ZMj0YjHv","properties":{"formattedCitation":"\\super 9\\nosupersub{}","plainCitation":"9","noteIndex":0},"citationItems":[{"id":65,"uris":["http://zotero.org/users/12200877/items/Y67VK39B"],"itemData":{"id":65,"type":"article-journal","abstract":"Complex thermoelectric materials","container-title":"Nature Materials","DOI":"10.1038/nmat2090","ISSN":"1476-1122","issue":"2","note":"publisher: Nature Publishing Group","page":"105-114","title":"Complex thermoelectric materials","volume":"7","author":[{"family":"Snyder","given":"G. Jeffrey"},{"family":"Toberer","given":"Eric S."}],"issued":{"date-parts":[["2008",2,1]]}}}],"schema":"https://github.com/citation-style-language/schema/raw/master/csl-citation.json"} </w:instrText>
      </w:r>
      <w:r w:rsidR="00FD627C">
        <w:fldChar w:fldCharType="separate"/>
      </w:r>
      <w:r w:rsidR="009C0253" w:rsidRPr="009C0253">
        <w:rPr>
          <w:vertAlign w:val="superscript"/>
        </w:rPr>
        <w:t>9</w:t>
      </w:r>
      <w:r w:rsidR="00FD627C">
        <w:fldChar w:fldCharType="end"/>
      </w:r>
      <w:r w:rsidR="008609C2">
        <w:t xml:space="preserve"> </w:t>
      </w:r>
      <w:r w:rsidR="00690887" w:rsidRPr="00690887">
        <w:t>Consequently, there is a growing interest in developing new materials with tailored structural features and appropriate transport properties to enhance thermoelectric efficiency</w:t>
      </w:r>
      <w:r w:rsidR="00117462">
        <w:t>.</w:t>
      </w:r>
    </w:p>
    <w:p w14:paraId="6BC5AA3C" w14:textId="60278D0A" w:rsidR="00117462" w:rsidRDefault="00690887" w:rsidP="004932EA">
      <w:pPr>
        <w:ind w:firstLine="284"/>
      </w:pPr>
      <w:r w:rsidRPr="00690887">
        <w:t>The pursuit of high-performance thermoelectric materials has led the scientific community to explore various strategies</w:t>
      </w:r>
      <w:r w:rsidR="00117462">
        <w:t>.</w:t>
      </w:r>
      <w:r w:rsidR="008609C2">
        <w:fldChar w:fldCharType="begin"/>
      </w:r>
      <w:r w:rsidR="00134594">
        <w:instrText xml:space="preserve"> ADDIN ZOTERO_ITEM CSL_CITATION {"citationID":"Tw3sCxxy","properties":{"formattedCitation":"\\super 7,9\\uc0\\u8211{}14\\nosupersub{}","plainCitation":"7,9–14","noteIndex":0},"citationItems":[{"id":212,"uris":["http://zotero.org/users/12200877/items/LEIA62HE"],"itemData":{"id":212,"type":"article-journal","abstract":"The interplay between charges and spins may influence the dynamics of the carriers and determine their thermoelectric properties. In that respect, magneto-thermoelectric power MTEP, i.e. the measurements of the Seebeck coefficient S under the application of an external magnetic field, is a powerful technique to reveal the role of magnetic moments on S. This is illustrated by different transition metal chalcogenides: CuCrTiS4 and CuMnTiS4 magnetic thiospinels, which are compared with magnetic oxides, Curie-Weiss (CW) paramagnetic misfit cobaltites, ruthenates, either ferromagnetic perovskite or Pauli paramagnet quadruple perovskites, and CuGa1-xMn x Te2 chalcopyrite telluride and Bi1.99Cr0.01Te3 in which diluted magnetism is induced by 3%-Mn and 1%-Cr substitution, respectively. In the case of a ferromagnet (below TC) and CW paramagnetic materials, the increase of magnetization at low T when a magnetic field is applied is accompanied by a decrease of the entropy of the carriers and hence (Formula presented.) decreases. This is consistent with the lack of MTEP in the Pauli paramagnetic quadruple perovskites. Also, no significant MTEP is observed in CuGa1-xMn x Te2 and Bi1.99Cr0.01Te3, for which Kondo-type interaction between magnetic moments and carriers prevails. In contrast, spin glass CuCrTiS4 exhibits negative MTEP like in ferromagnetic ruthenates and paramagnetic misfit cobaltites. This investigation of some chalcogenides and oxides provides key ingredients to select magnetic materials for which S benefits from spin entropy.","container-title":"Science and Technology of Advanced Materials","DOI":"10.1080/14686996.2021.1951593/FORMAT/EPUB","ISSN":"18785514","issue":"1","note":"publisher: Taylor and Francis Ltd.","page":"583-596","title":"Thermoelectric materials taking advantage of spin entropy: lessons from chalcogenides and oxides","volume":"22","author":[{"family":"Hébert","given":"Sylvie"},{"family":"Daou","given":"Ramzy"},{"family":"Maignan","given":"Antoine"},{"family":"Das","given":"Subarna"},{"family":"Banerjee","given":"Aritra"},{"family":"Klein","given":"Yannick"},{"family":"Bourgès","given":"Cédric"},{"family":"Tsujii","given":"Naohito"},{"family":"Mori","given":"Takao"}],"issued":{"date-parts":[["2021"]]}}},{"id":65,"uris":["http://zotero.org/users/12200877/items/Y67VK39B"],"itemData":{"id":65,"type":"article-journal","abstract":"Complex thermoelectric materials","container-title":"Nature Materials","DOI":"10.1038/nmat2090","ISSN":"1476-1122","issue":"2","note":"publisher: Nature Publishing Group","page":"105-114","title":"Complex thermoelectric materials","volume":"7","author":[{"family":"Snyder","given":"G. Jeffrey"},{"family":"Toberer","given":"Eric S."}],"issued":{"date-parts":[["2008",2,1]]}}},{"id":111,"uris":["http://zotero.org/users/12200877/items/XIPYXMTJ"],"itemData":{"id":111,"type":"article-journal","abstract":"Many of the recent advances in enhancing the thermoelectric figure of merit are linked to nanoscale phenomena found both in bulk samples containing nanoscale constituents and in nanoscale samples themselves. Prior theoretical and experimental proof-of-principle studies on quantum-well superlattice and quantum-wire samples have now evolved into studies on bulk samples containing nanostructured constituents prepared by chemical or physical approaches. In this Review, nanostructural composites are shown to exhibit nanostructures and properties that show promise for thermoelectric applications, thus bringing together low-dimensional and bulk materials for thermoelectric applications. Particular emphasis is given in this Review to the ability to achieve 1) a simultaneous increase in the power factor and a decrease in the thermal conductivity in the same nanocomposite sample and for transport in the same direction and 2) lower values of the thermal conductivity in these nanocomposites as compared to alloy samples of the same chemical composition. The outlook for future research directions for nanocomposite thermoelectric materials is also discussed. © 2007 WILEY-VCH Verlag GmbH &amp; Co. KGaA.","container-title":"Advanced Materials","DOI":"10.1002/ADMA.200600527","ISSN":"1521-4095","issue":"8","note":"publisher: John Wiley &amp; Sons, Ltd","page":"1043-1053","title":"New Directions for Low-Dimensional Thermoelectric Materials","volume":"19","author":[{"family":"Dresselhaus","given":"Mildred S."},{"family":"Chen","given":"Gang"},{"family":"Tang","given":"Ming Y."},{"family":"Yang","given":"Ronggui"},{"family":"Lee","given":"Hohyun"},{"family":"Wang","given":"Dezhi"},{"family":"Ren","given":"Zhifeng"},{"family":"Fleurial","given":"Jean Pierre"},{"family":"Gogna","given":"Pawan"}],"issued":{"date-parts":[["2007",4,20]]}}},{"id":357,"uris":["http://zotero.org/users/12200877/items/6XWTIMMN"],"itemData":{"id":357,"type":"article-journal","abstract":"Zintl phases have been recognized as an important class of materials that have good properties for thermoelectric applications. Zintl phases are intermetallic compounds that are semiconductors with complex structures and a mix of ionic and covalent bonding. These structure types are composed of elements that display ionic bonding or covalent bonding and can be tuned in multiple fashions to provide efficient thermoelectric materials. The covalent bonding provides unique 0D clusters, 1D chains, 2D layers, and 3D frameworks that are interspersed and valence satisfied with alkaline earth, alkali metal, or rare earth cations. Because both the anionic framework and the cations can be alio- or isovalently substituted, a vast array of new compounds can be synthesized, and precise tuning of properties can be achieved. The combination of both ionic and covalent bonding within a semiconducting structure makes this an ideal phonon-glass electron-crystal class of compounds. This chapter will outline some of the most recent successes for thermoelectrics and suggest directions for new endeavors.","container-title":"Thermoelectric Energy Conversion: Theories and Mechanisms, Materials, Devices, and Applications","DOI":"10.1016/B978-0-12-818535-3.00004-9","note":"publisher: Woodhead Publishing\nISBN: 9780128185353","page":"157-182","title":"Zintl phases for thermoelectric applications","author":[{"family":"Kauzlarich","given":"Susan M."},{"family":"Devlin","given":"Kasey P."},{"family":"Perez","given":"Christopher J."}],"issued":{"date-parts":[["2021",1,1]]}}},{"id":705,"uris":["http://zotero.org/users/12200877/items/MB8AP6NP"],"itemData":{"id":705,"type":"article-journal","abstract":"Thermoelectrics can be capable of direct and reversible conversion between heat and electricity. Low dimensional thermoelectric materials, especially two dimensional (2D) thin films, have been considered as a breakthrough to decouple the correlations between electronic and thermal transport, contributing to the optimization of thermoelectric performance. During the past few decades, some effective strategies combined with physical concepts like quantum confinement effect, energy filtering effect, band structure tuning and interface engineering are introduced to design high performance thermoelectrics. Having a thorough understanding the underlying mechanisms is essential to develop thermoelectric materials. Here, our review summarizes the major strategies that can be utilized in thermoelectric thin films, including fabrication of superlattice structure, formation of two-dimensional electron gas (2DEG) system, orientation regulation, strain engineering and magnetic manipulation, from the aspects of deep mechanisms analyses, recent progress and prospects, inspiring significant improvement of thermoelectric properties.","container-title":"Journal of Materiomics","DOI":"10.1016/J.JMAT.2020.02.008","ISSN":"2352-8478","issue":"3","note":"publisher: Elsevier","page":"494-512","title":"Thermoelectric thin films: Promising strategies and related mechanism on boosting energy conversion performance","volume":"6","author":[{"family":"Chen","given":"Xuxuan"},{"family":"Zhou","given":"Zhifang"},{"family":"Lin","given":"Yuan Hua"},{"family":"Nan","given":"Cewen"}],"issued":{"date-parts":[["2020",9,1]]}}},{"id":123,"uris":["http://zotero.org/users/12200877/items/N97TWIKW"],"itemData":{"id":123,"type":"article-journal","abstract":"Thermoelectric research has witnessed groundbreaking progress over the past 15-20 years. The thermoelectric figure of merit, ZT, a measure of the competition between electronic transport (i.e. power factor) and thermal transport (i.e. total thermal conductivity), has long surpassed once a longtime barrier of ~1 and thermoelectric scientists are targeting ZT &gt; 2 as the new goal. A majority of this recent improvement in ZT has been achieved through the reduction of lattice part of thermal conductivity () using nanostructuring techniques. The rapid progress in this direction focused the efforts on the development of experimental methods and understanding phonon transport to decrease lattice thermal conductivity. This fact left the development of ideas to improve electronic transport and thermoelectric power factor rather overlooked. With thermal conductivity of the potential thermoelectrics approaching the minimum theoretical limit, on the journey to higher ZT values, a paradigm shift is necessary toward the enhancement of the thermoelectric power factor. This article discusses the ideas and strategies proposed and developed in order to improve the thermoelectric power factor and thus hopefully move us closer to the target of a ZT &gt; 2!","title":"Thermoelectric Power Factor: Enhancement Mechanisms and Strategies for Higher Performance Thermoelectric Materials","URL":"http://www.elsevier.com/open-access/userlicense/1.0/","author":[{"family":"Dehkordi","given":"Arash Mehdizadeh"},{"family":"Zebarjadi","given":"Mona"},{"family":"He","given":"Jian"},{"family":"Tritt","given":"Terry M"}],"accessed":{"date-parts":[["2021",11,21]]},"issued":{"date-parts":[["2015"]]}}},{"id":735,"uris":["http://zotero.org/users/12200877/items/2D9FA95N"],"itemData":{"id":735,"type":"article-journal","abstract":"The last decade created tremendous advances in new and unique thermoelectric generation materials, devices, fabrication techniques, and technologies via various global research and development. This article seeks to elucidate and highlight some of these advances to lay foundations for future research work and advances. New advanced methods and demonstrations in TE device and material measurement, materials fabrication and composition advances, and device design and fabrication will be discussed. Other articles in this Special Issue present additional new research into materials fabrication and composition advances, including multi-dimensional additive manufacturing and advanced silicon germanium technologies. This article will discuss the most recent results and findings in thermoelectric system economics, including highlighting and quantifying the interrelationships between thermoelectric (TE) material costs, TE manufacturing costs and most importantly, often times dominating, the heat exchanger costs in overall TE system costs. We now have a methodology for quantifying the competing TE system cost-performance effects and impacts. Recent findings show that heat exchanger costs usually dominate overall TE system cost-performance tradeoffs, and it is extremely difficult to escape this condition in TE system design. In regard to material performance, novel or improved enhancement principles are being effectively implemented. Furthermore, in addition to further advancements in properties and module developments of relatively established champion materials such as skutterudites, several high performance ZT ≈≥ 2 new material systems such as GeTe, Mg3(Sb,Bi)2 have also been relatively recently unearthed and module applications also being considered. These recent advancements will also be covered in this review.","container-title":"Energies 2022, Vol. 15, Page 7307","DOI":"10.3390/EN15197307","ISSN":"1996-1073","issue":"19","note":"publisher: Multidisciplinary Digital Publishing Institute","page":"7307","title":"Keynote Review of Latest Advances in Thermoelectric Generation Materials, Devices, and Technologies 2022","volume":"15","author":[{"family":"Hendricks","given":"Terry"},{"family":"Caillat","given":"Thierry"},{"family":"Mori","given":"Takao"}],"issued":{"date-parts":[["2022",10,5]]}}}],"schema":"https://github.com/citation-style-language/schema/raw/master/csl-citation.json"} </w:instrText>
      </w:r>
      <w:r w:rsidR="008609C2">
        <w:fldChar w:fldCharType="separate"/>
      </w:r>
      <w:r w:rsidR="00134594" w:rsidRPr="00134594">
        <w:rPr>
          <w:vertAlign w:val="superscript"/>
        </w:rPr>
        <w:t>7,9–14</w:t>
      </w:r>
      <w:r w:rsidR="008609C2">
        <w:fldChar w:fldCharType="end"/>
      </w:r>
      <w:r w:rsidR="00117462">
        <w:t xml:space="preserve"> One of them </w:t>
      </w:r>
      <w:r w:rsidR="00E67A02">
        <w:t>is to target</w:t>
      </w:r>
      <w:r w:rsidR="00117462">
        <w:t xml:space="preserve"> </w:t>
      </w:r>
      <w:r w:rsidR="00117462" w:rsidRPr="00035C2D">
        <w:t xml:space="preserve">materials </w:t>
      </w:r>
      <w:r w:rsidR="00134594" w:rsidRPr="00035C2D">
        <w:t>having</w:t>
      </w:r>
      <w:r w:rsidR="00117462" w:rsidRPr="00035C2D">
        <w:t xml:space="preserve"> </w:t>
      </w:r>
      <w:r w:rsidR="00134594" w:rsidRPr="00035C2D">
        <w:t>large voids or channels in their crystal</w:t>
      </w:r>
      <w:r w:rsidR="00117462" w:rsidRPr="00035C2D">
        <w:t xml:space="preserve"> structure, taking advantage of two benefits: (</w:t>
      </w:r>
      <w:proofErr w:type="spellStart"/>
      <w:r w:rsidR="00117462" w:rsidRPr="00035C2D">
        <w:t>i</w:t>
      </w:r>
      <w:proofErr w:type="spellEnd"/>
      <w:r w:rsidR="00117462" w:rsidRPr="00035C2D">
        <w:t xml:space="preserve">) </w:t>
      </w:r>
      <w:r w:rsidRPr="00035C2D">
        <w:t>heightened</w:t>
      </w:r>
      <w:r w:rsidR="00117462" w:rsidRPr="00035C2D">
        <w:t xml:space="preserve"> </w:t>
      </w:r>
      <w:r w:rsidR="00117462">
        <w:t xml:space="preserve">phonon scattering </w:t>
      </w:r>
      <w:r w:rsidRPr="00690887">
        <w:t>due to the structural complexity induced by a large number of atoms per unit cell</w:t>
      </w:r>
      <w:r w:rsidR="00524AAE">
        <w:t>, and</w:t>
      </w:r>
      <w:r w:rsidR="00117462">
        <w:t xml:space="preserve"> (ii) </w:t>
      </w:r>
      <w:r>
        <w:t>enhanced</w:t>
      </w:r>
      <w:r w:rsidR="00117462">
        <w:t xml:space="preserve"> chemical flexibility </w:t>
      </w:r>
      <w:r>
        <w:t>enabling</w:t>
      </w:r>
      <w:r w:rsidR="00117462">
        <w:t xml:space="preserve"> </w:t>
      </w:r>
      <w:r>
        <w:t>precise control</w:t>
      </w:r>
      <w:r w:rsidR="00117462">
        <w:t xml:space="preserve"> of the charge carrier concentration </w:t>
      </w:r>
      <w:r w:rsidRPr="00690887">
        <w:t xml:space="preserve">through doping </w:t>
      </w:r>
      <w:r>
        <w:t>using</w:t>
      </w:r>
      <w:r w:rsidRPr="00690887">
        <w:t xml:space="preserve"> a </w:t>
      </w:r>
      <w:r>
        <w:t>wide</w:t>
      </w:r>
      <w:r w:rsidRPr="00690887">
        <w:t xml:space="preserve"> range of elements</w:t>
      </w:r>
      <w:r w:rsidR="00117462">
        <w:t>.</w:t>
      </w:r>
      <w:r w:rsidR="00991BDF">
        <w:fldChar w:fldCharType="begin"/>
      </w:r>
      <w:r w:rsidR="009C0253">
        <w:instrText xml:space="preserve"> ADDIN ZOTERO_ITEM CSL_CITATION {"citationID":"9wrVSbXH","properties":{"formattedCitation":"\\super 9\\nosupersub{}","plainCitation":"9","noteIndex":0},"citationItems":[{"id":65,"uris":["http://zotero.org/users/12200877/items/Y67VK39B"],"itemData":{"id":65,"type":"article-journal","abstract":"Complex thermoelectric materials","container-title":"Nature Materials","DOI":"10.1038/nmat2090","ISSN":"1476-1122","issue":"2","note":"publisher: Nature Publishing Group","page":"105-114","title":"Complex thermoelectric materials","volume":"7","author":[{"family":"Snyder","given":"G. Jeffrey"},{"family":"Toberer","given":"Eric S."}],"issued":{"date-parts":[["2008",2,1]]}}}],"schema":"https://github.com/citation-style-language/schema/raw/master/csl-citation.json"} </w:instrText>
      </w:r>
      <w:r w:rsidR="00991BDF">
        <w:fldChar w:fldCharType="separate"/>
      </w:r>
      <w:r w:rsidR="009C0253" w:rsidRPr="009C0253">
        <w:rPr>
          <w:vertAlign w:val="superscript"/>
        </w:rPr>
        <w:t>9</w:t>
      </w:r>
      <w:r w:rsidR="00991BDF">
        <w:fldChar w:fldCharType="end"/>
      </w:r>
      <w:r w:rsidR="00117462">
        <w:t xml:space="preserve"> In this </w:t>
      </w:r>
      <w:r>
        <w:t>context</w:t>
      </w:r>
      <w:r w:rsidR="00117462">
        <w:t>,</w:t>
      </w:r>
      <w:r w:rsidR="000C1BCD">
        <w:t xml:space="preserve"> </w:t>
      </w:r>
      <w:r w:rsidR="00D13395">
        <w:t>TMCs</w:t>
      </w:r>
      <w:r w:rsidR="00117462">
        <w:t xml:space="preserve"> </w:t>
      </w:r>
      <w:r>
        <w:t>embody</w:t>
      </w:r>
      <w:r w:rsidR="00117462">
        <w:t xml:space="preserve"> all the desired characteristics, and are thus the focus of this paper.</w:t>
      </w:r>
    </w:p>
    <w:p w14:paraId="34955925" w14:textId="52DC34E2" w:rsidR="0083106D" w:rsidRPr="00735AE8" w:rsidRDefault="00117462" w:rsidP="004932EA">
      <w:pPr>
        <w:ind w:firstLine="284"/>
      </w:pPr>
      <w:r>
        <w:t xml:space="preserve">An interesting family of materials among </w:t>
      </w:r>
      <w:r w:rsidR="00D13395">
        <w:t>TMCs</w:t>
      </w:r>
      <w:r>
        <w:t xml:space="preserve"> </w:t>
      </w:r>
      <w:r w:rsidR="00690887">
        <w:t>is</w:t>
      </w:r>
      <w:r>
        <w:t xml:space="preserve"> the pseudo-hollandite</w:t>
      </w:r>
      <w:r w:rsidR="00690887">
        <w:t xml:space="preserve"> series of</w:t>
      </w:r>
      <w:r>
        <w:t xml:space="preserve"> compounds of typical formula A</w:t>
      </w:r>
      <w:r w:rsidR="00CF6423" w:rsidRPr="00CF6423">
        <w:rPr>
          <w:color w:val="FF0000"/>
          <w:vertAlign w:val="subscript"/>
        </w:rPr>
        <w:t>x</w:t>
      </w:r>
      <w:r>
        <w:t>M</w:t>
      </w:r>
      <w:r w:rsidRPr="00DC4E43">
        <w:rPr>
          <w:vertAlign w:val="subscript"/>
        </w:rPr>
        <w:t>5</w:t>
      </w:r>
      <w:r>
        <w:t>X</w:t>
      </w:r>
      <w:r w:rsidRPr="00DC4E43">
        <w:rPr>
          <w:vertAlign w:val="subscript"/>
        </w:rPr>
        <w:t>8</w:t>
      </w:r>
      <w:r>
        <w:t xml:space="preserve"> (</w:t>
      </w:r>
      <w:r w:rsidRPr="00CF6423">
        <w:rPr>
          <w:color w:val="FF0000"/>
        </w:rPr>
        <w:t>A</w:t>
      </w:r>
      <w:r>
        <w:t xml:space="preserve"> = </w:t>
      </w:r>
      <w:r w:rsidR="00D13395">
        <w:t>Li, Na, K, Rb, Cs, Sr, Ba, Cd, In, Tl, Sn</w:t>
      </w:r>
      <w:r w:rsidR="00067539">
        <w:t>,</w:t>
      </w:r>
      <w:r w:rsidR="00D13395">
        <w:t xml:space="preserve"> and Pb</w:t>
      </w:r>
      <w:r>
        <w:t xml:space="preserve">; </w:t>
      </w:r>
      <w:r w:rsidRPr="00CF6423">
        <w:rPr>
          <w:color w:val="FF0000"/>
        </w:rPr>
        <w:t>M</w:t>
      </w:r>
      <w:r>
        <w:t xml:space="preserve"> = </w:t>
      </w:r>
      <w:r w:rsidR="00D13395">
        <w:t>Sc, Ti, V, Cr</w:t>
      </w:r>
      <w:r>
        <w:t xml:space="preserve">; </w:t>
      </w:r>
      <w:r w:rsidRPr="00CF6423">
        <w:rPr>
          <w:color w:val="FF0000"/>
        </w:rPr>
        <w:t>X</w:t>
      </w:r>
      <w:r>
        <w:t xml:space="preserve"> = S, Se, Te).</w:t>
      </w:r>
      <w:r w:rsidR="00080BC2">
        <w:fldChar w:fldCharType="begin"/>
      </w:r>
      <w:r w:rsidR="00134594">
        <w:instrText xml:space="preserve"> ADDIN ZOTERO_ITEM CSL_CITATION {"citationID":"CR9KHCSJ","properties":{"unsorted":true,"formattedCitation":"\\super 15\\uc0\\u8211{}41\\nosupersub{}","plainCitation":"15–41","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UBFC1W2V/OwDLG5nF","issue":"20","issued":{"date-parts":[["2015","10","27"]]},"page":"7110-7118","publisher":"American Chemical Society","title":"Polar Transition-Metal Chalcogenide: Structure and Properties of the New Pseudo-Hollandite Ba0.5Cr5Se8","type":"article-journal","volume":"27"}},{"id":"ULIpdGrB/1DVUtnRN","uris":["http://www.mendeley.com/documents/?uuid=6a5508d0-adc5-31c4-a745-bb8a723452d7"],"itemData":{"DOI":"10.1016/0025-5408(86)90031-0","ISSN":"0025-5408","abstract":"New ternary chalcogenides isostructural with TlV5S8 and TlV6S8 were synthesized directly from the elements: InTi5Se7.8, RbV5S7.8, KCr5Se7.8, InCr5Se7.8, TlCr5Te7.8, KTi6Se7.8, KV6S7.8, RbV6S7.8, InV6S7.8, and Tl1.4V6 (Se6.8P1.0). Magnetic susceptibility measurements for these compounds were performed from 77 K to a room temperature. TlCr5Te7.8 was found to be a ferromagnet with a Curie temperature of about 150 K. The results of the deintercalation of thallium of TlV5Se7.8 also are reported. © 1986.","author":[{"dropping-particle":"","family":"Ohtani","given":"T.","non-dropping-particle":"","parse-names":false,"suffix":""},{"dropping-particle":"","family":"Onoue","given":"S.","non-dropping-particle":"","parse-names":false,"suffix":""}],"container-title":"Materials Research Bulletin","id":"UBFC1W2V/JSKZVYXs","issue":"1","issued":{"date-parts":[["1986","1","1"]]},"page":"69-76","publisher":"Pergamon","title":"Preparation and magnetic properties of the new ternary chalcogenides isotypic with TlV5S8 and TlV6S8","type":"article-journal","volume":"21"}},{"id":"ULIpdGrB/d1KtKmZG","uris":["http://www.mendeley.com/documents/?uuid=f7dc1781-edbb-30b3-a3b1-59bae5f7db15"],"itemData":{"DOI":"10.1016/0025-5408(93)90133-X","ISSN":"0025-5408","abstract":"Many ternary tunnel chalcogenides with TlV5S8 and TlV6S8 structures were prepared by ion exchange reactions: TlM5X8 + AI (or ABr) → AM5X8 + TlI (or TlBr), and TlM6X8 + AI (or ABr) → AM6X8 + TlI (or TlBr), where M = Ti, V, and Cr, X=S, Se, and Te, and A=Na, K, Rb, and Cs. The compounds newly obtained are CsxV5S8, ATi5Se8 (A=Na, K, Rb, and Cs), AV5Se8 (A=K, Rb, and Cs), ACr5Se8 (A=Na, Rb, and Cs), ACr5Te8 (A=K, Rb, and Cs), AV6S8 (A=Na and Cs) and Ati6Se8 (A = Na, Rb, and Cs). TlxCr5Se8 (0.33≤x&lt;1.0) was prepared by deintercalation method. The magnetic susceptibility (χ) measurements showed TlxCr5Se8 (x=0.65 and 1.0) to be an antiferromagnet with Néel point at 52 K. Effective magnetic moment Peff ( μB Cr atom) in TlxCr5Se8 was close to that of Cr3+ and was essentially invariable with x, suggesting the charge of host matrix [Cr5Se8 is constantly -1. © 1993.","author":[{"dropping-particle":"","family":"Ohtani","given":"T.","non-dropping-particle":"","parse-names":false,"suffix":""},{"dropping-particle":"","family":"Sano","given":"Y.","non-dropping-particle":"","parse-names":false,"suffix":""},{"dropping-particle":"","family":"Kodama","given":"K.","non-dropping-particle":"","parse-names":false,"suffix":""},{"dropping-particle":"","family":"Onoue","given":"S.","non-dropping-particle":"","parse-names":false,"suffix":""},{"dropping-particle":"","family":"Nishihara","given":"H.","non-dropping-particle":"","parse-names":false,"suffix":""}],"container-title":"Materials Research Bulletin","id":"UBFC1W2V/FUNpeseT","issue":"5","issued":{"date-parts":[["1993","5","1"]]},"page":"501-508","publisher":"Pergamon","title":"Synthesis of new ternary tunnel chalcogenides by ion exchange reactions and deintercalation of the ternary chromium selenides","type":"article-journal","volume":"28"}},{"id":97,"uris":["http://www.mendeley.com/documents/?uuid=fc0c6953-cc67-35db-be2c-5e74987899c6","http://zotero.org/users/12200877/items/24AB3SCU"],"itemData":{"id":97,"type":"article-journal","abstract":"New pseudo-hollandite chromium tellurides, ACr5Te8 (A = K, Cs and Rb), have been synthesized. KCr5Te8 is isostructural (type-A; space group C2/m) to ACr5S8, while RbCr5Te8 and CsCr5Te8 crystallize in a different structure (type-B; space group C2/m). All compounds show ferromagnetic transition, in contrast to antiferromagnetic transition in pseudo-hollandite chromium sulfides and selenides. The ferromagnetism of ACr5Te8 would be related to long Cr-Cr distances, band structure or itinerancy. © (2011) Trans Tech Publications.","container-title":"Solid State Phenomena","DOI":"10.4028/WWW.SCIENTIFIC.NET/SSP.170.17","ISSN":"1662-9779","note":"publisher: Trans Tech Publications Ltd\nISBN: 978-3-03785-065-7","page":"17-20","title":"New Ferromagnetic Chromium Chalcogenides, ACr5Te8 (A = K, Cs and Rb)","volume":"170","author":[{"family":"Yamazaki","given":"Satoshi"},{"family":"Ueda","given":"Yutaka"}],"issued":{"date-parts":[["2011"]]}}},{"id":95,"uris":["http://www.mendeley.com/documents/?uuid=1ec172a9-50ee-374a-ba11-1398513ada43","http://zotero.org/users/12200877/items/RP6ILWLE"],"itemData":{"id":95,"type":"article-journal","abstract":"The material Rb0.73Cr5Te8 is a new channel-type structure prepared from the elements at 850°C. It crystallizes in the monoclinic space group C2/m with cell dimensions a = 20.315(4), b = 3.931(1), c = 14.304(3)Å, and β = 139.77(1)°. The structure determination was performed on 1329 independant reflections (I &gt; 3σ(I)) and refinement of 47 variables led to reliability factors of R = 2.81% and Rw = 3.29%. The structure is based upon the hollandite structure, and consists of CrTe2 layers connected by CrTe6 octahedra, resulting in the formation of channels along the b direction. These channels are subsequently filled by rubidium. The structure described differs from those structures already determined for the other materials in the family AM5X8 in the mode of connection between the layers. © 1996 Academic Press, Inc.","container-title":"Journal of Solid State Chemistry","DOI":"10.1006/JSSC.1996.0079","ISSN":"0022-4596","issue":"1","note":"publisher: Academic Press","page":"41-45","title":"Synthesis and Crystal Structure of the New Hollandite-like Channel Phase Rb0.73Cr5Te8","volume":"122","author":[{"family":"Gareh","given":"J."},{"family":"Boucher","given":"F."},{"family":"Evain","given":"M."},{"family":"O'Connor","given":"C. J."},{"family":"Li","given":"S."}],"issued":{"date-parts":[["1996",2,15]]}}},{"id":96,"uris":["http://www.mendeley.com/documents/?uuid=bc78f4a1-6780-3bc0-a63a-15f8fab7f3f2","http://zotero.org/users/12200877/items/Q9JEV8I2"],"itemData":{"id":96,"type":"article-journal","container-title":"Journal of Solid State Chemistry","ISSN":"0022-4596","issue":"2","page":"326-334","title":"Synthesis and Crystal Structure of the Pseudo-Hollandite Rb0.62Cr5Te8 and Analysis of the Electronic Band Structures of the RbxCr5Te8 Phases","volume":"131","author":[{"family":"Boucher","given":"Florent"},{"family":"Gareh","given":"James"},{"family":"Gourdon","given":"Olivier"},{"family":"Evain","given":"Michel"},{"family":"O'Connor","given":"C.J."}],"issued":{"date-parts":[["1997"]]}}},{"id":"ULIpdGrB/306nt4lV","uris":["http://www.mendeley.com/documents/?uuid=6b7d630a-0041-3cab-883b-f07862be7a9e"],"itemData":{"DOI":"10.1006/JSSC.1999.8257","ISSN":"0022-4596","abstract":"Magnetic measurements on TlxCr5Se8 (0≤x≤1) reveal that stoichiometric TlCr5Se8 is a three-dimensional antiferromagnet with a Néel temperature TN of about 55 K. In contrast, samples with a reduced Tl content show highly unusual magnetic properties that are without precedent in the literature of magnetically coupled systems: upon lowering the temperature from 300 K the susceptibility reaches a maximum at about 125 K and then steeply drops to a value comparable to that obtained at room temperature. The height of this maximum increases first with decreasing Tl abundance reaching its largest value at a composition Tl0.2Cr5Se8 and then decreases again for samples with x&lt;0.2. With decreasing Tl content the effective magnetic moment per Cr3+ decreases, indicating the successive formation of Cr4+ (3d2) centers. For samples TlxCr5Se8 with x&gt;0.5 the predominant magnetic exchange is antiferromagnetic and becomes ferromagnetic for x&lt;0.5. The magnetic data suggest a very similar spin structure for all samples except TlCr5Se8 below about 125 K. Low-temperature single-crystal X-ray investigations on TlxCr5Se8 (x=0.5 and 0.32) show a thermal expansion anomaly of the unit cell volume as well as of the b-axis starting at about 125 K, which is accompanied by an enlargement of one of the three Cr-Cr interatomic distances. The anomalous thermal behavior of the lattice parameters reflects competing antiferromagnetic and ferromagnetic exchange interactions. Detailed analysis of the Cr-Cr distances as a function of temperature gives evidence that the positive charge associated with the formation of Cr(IV) is delocalized between two chromium atoms at higher temperatures and trapped upon cooling on one Cr site. The localization of Cr(IV) centers induces net antiferromagnetic coupling. EPR investigations are in agreement with this picture. They show that in stoichiometric TlCr5Se8 the Cr3+ centers are antiferromagnetically coupled. For Tl-poor samples, the temperature dependence of geff follows the susceptibility curve, increasing upon cooling and passing a maximum at about 130 K. © 1999 Academic Press.","author":[{"dropping-particle":"","family":"Bensch","given":"Wolfgang","non-dropping-particle":"","parse-names":false,"suffix":""},{"dropping-particle":"","family":"Sander","given":"Bernd","non-dropping-particle":"","parse-names":false,"suffix":""},{"dropping-particle":"","family":"Helmer","given":"Oliver","non-dropping-particle":"","parse-names":false,"suffix":""},{"dropping-particle":"","family":"Näther","given":"Christian","non-dropping-particle":"","parse-names":false,"suffix":""},{"dropping-particle":"","family":"Tuczek","given":"Felix","non-dropping-particle":"","parse-names":false,"suffix":""},{"dropping-particle":"","family":"Shames","given":"Alexander I.","non-dropping-particle":"","parse-names":false,"suffix":""},{"dropping-particle":"","family":"Panich","given":"Alexander M.","non-dropping-particle":"","parse-names":false,"suffix":""}],"container-title":"Journal of Solid State Chemistry","id":"UBFC1W2V/bFQd3Q56","issue":"1","issued":{"date-parts":[["1999","6","1"]]},"page":"235-246","publisher":"Academic Press","title":"Evidences for the Formation of Chromium in the Unusual Oxidation State Cr(IV): II. Magnetic Properties and Low-Temperature X-Ray Investigations of the Nonstoichiometric Channel Compounds TlxCr5Se8 (0≤x≤1)","type":"article-journal","volume":"145"}},{"id":82,"uris":["http://www.mendeley.com/documents/?uuid=9ba6687b-3faa-3aeb-b228-a36747208aae","http://zotero.org/users/12200877/items/3C6VFLE9"],"itemData":{"id":82,"type":"article-journal","abstract":"The nonstoichiometric compounds Rb0.75Cr5Se8 and Cs0.76Cr5Se8 crystallise in the monoclinic space group C2/m (Z = 2) being isostructural to KCr5S8 (Rb0.75Cr5Se8: a = 1877.0(8) pm, b = 361.2(2) pm, c = 902.1(9) pm, β = 104.23(6)°, Rf = 0.0399, 826 unique reflections; Cs0.76Cr5Se8: a = 1885.3(9) pm, b = 362.7(2) pm, c = 910.9(3) pm, β = 104.27(4)°, Rf = 0.0524, 1280 unique reflections). The structures are built up by edge and face shared CrSe6 octahedra forming one-dimensional channels parallel to the monoclinic b axis. In these channels, the alkali metal ions are located. Many compounds of the KCr5S8-structure type display significant enlargement of the U11 or the U22 displacement parameters of the univalent metal ions. A model that can explain the enlargement of these parameters is presented. It is based on the relative size of the MI lattice sites including repulsions and M+ ion deficiency phenomena. © 2000, Oldenbourg Wissenschaftsverlag GmbH. All rights reserved.","container-title":"Zeitschrift fur Kristallographie","DOI":"10.1524/ZKRI.2000.215.11.683","issue":"36831","page":"683","title":"Thermal motion of the univalent metal ions in KCr5S8-type chalcogenides, ternary chromium selenides MxCr5Se8 (M = Rb, Cs)","volume":"215","author":[{"family":"Saßmannshausen","given":"M."},{"family":"Lutz","given":"H. D."}],"issued":{"date-parts":[["2000"]]}}},{"id":331,"uris":["http://zotero.org/users/12200877/items/AH3W2WJQ"],"itemData":{"id":331,"type":"article-journal","abstract":"Different families of thermoelectric materials have been investigated since the discovery of thermoelectric effects in the mid-19th century, materials mostly belonging to the family of degenerate semi-conductors. In the last 20 years, new thermoelectric materials have been investigated following different theoretical proposals, showing that nanostructuration, electronic correlations and complex crystallographic structures (low dimensional structures, large number of atoms per lattice, presence of 'rattlers'</w:instrText>
      </w:r>
      <w:r w:rsidR="00134594">
        <w:rPr>
          <w:rFonts w:ascii="Cambria Math" w:hAnsi="Cambria Math" w:cs="Cambria Math"/>
        </w:rPr>
        <w:instrText>⋯</w:instrText>
      </w:r>
      <w:r w:rsidR="00134594">
        <w:instrText xml:space="preserve">) could enhance the thermoelectric properties by enhancing the Seebeck coefficient and/or reducing the thermal conductivity. In this review, the different strategies used to optimize the thermoelectric properties of oxides and chalcogenides will be presented, starting with a review on thermoelectric oxides. The thermoelectric properties of sulfides and selenides will then be discussed, focusing on layered materials and low dimensional structures (TiS 2 and pseudo-hollandites). Some sulfides with promising ZT values will also be presented (tetrahedrites and chalcopyrites).","container-title":"Journal of Physics: Condensed Matter","DOI":"10.1088/0953-8984/28/1/013001","ISSN":"0953-8984","issue":"1","note":"publisher: IOP Publishing","page":"013001","title":"Searching for new thermoelectric materials: some examples among oxides, sulfides and selenides","volume":"28","author":[{"family":"Hébert","given":"S."},{"family":"Berthebaud","given":"D."},{"family":"Daou","given":"R."},{"family":"Bréard","given":"Y."},{"family":"Pelloquin","given":"D."},{"family":"Guilmeau","given":"E."},{"family":"Gascoin","given":"F."},{"family":"Lebedev","given":"O."},{"family":"Maignan","given":"A."}],"issued":{"date-parts":[["2015",12,7]]}}},{"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id":460,"uris":["http://zotero.org/users/12200877/items/FS6ZGNC3"],"itemData":{"id":460,"type":"article-journal","abstract":"The crystal structure of single crystalline members of the solid solution series Tl(V1−xCrx)5Se8 (x = 0–1 and Δx = 0.2) was determined and the magnetic and thermoelectric properties of bulk TlV5Se8 were investigated. All compounds crystallize in the pseudo-hollandite-type structure (C2/m) with a nonlinear increase in the unit cell volume due to a simultaneous increase/decrease in the transition metal distances across the edge/face-sharing octahedra. A slight Tl deficiency was found for single crystalline TlV5Se8 and Tl(V0.8Cr0.2)5Se8 as well as for bulk TlV5Se8 according to Rietveld and single crystal structure refinements. The metallic character of bulk TlV5Se8 and its low electrical resistivity compared to poly- and single-crystalline TlCr5Se8 can probably be associated with this probable Tl deficiency. In TlV5Se8, anomalies in the low temperature Seebeck coefficient, i.e. a maximum at T </w:instrText>
      </w:r>
      <w:r w:rsidR="00134594">
        <w:rPr>
          <w:rFonts w:ascii="Cambria Math" w:hAnsi="Cambria Math" w:cs="Cambria Math"/>
        </w:rPr>
        <w:instrText>∼</w:instrText>
      </w:r>
      <w:r w:rsidR="00134594">
        <w:instrText xml:space="preserve"> 14 K and two sign changes at T </w:instrText>
      </w:r>
      <w:r w:rsidR="00134594">
        <w:rPr>
          <w:rFonts w:ascii="Cambria Math" w:hAnsi="Cambria Math" w:cs="Cambria Math"/>
        </w:rPr>
        <w:instrText>∼</w:instrText>
      </w:r>
      <w:r w:rsidR="00134594">
        <w:instrText xml:space="preserve"> 47 K and T </w:instrText>
      </w:r>
      <w:r w:rsidR="00134594">
        <w:rPr>
          <w:rFonts w:ascii="Cambria Math" w:hAnsi="Cambria Math" w:cs="Cambria Math"/>
        </w:rPr>
        <w:instrText>∼</w:instrText>
      </w:r>
      <w:r w:rsidR="00134594">
        <w:instrText xml:space="preserve"> 167 K, were found. Bulk TlV5Se8 is a highly frustrated (f = |θ|/TN ≈ 42 K) Curie–Weiss paramagnet ordering antiferromagnetically (θ = −1287 K) below TN ≈ 31 K with an effective magnetic moment of μ = 2.68 μB corresponding to V3+. Low-field M(H) measurements revealed the existence of a small ferromagnetic component below TN in bulk TlV5Se8 and, despite the observed spin frustration, no spin glass phase was found in this compound.","container-title":"Journal of Materials Chemistry C","DOI":"10.1039/C5TC01766A","ISSN":"2050-7534","issue":"40","note":"publisher: The Royal Society of Chemistry","page":"10509-10517","title":"The solid solution series Tl(V1−xCrx)5Se8: crystal structure, magnetic and thermoelectric properties","volume":"3","author":[{"family":"Maier","given":"Stefan"},{"family":"Lefèvre","given":"Robin"},{"family":"Lin","given":"Xinsong"},{"family":"Nunna","given":"Raghavendra"},{"family":"Berthebaud","given":"David"},{"family":"Hèbert","given":"Sylvie"},{"family":"Mar","given":"Arthur"},{"family":"Gascoin","given":"Franck"}],"issued":{"date-parts":[["2015",10,8]]}}},{"id":622,"uris":["http://zotero.org/users/12200877/items/79APTCUY"],"itemData":{"id":622,"type":"article-journal","abstract":"Die Alkalithiochromate (III), ACr5S8 (A </w:instrText>
      </w:r>
      <w:r w:rsidR="00134594">
        <w:rPr>
          <w:rFonts w:ascii="Cambria Math" w:hAnsi="Cambria Math" w:cs="Cambria Math"/>
        </w:rPr>
        <w:instrText>≙</w:instrText>
      </w:r>
      <w:r w:rsidR="00134594">
        <w:instrText xml:space="preserve"> Cs, Rb und K), lassen sich durch Umsetzung von Chrompulver mit dem entsprechenden Alkalimetallcarbonat im trockene Schwefelwasserstoffstrom bei etwa 1320 K darstellen. Röntgenbeugungsuntersuchungen an Einkristallen zeigten, daß die Verbindungen isotyp in der Raumgruppe C2/m (Nr. 12) mit z = 2 kristallisieren. Chrom ist oktaedrisch von Schwefel umgeben. Diese Oktaeder sind über gemeinsame Kanten und zum Teil Flächen. verknüpft. Das so gebildete Strukturgerüst läßt Kanäle frei, in denen die Alkalimetallionen linear angeordnet sind. Auffällig ist der sehr kurze Cäsium‐Cäsium‐Abstand von 346 pm im CsCr5S8. Copyright © 1978 Verlag GmbH &amp; Co. KGaA, Weinheim","container-title":"Zeitschrift für anorganische und allgemeine Chemie","DOI":"10.1002/ZAAC.19784470108","ISSN":"1521-3749","issue":"1","note":"publisher: John Wiley &amp; Sons, Ltd","page":"89-96","title":"Darstellung und Kristallstruktur der Alkalithiochromate (III), ACr5S8 (A </w:instrText>
      </w:r>
      <w:r w:rsidR="00134594">
        <w:rPr>
          <w:rFonts w:ascii="Cambria Math" w:hAnsi="Cambria Math" w:cs="Cambria Math"/>
        </w:rPr>
        <w:instrText>≙</w:instrText>
      </w:r>
      <w:r w:rsidR="00134594">
        <w:instrText xml:space="preserve"> Cs, Rb und K)","volume":"447","author":[{"family":"Huster","given":"J."}],"issued":{"date-parts":[["1978",12,1]]}}},{"id":94,"uris":["http://zotero.org/users/12200877/items/RJ2SHJYR"],"itemData":{"id":94,"type":"article-journal","abstract":"Tlti5Se8, TlV5Se8, and TlCr5Se8 are monoclinic, space group C2 m, Z = 2, TlV5S8 type with lattice parameters a = 18.773(2), b = 3.5834(1), c = 9.1065(7) A ̊, β = 104.13(1)° (TlTi5Se8)a = 18.354(1), b = 3.4656(1), c = 8.9036(3) A ̊, β = 104.03(1)° (TlV5Se8)a = 18.699(1), b = 3.5942(1), c = 8.9418(9) A ̊, β = 104.70(1)° (TCr5Se8). A unified scheme is developed for the TlV5S8, TlCr3S5, hollandite, and psilomelane structures on the basis of ideal close packing. © 1983.","container-title":"Journal of Solid State Chemistry","DOI":"10.1016/0022-4596(83)90096-8","ISSN":"0022-4596","issue":"3","note":"publisher: Academic Press","page":"388-395","title":"Channel structures based on octahedral frameworks: The crystal structure of TlTi5Se8, TlV5Se8, and TlCr5Se8 and its relationships to TlCr3S5, hollandites, and psilomelane","volume":"48","author":[{"family":"Klepp","given":"K."},{"family":"Boller","given":"H."}],"issued":{"date-parts":[["1983",7,15]]}}},{"id":400,"uris":["http://zotero.org/users/12200877/items/WT7SBI8F"],"itemData":{"id":400,"type":"article-journal","abstract":"The crystal structures of the potassium vanadium sulphides K0.7V5S8 and K0.5V5S8 (=KV10S16) have been determined. K0.7V5S8 has a C-centered monoclinic unit cell of dimensions a=17.499(3) A ̊, b=3.2986(6) A ̊, c=8.489(1) A ̊, ß=103.98(1)°, spacegroup C2/m; isomorphous with TIV5S8; K0.5V5S8 has essentially the same structure, but due to ordering of the K atoms, the monoclinic b-axis is doubled, thus forming a superstructure. The cell parameters are: a=17.462(4) A ̊, b=6.556(2) A ̊, c=8.4595(9) A ̊, ß=103.86(1)°, spacegroup P2. The structures are characterized by a three-dimensional framework of VS6 octahedra with channels in which the K atoms are situated. Both compounds exhibit metallic behaviour. © 1984.","container-title":"Materials Research Bulletin","DOI":"10.1016/0025-5408(84)90122-3","ISSN":"0025-5408","issue":"5","note":"publisher: Pergamon","page":"555-562","title":"The preparation, crystal structures and properties of the potassium vanadium sulfides KXV5S8 (0.5</w:instrText>
      </w:r>
      <w:r w:rsidR="00134594">
        <w:rPr>
          <w:rFonts w:ascii="Cambria Math" w:hAnsi="Cambria Math" w:cs="Cambria Math"/>
        </w:rPr>
        <w:instrText>≦</w:instrText>
      </w:r>
      <w:r w:rsidR="00134594">
        <w:instrText>x</w:instrText>
      </w:r>
      <w:r w:rsidR="00134594">
        <w:rPr>
          <w:rFonts w:ascii="Cambria Math" w:hAnsi="Cambria Math" w:cs="Cambria Math"/>
        </w:rPr>
        <w:instrText>≦</w:instrText>
      </w:r>
      <w:r w:rsidR="00134594">
        <w:instrText xml:space="preserve">0.7)","volume":"19","author":[{"family":"Bronsema","given":"K. D."},{"family":"Jansen","given":"R."},{"family":"Wiegers","given":"G. A."}],"issued":{"date-parts":[["1984",5,1]]}}},{"id":83,"uris":["http://zotero.org/users/12200877/items/VJU3EUPC"],"itemData":{"id":83,"type":"article-journal","abstract":"Durch Umsetzungen der Alkalimetallcarbonate mit Chrom und dem entsprechenden Chalkogen in der Schmelze konnten die Verbindungen RbCr3S5, K3Cr11S18, RbCr5Se8 und CsCr5Se8 als gut ausgebildete Kristalle erhalten werden. Die Verbindungen kristallisieren monoklin im Raumgruppentyp C2/m (RbCr3S5: a = 19,372(3) Å, b = 3,498(1) Å, c = 12,119(2) Å, β = 122,78(1)°, Z = 4; K3Cr11S18: a = 41,876(3) Å, b = 3,463(1) Å, c = 16,315(3) Å, β = 150,07(1)°, Z = 2; RbCr5Se8: a = 18,737(2) Å, b = 3,623(1) Å; c = 9,016(1) Å, β = 104,65(1)°, Z = 2; CsCr5Se8: a = 18,795(2) Å, b = 3,637(1) Å, c = 9,104(1) Å, β = 104,52(1)°, Z = 2). Über Gruppe‐Untergruppe‐Beziehungen wird eine Struktursystematik vorgeschlagen. MAPLE‐Rechnungen zeigen, daß die Reaktionen der binären Chalkogenide zu den ternären Verbindungen jeweils exotherm sind und vom Verhältnis Chrom/Alkalimetall in den ternären Chalkogeniden abhängen. Copyright © 1993 Verlag GmbH &amp; Co. KGaA, Weinheim","container-title":"Zeitschrift für anorganische und allgemeine Chemie","DOI":"10.1002/ZAAC.19936190205","ISSN":"1521-3749","issue":"2","note":"publisher: John Wiley &amp; Sons, Ltd","page":"243-252","title":"New alkali metal chromium chalcogenides and their structural classification","volume":"619","author":[{"family":"Bronger","given":"W."},{"family":"Herudek","given":"C."},{"family":"Huster","given":"J."},{"family":"Schmitz","given":"D."}],"issued":{"date-parts":[["1993",2,1]]}}},{"id":466,"uris":["http://zotero.org/users/12200877/items/JEN6NSNN"],"itemData":{"id":466,"type":"article-journal","abstract":"Low temperature ion exchange reactions were used to prepare an isostructural series of compounds, M'M5X8 (X = Se, Te; M = Cr, Ti; M' = Li, Na, K, Rb, Cs, Cd, Sn, Pb) in which the exchanged cations reside in one-dimensional tunnels within the structure. Calorimetry and diffraction measurements were used to follow the exchange process and chemical analysis of the products showed a dependence on the extent of exchange with cation size. Exchange of divalent cations into the Cr5X8 framework led to a doubling of the unit cell in the tunnel direction due to an ordering of the cations while divalent cations in the Ti5Se8 framework remained randomly ordered. Magnetic susceptibility studies on several of the products indicated only small perturbations on the magnetic properties of the parent compounds as a result of cation exchange. © 1994.","container-title":"Materials Research Bulletin","DOI":"10.1016/0025-5408(94)00117-0","ISSN":"00255408","issue":"1","page":"65-73","title":"The preparation and properties of M'M5X8 (X = Se, Te; M = Cr, Ti; M' = Li, Na, K, Rb, Cs, Cd, Sn, Pb) via low temperature ion exchange reaction","volume":"30","author":[{"family":"Novet","given":"Thomas"},{"family":"Wagner","given":"Michael"},{"family":"Jiang","given":"Min"},{"family":"Johnson","given":"David C."}],"issued":{"date-parts":[["1995"]]}}},{"id":626,"uris":["http://zotero.org/users/12200877/items/22MX5BP6"],"itemData":{"id":626,"type":"article-journal","abstract":"The ternary phase diagram of the TlVS system was investigated using samples quenched from 400°C, especially in the neighborhood of TlV6S8 and TlV5S8 phases. The TlV6S8 phase (TlxV6Sy) exists between 0.75 &lt; x &lt; 1.00 and 7.55 &lt; y &lt; 7.90, and the TlV5S8 phase (Tlx′V5Sy′) between 0.70 &lt; x′ &lt; 1.00 and 7.54 &lt; y′ &lt; 7.98. A new ternary phase with the nominal composition of TlV2S4 was found in addition to the three known ternary phases. The entirely deintercalated V6S7.8 with the framework structure was obtained by using 1 N AlCl3 + 0.01 N FeCl3 aqueous solution, while the lower phase limit of the TlV5S8 phase was Tl0.33V5S8 consistent with the earlier work. The electrical resistivity and the magnetic susceptibility measurements show that these compounds are expected to be weakly magnetic itinerant-electron systems. © 1985.","container-title":"Journal of Solid State Chemistry","DOI":"10.1016/0022-4596(85)90300-7","ISSN":"0022-4596","issue":"3","note":"publisher: Academic Press","page":"324-331","title":"The phase study of the Tl-V-S system and the properties of TlV6S8 and TlV5S8 phases","volume":"59","author":[{"family":"Ohtani","given":"T."},{"family":"Onoue","given":"S."}],"issued":{"date-parts":[["1985",10,1]]}}},{"id":627,"uris":["http://zotero.org/users/12200877/items/UTAWZ9S6"],"itemData":{"id":627,"type":"article-journal","abstract":"The thallium atoms in the lattice channels of the metallic conductor T1V5S8 are shown to be mobile at ambient temperature: on anodic oxidation nonstoichiometric phases TlxV5S8 are obtained with 1 ≥ x ≥ 1 3. 205T1 and 51V NMR data reveal a unique behaviour: the topotactic redox reaction proceeds via stoichiometry dependent changes in the oxidation state of the channel guest cations at constant matrix charge. Partial metallic bonding is observed between the thallium atoms clustered within the lattice channels at high x values. © 1983.","container-title":"Materials Research Bulletin","DOI":"10.1016/0025-5408(83)90032-6","ISSN":"0025-5408","issue":"10","note":"publisher: Pergamon","page":"1283-1289","title":"Nonstoichiometric channel chalcogenides TlxV5S8: Topotactic redox reactions and NMR studies","volume":"18","author":[{"family":"Schramm","given":"W."},{"family":"Schöllhorn","given":"R."},{"family":"Eckert","given":"H."},{"family":"Müller-Warmuth","given":"W."}],"issued":{"date-parts":[["1983",10,1]]}}},{"id":628,"uris":["http://zotero.org/users/12200877/items/LVEBCXDT"],"itemData":{"id":628,"type":"article-journal","abstract":"The title compounds are monoclinic, space group C2/m, Z = 2 with the lattice constants (in Å): a = 17.859, b = 3.433, c = 8.804, β = 104.26° (TlxTi5S8)a = 17.490, b = 3.297, c = 8.511, β = 103.95° (TlxV5S8)a = 17.767, b = 3.431, c = 8.594, β = 104.68° (TlCr5S8) The crystal structures of TlxTi5S8 and TlxV5S8 were refined from single crystal data (R = 4.3% and 3.7% respectively), and the centrosymmetry of the TlV5S8 type was proven. © 1987.","container-title":"Materials Research Bulletin","DOI":"10.1016/0025-5408(87)90215-7","ISSN":"0025-5408","issue":"11","note":"publisher: Pergamon","page":"1499-1504","title":"On the crystal chemistry of hollandite-like phases with TlV5S8 structure: The crystal structures of TlxTi5S8, TlxV5S8 and TlCr5S8","volume":"22","author":[{"family":"Quint","given":"R."},{"family":"Boller","given":"H."}],"issued":{"date-parts":[["1987",11,1]]}}},{"id":629,"uris":["http://zotero.org/users/12200877/items/PQ674X74"],"itemData":{"id":629,"type":"article-journal","abstract":"A new sulfide of vanadium and thallium TlV5S8 has been prepared. It has monoclinic symmetry with space group C2 and cell dimensions: a = 17.465 A ̊, b = 3.301 A ̊, c = 8.519 A ̊ and β = 103.94°. The structure can be described as a 3D framework made up of infinite layers and double chains which consist of VS6 octahedra sharing faces and edges. Large rectangular tunnels host the thallium atoms. The compound shows metallic behavior. © 1977.","container-title":"Materials Research Bulletin","DOI":"10.1016/0025-5408(77)90081-2","ISSN":"0025-5408","issue":"1","note":"publisher: Pergamon","page":"1-5","title":"Preparation, properties and crystal structure of TlV5S8","volume":"12","author":[{"family":"Fournès","given":"Léopold"},{"family":"Vlasse","given":"Marcus"},{"family":"Saux","given":"Michel"}],"issued":{"date-parts":[["1977",1,1]]}}},{"id":80,"uris":["http://zotero.org/users/12200877/items/XUF6VWNZ"],"itemData":{"id":80,"type":"article-journal","abstract":"The title compounds were prepared and their crystal structures determined. TlCrTe2 is hexagonal (a = 4.016 Å, c = 7.927 Å) having a CdI2 derived pseudo-intercalation structure. The single crystal refinement of TlCr5Te8 (monoclinic TlV5S8 type, a = 20.241 Å, b = 3.9141 Å, c = 9.481 Å, β = 104.65 °) revealed a disorder of thallium in a split position within the channels of the [Cr5Te8] framework. © 1995.","container-title":"Materials Research Bulletin","DOI":"10.1016/0025-5408(95)00002-X","ISSN":"00255408","issue":"3","note":"publisher: Pergamon","page":"365-371","title":"On the knowledge of two thallium-tellurochromites [TlCrTe2 and TlCr5Te8]","volume":"30","author":[{"family":"Boller","given":"H."},{"family":"Klepp","given":"K. O."},{"family":"Kirchmayr","given":"K."}],"issued":{"date-parts":[["1995",3,1]]}}},{"id":392,"uris":["http://zotero.org/users/12200877/items/R9WPXE2K"],"itemData":{"id":392,"type":"article-journal","abstract":"The pseudo-hollandite chromium sulfides, ACr5S8 (A=K, Rb, Cs) and A′0.5Cr5S8 (A′=Sr, Ba), have been synthesized and investigated in structural and magnetic properties. All the compounds crystallize in the isostructure with a monoclinic C2/m. Its crystal structure has triangular lattices and double chains made of Cr3 (d3; S=3/2) triangles. The magnetic susceptibilities of all compounds behave as CurieWeiss types in high temperature region. From magnetic susceptibility and specific heat measurements, all the compounds have antiferromagnetic ground states. The Nel temperatures are rather low compared to Weiss temperatures, reflecting magnetic frustration in the triangular lattices and double chains. The magnetic transitions in KCr5S8 and Ba0.5Cr5S8 are a two-step transition around 50 and 60 K, respectively, while RbCr5S8 shows a sharp magnetic transition at 42 K, accompanied by magnetoelastic behavior. CsCr 5S8 shows a structural transition around 100 K, followed by a magnetic transition at 10 K. In Sr0.5Cr5S 8, ferromagnetic interaction develops below 100 K and then a three-dimensional antiferromagnetic order takes place at 30 K. These magnetic properties are discussed from A-cation dependences of local structures and a model of magnetic structure for RbCr5S8 is proposed on the basis of the arguments of magnetic interactions and neutron diffraction data. It is different from the known magnetic structure of TlCr5Se 8. © 2010 Elsevier Inc. All rights reserved.","container-title":"Journal of Solid State Chemistry","DOI":"10.1016/J.JSSC.2010.03.013","ISSN":"0022-4596","issue":"9","note":"publisher: Academic Press","page":"1905-1911","title":"Synthesis, structures and magnetic properties of pseudo-hollandite chromium sulfides","volume":"183","author":[{"family":"Yamazaki","given":"Satoshi"},{"family":"Ueda","given":"Yutaka"}],"issued":{"date-parts":[["2010",9,1]]}}},{"id":463,"uris":["http://zotero.org/users/12200877/items/EAQP88CG"],"itemData":{"id":463,"type":"article-journal","abstract":"The new thallium penta(indium/chromium) octaselenide, TlIn4.811 (5)Cr0.189 (5)Se8, has been synthesized by solid-state reaction. It crystallizes isotypically with TlIn5Se8 in the space group C2/m. Although the two Tl positions are disordered and only partially occupied, no Tl deficiency was observed. The insertion of chromium in the structure has been confirmed by EDS analysis. Chromium substitutes indium exclusively at one of three In sites, viz. at one of the positions with site symmetry 2/m (Wyckoff position 2a). In the crystal structure, edge-sharing InSe6 octahedra, and (In,Cr)Se6 octahedra and InSe4 tetrahedra make up two types of columns that are linked into a framework in which two different types of channels parallel to [010] are present. The Tl atoms are located in the larger of the channels, whereas the other, smaller channel remains unoccupied.","container-title":"Acta crystallographica. Section E, Crystallographic communications","DOI":"10.1107/S2056989017003292","ISSN":"2056-9890","issue":"Pt 4","note":"PMID: 28435706\npublisher: Acta Crystallogr E Crystallogr Commun","page":"500-502","title":"Substitution of indium for chromium in TlIn5-xCrxSe8: crystal structure of TlIn4.811(5)Cr0.189(5)Se8","volume":"73","author":[{"family":"Lefevre","given":"Robin"},{"family":"Berthebaud","given":"David"},{"family":"Gascoin","given":"Franck"}],"issued":{"date-parts":[["2017"]]}}},{"id":135,"uris":["http://zotero.org/users/12200877/items/NTQZF7ZJ"],"itemData":{"id":135,"type":"article-journal","abstract":"The compounds of the series TlCr5S8-zSez (z = 0-8) are semiconductors with specific resistivities ρ at 300 K ranging from 85.7 kω cm for TlCr5S8 to 37 ω cm for TlCr5Se8. At the beginning of the series for z ≤ 3 the value for ρ drastically drops by a factor of about 15. Between z = 4 and z = 8 a nearly linear decrease of ρ is observed. The energy band gaps Eg determined from diffuse reflectance exhibit a linear decrease from 1.01(1) eV for TlCr5S8 to 0.67(2) eV for TlCr5Se8. The Tl atoms can be removed via a topotactical redox reaction and the final content in TlxCr5S8-zSez as well as the velocity of deintercalation strongly depend on the composition of the samples. For the two end members of the series the compositions Tl0.7Cr5S8 and Tl0.11Cr5Se8 were obtained after 840 h reaction time. From Se richer samples significantly more Tl can be removed for a given deintercalation time. The analyses of the deintercalation behaviour as function of ρ and Eg demonstrate that the series can be divided into the two regions z = 0-4 and z = 5-8. In both regimes a nearly linear variation is observed. The substitution of S by Se atoms does not lead to a continuous alteration of the properties but rather a discontinuity is found at a critical composition being near TlCr5S4Se4. © 2002 Éditions scientifiques et médicales Elsevier SAS. All rights reserved.","container-title":"Solid State Sciences","DOI":"10.1016/S1293-2558(02)01316-X","ISSN":"1293-2558","issue":"5","note":"publisher: Elsevier Masson","page":"701-708","title":"The influence of sulfur and selenium onto the physicochemical properties of the quasi-ternary chromium chalcogenides TlCr5S8−zSez (z=0–8)","volume":"4","author":[{"family":"Bensch","given":"Wolfgang"},{"family":"Sander","given":"Bernd"}],"issued":{"date-parts":[["2002",4,1]]}}},{"id":625,"uris":["http://zotero.org/users/12200877/items/KWCLSALX"],"itemData":{"id":625,"type":"article-journal","abstract":"The compound CsTi5Te8 was obtained as a crystalline product by an \"U-assisted\" reaction of Cs, Ti, U, and Cs2Te3 in a CsCl flux at 1173 K. The structure of CsTi5Te8 contains a three-dimensional network of face-sharing and edge-sharing TiTe6 octahedra that form one-dimensional channels. The Cs+ cations reside in channels that propagate in the [0 1 0] direction. The structure is closely related to several other types of channel structures including those of the minerals of the hollandite and psilomelane families, and those of the TlV5S8 and TlCr3S5 structure types. © 2006 Elsevier B.V. All rights reserved.","container-title":"Journal of Alloys and Compounds","DOI":"10.1016/J.JALLCOM.2006.09.022","ISSN":"0925-8388","issue":"1-2","note":"publisher: Elsevier","page":"74-77","title":"Synthesis and structure of CsTi5Te8: Relation to the TlV5S8, TlCr3S5, and similar channel structures","volume":"440","author":[{"family":"Gray","given":"Danielle L."},{"family":"Ibers","given":"James A."}],"issued":{"date-parts":[["2007",8,16]]}}},{"id":632,"uris":["http://zotero.org/users/12200877/items/PUZCAWVI"],"itemData":{"id":632,"type":"article-journal","abstract":"During attempts to synthesize the rubidium dicopper triscandium hexatelluride RbCu2Sc3Te6 in analogy to CsCu2Sc3Te6 from 2:3:6-molar mixtures of the elements (Cu, Sc and Te) with an excess of RbBr as flux and rubidium source, after 14 days at 900°C in torch-sealed evacuated silica tubes brown lath-shaped crystals of RbSc5Te8 did form instead. This new compound crystallizes monoclinically in space group C2/m (no. 12) with two formula units in a unit cell of the dimensions a = 2130.61(9) pm, b = 413.94(2) pm, c = 1022.03(5) pm and β = 104.392(4)°. The crystal structure of RbSc5Te8 consists of a three-dimensional anionic framework ∞3{[Sc5Te8]-} of face-, edge- and vertex-sharing [ScTe6]9- octahedra that provides one-dimensional tunnels with a distorted square shape. For charge compensation they are occupied with Rb+ cations (CN = 10) coordinated in a trans-face bicapped cubic fashion by Te2- anions. © 2008 Wiley-VCH Verlag GmbH &amp; Co. KGaA.","container-title":"Zeitschrift für anorganische und allgemeine Chemie","DOI":"10.1002/ZAAC.200800048","ISSN":"1521-3749","issue":"9","note":"publisher: John Wiley &amp; Sons, Ltd","page":"1463-1465","title":"Synthesis and Crystal Structure of the Rubidium Scandium Telluride RbSc5Te8","volume":"634","author":[{"family":"Babo","given":"Jean-Marie"},{"family":"Schleid","given":"Thomas"}],"issued":{"date-parts":[["2008",8,1]]}}}],"schema":"https://github.com/citation-style-language/schema/raw/master/csl-citation.json"} </w:instrText>
      </w:r>
      <w:r w:rsidR="00080BC2">
        <w:fldChar w:fldCharType="separate"/>
      </w:r>
      <w:r w:rsidR="00134594" w:rsidRPr="00134594">
        <w:rPr>
          <w:vertAlign w:val="superscript"/>
        </w:rPr>
        <w:t>15–41</w:t>
      </w:r>
      <w:r w:rsidR="00080BC2">
        <w:fldChar w:fldCharType="end"/>
      </w:r>
      <w:r>
        <w:t xml:space="preserve"> </w:t>
      </w:r>
      <w:r w:rsidR="00D318F1" w:rsidRPr="00D318F1">
        <w:t>Characterized by a one-dimensional channel-like structure, these compounds consist of an anionic framework constructed from edge and face-sharing MX</w:t>
      </w:r>
      <w:r w:rsidR="00D318F1" w:rsidRPr="00D318F1">
        <w:rPr>
          <w:vertAlign w:val="subscript"/>
        </w:rPr>
        <w:t>6</w:t>
      </w:r>
      <w:r w:rsidR="00D318F1" w:rsidRPr="00D318F1">
        <w:t xml:space="preserve"> </w:t>
      </w:r>
      <w:r w:rsidR="00D318F1" w:rsidRPr="00D318F1">
        <w:lastRenderedPageBreak/>
        <w:t xml:space="preserve">octahedra, creating spacious channels capable of </w:t>
      </w:r>
      <w:r w:rsidR="00D318F1" w:rsidRPr="0081602C">
        <w:t>accommodating a</w:t>
      </w:r>
      <w:r w:rsidR="004932EA" w:rsidRPr="0081602C">
        <w:t>n</w:t>
      </w:r>
      <w:r w:rsidR="00D318F1" w:rsidRPr="0081602C">
        <w:t xml:space="preserve"> </w:t>
      </w:r>
      <w:r w:rsidR="00E10485" w:rsidRPr="0081602C">
        <w:t>array</w:t>
      </w:r>
      <w:r w:rsidR="00D318F1" w:rsidRPr="0081602C">
        <w:t xml:space="preserve"> of </w:t>
      </w:r>
      <w:r w:rsidR="004932EA" w:rsidRPr="0081602C">
        <w:t xml:space="preserve">diverse </w:t>
      </w:r>
      <w:r w:rsidR="00D318F1" w:rsidRPr="0081602C">
        <w:t xml:space="preserve">cations. </w:t>
      </w:r>
      <w:r w:rsidR="00DC4E43" w:rsidRPr="0081602C">
        <w:t>As</w:t>
      </w:r>
      <w:r w:rsidR="00DC4E43">
        <w:t xml:space="preserve"> </w:t>
      </w:r>
      <w:r w:rsidR="00826BA0">
        <w:t>evidenced</w:t>
      </w:r>
      <w:r w:rsidR="00DC4E43">
        <w:t xml:space="preserve"> by the </w:t>
      </w:r>
      <w:r w:rsidR="00067539">
        <w:t>large</w:t>
      </w:r>
      <w:r w:rsidR="001F268A">
        <w:t xml:space="preserve"> </w:t>
      </w:r>
      <w:r w:rsidR="00DC4E43">
        <w:t xml:space="preserve">number of metals and chalcogenides stabilized in this structure type, this family of compounds offers a large playground for tuning the charge carrier concentration while </w:t>
      </w:r>
      <w:r w:rsidR="00826BA0">
        <w:t>maintaining</w:t>
      </w:r>
      <w:r w:rsidR="00DC4E43">
        <w:t xml:space="preserve"> low thermal conductivities due to </w:t>
      </w:r>
      <w:r w:rsidR="00826BA0">
        <w:t>pronounced</w:t>
      </w:r>
      <w:r w:rsidR="00DC4E43">
        <w:t xml:space="preserve"> phonon scattering. </w:t>
      </w:r>
      <w:r w:rsidR="0062293F">
        <w:t>Various</w:t>
      </w:r>
      <w:r w:rsidR="00DC4E43">
        <w:t xml:space="preserve"> chemical systems </w:t>
      </w:r>
      <w:r w:rsidR="00294F96">
        <w:t>within</w:t>
      </w:r>
      <w:r w:rsidR="00DC4E43">
        <w:t xml:space="preserve"> these hollandite derivatives</w:t>
      </w:r>
      <w:r w:rsidR="0062293F">
        <w:t xml:space="preserve"> were explored</w:t>
      </w:r>
      <w:r w:rsidR="00DC4E43">
        <w:t xml:space="preserve">, in particular </w:t>
      </w:r>
      <w:r w:rsidR="005E60A2">
        <w:t>among</w:t>
      </w:r>
      <w:r w:rsidR="00DC4E43">
        <w:t xml:space="preserve"> chromium selenide</w:t>
      </w:r>
      <w:r w:rsidR="005E60A2">
        <w:t>s</w:t>
      </w:r>
      <w:r w:rsidR="00294F96">
        <w:t>. Notably</w:t>
      </w:r>
      <w:r w:rsidR="00DC4E43">
        <w:t xml:space="preserve">, </w:t>
      </w:r>
      <w:r w:rsidR="00F563AB">
        <w:t xml:space="preserve">relatively </w:t>
      </w:r>
      <w:r w:rsidR="00DC4E43">
        <w:t xml:space="preserve">high thermoelectric performance </w:t>
      </w:r>
      <w:r w:rsidR="00294F96">
        <w:t>was</w:t>
      </w:r>
      <w:r w:rsidR="00DC4E43">
        <w:t xml:space="preserve"> achiev</w:t>
      </w:r>
      <w:r w:rsidR="00294F96">
        <w:t>ed</w:t>
      </w:r>
      <w:r w:rsidR="00DC4E43">
        <w:t xml:space="preserve"> </w:t>
      </w:r>
      <w:r w:rsidR="00294F96">
        <w:t xml:space="preserve">in some of them </w:t>
      </w:r>
      <w:r w:rsidR="00DC4E43">
        <w:t xml:space="preserve">as exemplified by </w:t>
      </w:r>
      <w:r w:rsidR="00DC4E43" w:rsidRPr="0081602C">
        <w:t xml:space="preserve">the </w:t>
      </w:r>
      <w:r w:rsidR="00DC4E43" w:rsidRPr="0081602C">
        <w:rPr>
          <w:i/>
          <w:iCs/>
        </w:rPr>
        <w:t>zT</w:t>
      </w:r>
      <w:r w:rsidR="00DC4E43" w:rsidRPr="0081602C">
        <w:t xml:space="preserve"> value of</w:t>
      </w:r>
      <w:r w:rsidR="00DC4E43">
        <w:t xml:space="preserve"> 0.5 </w:t>
      </w:r>
      <w:r w:rsidR="005E60A2">
        <w:t xml:space="preserve">at 800 K </w:t>
      </w:r>
      <w:r w:rsidR="00DC4E43">
        <w:t>for Tl</w:t>
      </w:r>
      <w:r w:rsidR="00DC4E43" w:rsidRPr="001F268A">
        <w:rPr>
          <w:vertAlign w:val="subscript"/>
        </w:rPr>
        <w:t>x</w:t>
      </w:r>
      <w:r w:rsidR="00DC4E43">
        <w:t>Cr</w:t>
      </w:r>
      <w:r w:rsidR="00DC4E43" w:rsidRPr="001F268A">
        <w:rPr>
          <w:vertAlign w:val="subscript"/>
        </w:rPr>
        <w:t>5</w:t>
      </w:r>
      <w:r w:rsidR="00DC4E43">
        <w:t>Se</w:t>
      </w:r>
      <w:r w:rsidR="00DC4E43" w:rsidRPr="001F268A">
        <w:rPr>
          <w:vertAlign w:val="subscript"/>
        </w:rPr>
        <w:t>8</w:t>
      </w:r>
      <w:r w:rsidR="0075718A">
        <w:t>.</w:t>
      </w:r>
      <w:r w:rsidR="00A92795">
        <w:fldChar w:fldCharType="begin"/>
      </w:r>
      <w:r w:rsidR="00134594">
        <w:instrText xml:space="preserve"> ADDIN ZOTERO_ITEM CSL_CITATION {"citationID":"ISXFlcrR","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A92795">
        <w:fldChar w:fldCharType="separate"/>
      </w:r>
      <w:r w:rsidR="00134594" w:rsidRPr="00134594">
        <w:rPr>
          <w:vertAlign w:val="superscript"/>
        </w:rPr>
        <w:t>24</w:t>
      </w:r>
      <w:r w:rsidR="00A92795">
        <w:fldChar w:fldCharType="end"/>
      </w:r>
      <w:r w:rsidR="0075718A">
        <w:t xml:space="preserve"> Furthermore, it appears that deviations from the classical monoclinic </w:t>
      </w:r>
      <w:r w:rsidR="0075718A" w:rsidRPr="001F268A">
        <w:rPr>
          <w:i/>
          <w:iCs/>
        </w:rPr>
        <w:t>C</w:t>
      </w:r>
      <w:r w:rsidR="0075718A">
        <w:t>2/</w:t>
      </w:r>
      <w:r w:rsidR="0075718A" w:rsidRPr="001F268A">
        <w:rPr>
          <w:i/>
          <w:iCs/>
        </w:rPr>
        <w:t>m</w:t>
      </w:r>
      <w:r w:rsidR="0075718A">
        <w:t xml:space="preserve"> pseudo-hollandite structure </w:t>
      </w:r>
      <w:r w:rsidR="001F268A">
        <w:t xml:space="preserve">(referred to as </w:t>
      </w:r>
      <w:r w:rsidR="001F268A" w:rsidRPr="001F268A">
        <w:rPr>
          <w:i/>
          <w:iCs/>
        </w:rPr>
        <w:t>A</w:t>
      </w:r>
      <w:r w:rsidR="001F268A">
        <w:t xml:space="preserve">-type) </w:t>
      </w:r>
      <w:r w:rsidR="0075718A">
        <w:t>have been encountered as in Ba</w:t>
      </w:r>
      <w:r w:rsidR="0075718A" w:rsidRPr="001F268A">
        <w:rPr>
          <w:vertAlign w:val="subscript"/>
        </w:rPr>
        <w:t>0.5</w:t>
      </w:r>
      <w:r w:rsidR="0075718A">
        <w:t>Cr</w:t>
      </w:r>
      <w:r w:rsidR="0075718A" w:rsidRPr="001F268A">
        <w:rPr>
          <w:vertAlign w:val="subscript"/>
        </w:rPr>
        <w:t>5</w:t>
      </w:r>
      <w:r w:rsidR="0075718A">
        <w:t>Se</w:t>
      </w:r>
      <w:r w:rsidR="0075718A" w:rsidRPr="001F268A">
        <w:rPr>
          <w:vertAlign w:val="subscript"/>
        </w:rPr>
        <w:t>8</w:t>
      </w:r>
      <w:r w:rsidR="0075718A">
        <w:t xml:space="preserve"> where a lowering of symmetry was observed (space group </w:t>
      </w:r>
      <w:r w:rsidR="000C3E27" w:rsidRPr="000C3E27">
        <w:rPr>
          <w:i/>
          <w:iCs/>
        </w:rPr>
        <w:t>P</w:t>
      </w:r>
      <m:oMath>
        <m:acc>
          <m:accPr>
            <m:chr m:val="̅"/>
            <m:ctrlPr>
              <w:rPr>
                <w:rFonts w:ascii="Cambria Math" w:hAnsi="Cambria Math"/>
                <w:i/>
              </w:rPr>
            </m:ctrlPr>
          </m:accPr>
          <m:e>
            <m:r>
              <w:rPr>
                <w:rFonts w:ascii="Cambria Math" w:hAnsi="Cambria Math"/>
              </w:rPr>
              <m:t>1</m:t>
            </m:r>
          </m:e>
        </m:acc>
      </m:oMath>
      <w:r w:rsidR="0075718A">
        <w:t>),</w:t>
      </w:r>
      <w:r w:rsidR="00A92795">
        <w:fldChar w:fldCharType="begin"/>
      </w:r>
      <w:r w:rsidR="00134594">
        <w:instrText xml:space="preserve"> ADDIN ZOTERO_ITEM CSL_CITATION {"citationID":"RltxkUhO","properties":{"formattedCitation":"\\super 15,25\\nosupersub{}","plainCitation":"15,25","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UBFC1W2V/OwDLG5nF","issue":"20","issued":{"date-parts":[["2015","10","27"]]},"page":"7110-7118","publisher":"American Chemical Society","title":"Polar Transition-Metal Chalcogenide: Structure and Properties of the New Pseudo-Hollandite Ba0.5Cr5Se8","type":"article-journal","volume":"27"}},{"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schema":"https://github.com/citation-style-language/schema/raw/master/csl-citation.json"} </w:instrText>
      </w:r>
      <w:r w:rsidR="00A92795">
        <w:fldChar w:fldCharType="separate"/>
      </w:r>
      <w:r w:rsidR="00134594" w:rsidRPr="00134594">
        <w:rPr>
          <w:vertAlign w:val="superscript"/>
        </w:rPr>
        <w:t>15,25</w:t>
      </w:r>
      <w:r w:rsidR="00A92795">
        <w:fldChar w:fldCharType="end"/>
      </w:r>
      <w:r w:rsidR="0075718A">
        <w:t xml:space="preserve"> and more recently </w:t>
      </w:r>
      <w:r w:rsidR="005533EF">
        <w:t>with</w:t>
      </w:r>
      <w:r w:rsidR="0075718A">
        <w:t xml:space="preserve"> the examples of Cs</w:t>
      </w:r>
      <w:r w:rsidR="00490396" w:rsidRPr="00490396">
        <w:rPr>
          <w:vertAlign w:val="subscript"/>
        </w:rPr>
        <w:t>x</w:t>
      </w:r>
      <w:r w:rsidR="0075718A">
        <w:t>Cr</w:t>
      </w:r>
      <w:r w:rsidR="0075718A" w:rsidRPr="001F268A">
        <w:rPr>
          <w:vertAlign w:val="subscript"/>
        </w:rPr>
        <w:t>5</w:t>
      </w:r>
      <w:r w:rsidR="0075718A">
        <w:t>Te</w:t>
      </w:r>
      <w:r w:rsidR="0075718A" w:rsidRPr="001F268A">
        <w:rPr>
          <w:vertAlign w:val="subscript"/>
        </w:rPr>
        <w:t>8</w:t>
      </w:r>
      <w:r w:rsidR="0075718A">
        <w:t xml:space="preserve"> compounds exhibiting a different structural arrangement (referred to as </w:t>
      </w:r>
      <w:r w:rsidR="0075718A" w:rsidRPr="001F268A">
        <w:rPr>
          <w:i/>
          <w:iCs/>
        </w:rPr>
        <w:t>B</w:t>
      </w:r>
      <w:r w:rsidR="0075718A">
        <w:t>-type)</w:t>
      </w:r>
      <w:r w:rsidR="005E60A2">
        <w:t>,</w:t>
      </w:r>
      <w:r w:rsidR="0075718A">
        <w:t xml:space="preserve"> favored by the presence of large cations within the channels.</w:t>
      </w:r>
      <w:r w:rsidR="00A92795">
        <w:fldChar w:fldCharType="begin"/>
      </w:r>
      <w:r w:rsidR="00134594">
        <w:instrText xml:space="preserve"> ADDIN ZOTERO_ITEM CSL_CITATION {"citationID":"xKE7VL5T","properties":{"formattedCitation":"\\super 42\\nosupersub{}","plainCitation":"42","noteIndex":0},"citationItems":[{"id":850,"uris":["http://zotero.org/users/12200877/items/YH8YBXTX"],"itemData":{"id":850,"type":"article-journal","abstract":"This article presents a comprehensive study on the synthesis and structural and thermal conductivity properties of cesium-inserted chromium tellurides of formula CsxCr5Te8. Single crystals of three different compositions (x = 0.73, 0.91, and 0.97) were successfully synthesized and suggested the existence of a solid solution in the range 0.73 &lt; x &lt; 1. Through a detailed single-crystal characterization, the complete structure of these compounds is determined, revealing a distinct B-type hollandite-like structural form derived from the hollandite structure, in contrast to the more commonly observed A-type pseudo-hollandite in AM5X8-type chalcogenides (A = cation, M = transition metal, and X = chalcogen). Periodic density functional theory calculations predict the Cs0.73Cr5Te8 composition as the most stable, with a metallic conductive behavior. The thermal conductivity of bulk CsxCr5Te8 samples is measured to be 1.4 W m–1 K–1 at 300 K and increases with temperature up to 2 W m–1 K–1 at 673 K.","container-title":"Inorganic Chemistry","DOI":"10.1021/acs.inorgchem.3c02590","ISSN":"0020-1669","issue":"41","journalAbbreviation":"Inorg. Chem.","note":"publisher: American Chemical Society","page":"16905-16912","source":"ACS Publications","title":"Synthesis, Crystal and Electronic Structure, and Thermal Conductivity Investigation of the Hollandite-like CsxCr5Te8 Phases (0.73 &lt; x &lt; 1)","volume":"62","author":[{"family":"Bouteiller","given":"Hugo"},{"family":"Fontaine","given":"Bruno"},{"family":"Mori","given":"Takao"},{"family":"Gascoin","given":"Franck"},{"family":"Halet","given":"Jean-François"},{"family":"Berthebaud","given":"David"}],"issued":{"date-parts":[["2023",10,16]]}}}],"schema":"https://github.com/citation-style-language/schema/raw/master/csl-citation.json"} </w:instrText>
      </w:r>
      <w:r w:rsidR="00A92795">
        <w:fldChar w:fldCharType="separate"/>
      </w:r>
      <w:r w:rsidR="00134594" w:rsidRPr="00134594">
        <w:rPr>
          <w:vertAlign w:val="superscript"/>
        </w:rPr>
        <w:t>42</w:t>
      </w:r>
      <w:r w:rsidR="00A92795">
        <w:fldChar w:fldCharType="end"/>
      </w:r>
      <w:r w:rsidR="00DC4E43">
        <w:t xml:space="preserve"> </w:t>
      </w:r>
      <w:r w:rsidR="002624EA">
        <w:t>Building on</w:t>
      </w:r>
      <w:r w:rsidR="0075718A">
        <w:t xml:space="preserve"> these findings, </w:t>
      </w:r>
      <w:r w:rsidR="0062293F">
        <w:t xml:space="preserve">the </w:t>
      </w:r>
      <w:r w:rsidR="0075718A" w:rsidRPr="00735AE8">
        <w:t xml:space="preserve">exploration on the chromium selenide hollandite derivatives </w:t>
      </w:r>
      <w:r w:rsidR="0062293F" w:rsidRPr="00735AE8">
        <w:t xml:space="preserve">was pursued, </w:t>
      </w:r>
      <w:r w:rsidR="0075718A" w:rsidRPr="00735AE8">
        <w:t>aiming at the discovery of n</w:t>
      </w:r>
      <w:r w:rsidR="0075718A">
        <w:t>ew structures and transport properties through the insertion of two di</w:t>
      </w:r>
      <w:r w:rsidR="002624EA">
        <w:t>stinct</w:t>
      </w:r>
      <w:r w:rsidR="0075718A">
        <w:t xml:space="preserve"> cations inside the channels. This strategy </w:t>
      </w:r>
      <w:r w:rsidR="00422E02">
        <w:t>was</w:t>
      </w:r>
      <w:r w:rsidR="0075718A">
        <w:t xml:space="preserve"> encouraged by the fact</w:t>
      </w:r>
      <w:r w:rsidR="001753AB">
        <w:t>s</w:t>
      </w:r>
      <w:r w:rsidR="0075718A">
        <w:t xml:space="preserve"> that </w:t>
      </w:r>
      <w:r w:rsidR="00422E02">
        <w:t>first</w:t>
      </w:r>
      <w:r w:rsidR="0075718A">
        <w:t xml:space="preserve">, the presence of large atoms </w:t>
      </w:r>
      <w:r w:rsidR="00E40E7A">
        <w:t xml:space="preserve">can </w:t>
      </w:r>
      <w:r w:rsidR="00490396">
        <w:t>amplif</w:t>
      </w:r>
      <w:r w:rsidR="00E40E7A">
        <w:t>y</w:t>
      </w:r>
      <w:r w:rsidR="0075718A">
        <w:t xml:space="preserve"> phonon scattering, potentially inducing a decrease in the </w:t>
      </w:r>
      <w:r w:rsidR="00490396">
        <w:t xml:space="preserve">lattice </w:t>
      </w:r>
      <w:r w:rsidR="0075718A">
        <w:t xml:space="preserve">thermal conductivity, and </w:t>
      </w:r>
      <w:r w:rsidR="002624EA">
        <w:t>on the other hand</w:t>
      </w:r>
      <w:r w:rsidR="00E602C7">
        <w:t>,</w:t>
      </w:r>
      <w:r w:rsidR="002624EA">
        <w:t xml:space="preserve"> </w:t>
      </w:r>
      <w:r w:rsidR="00E602C7">
        <w:t xml:space="preserve">might result </w:t>
      </w:r>
      <w:r w:rsidR="0075718A">
        <w:t xml:space="preserve">in a degenerate semiconducting </w:t>
      </w:r>
      <w:r w:rsidR="0075718A" w:rsidRPr="00735AE8">
        <w:t xml:space="preserve">behavior </w:t>
      </w:r>
      <w:r w:rsidR="005E60A2" w:rsidRPr="00735AE8">
        <w:t xml:space="preserve">by </w:t>
      </w:r>
      <w:r w:rsidR="002624EA" w:rsidRPr="00735AE8">
        <w:t>moving</w:t>
      </w:r>
      <w:r w:rsidR="005E60A2" w:rsidRPr="00735AE8">
        <w:t xml:space="preserve"> the Fermi level position</w:t>
      </w:r>
      <w:r w:rsidR="00366855" w:rsidRPr="00735AE8">
        <w:t>, eventually leading to high thermoelectric performance</w:t>
      </w:r>
      <w:r w:rsidR="0075718A" w:rsidRPr="00735AE8">
        <w:t xml:space="preserve">. </w:t>
      </w:r>
      <w:r w:rsidR="0062293F" w:rsidRPr="00735AE8">
        <w:t>Consequently,</w:t>
      </w:r>
      <w:r w:rsidR="0075718A" w:rsidRPr="00735AE8">
        <w:t xml:space="preserve"> </w:t>
      </w:r>
      <w:r w:rsidR="0062293F" w:rsidRPr="00735AE8">
        <w:t xml:space="preserve">the preparation of </w:t>
      </w:r>
      <w:r w:rsidR="0075718A" w:rsidRPr="00735AE8">
        <w:t>a chromium selenide hollandite derivative with the insertion of both barium and rubidium atoms</w:t>
      </w:r>
      <w:r w:rsidR="0062293F" w:rsidRPr="00735AE8">
        <w:t xml:space="preserve"> was considered</w:t>
      </w:r>
      <w:r w:rsidR="0075718A" w:rsidRPr="00735AE8">
        <w:t xml:space="preserve">. In this study, the existence of a </w:t>
      </w:r>
      <w:r w:rsidR="00E602C7" w:rsidRPr="00735AE8">
        <w:t xml:space="preserve">quaternary </w:t>
      </w:r>
      <w:r w:rsidR="0075718A" w:rsidRPr="00735AE8">
        <w:t>pseudo-hollandite compound (</w:t>
      </w:r>
      <w:r w:rsidR="0075718A" w:rsidRPr="00735AE8">
        <w:rPr>
          <w:i/>
          <w:iCs/>
        </w:rPr>
        <w:t>A</w:t>
      </w:r>
      <w:r w:rsidR="0075718A" w:rsidRPr="00735AE8">
        <w:t xml:space="preserve">-type) </w:t>
      </w:r>
      <w:r w:rsidR="00E602C7" w:rsidRPr="00735AE8">
        <w:t>incorporating</w:t>
      </w:r>
      <w:r w:rsidR="0075718A" w:rsidRPr="00735AE8">
        <w:t xml:space="preserve"> two different cations </w:t>
      </w:r>
      <w:r w:rsidR="00E602C7" w:rsidRPr="00735AE8">
        <w:t xml:space="preserve">within </w:t>
      </w:r>
      <w:r w:rsidR="0075718A" w:rsidRPr="00735AE8">
        <w:t>the channels</w:t>
      </w:r>
      <w:r w:rsidR="0062293F" w:rsidRPr="00735AE8">
        <w:t xml:space="preserve"> is established</w:t>
      </w:r>
      <w:r w:rsidR="001F268A" w:rsidRPr="00735AE8">
        <w:t>, and its transport properties</w:t>
      </w:r>
      <w:r w:rsidR="0062293F" w:rsidRPr="00735AE8">
        <w:t xml:space="preserve"> discussed</w:t>
      </w:r>
      <w:r w:rsidR="001F268A" w:rsidRPr="00735AE8">
        <w:t>.</w:t>
      </w:r>
    </w:p>
    <w:p w14:paraId="1F1FD996" w14:textId="77777777" w:rsidR="0083106D" w:rsidRDefault="0083106D">
      <w:pPr>
        <w:spacing w:line="259" w:lineRule="auto"/>
        <w:jc w:val="left"/>
      </w:pPr>
      <w:r>
        <w:br w:type="page"/>
      </w:r>
    </w:p>
    <w:p w14:paraId="1ABE6BB5" w14:textId="7EE7965D" w:rsidR="000A33AB" w:rsidRPr="001753AB" w:rsidRDefault="00A819E6" w:rsidP="004E640C">
      <w:pPr>
        <w:rPr>
          <w:b/>
          <w:bCs/>
        </w:rPr>
      </w:pPr>
      <w:r w:rsidRPr="001753AB">
        <w:rPr>
          <w:b/>
          <w:bCs/>
        </w:rPr>
        <w:lastRenderedPageBreak/>
        <w:t>EXPERIMENTAL SECTION</w:t>
      </w:r>
    </w:p>
    <w:p w14:paraId="4535ECC0" w14:textId="01EF5EAF" w:rsidR="00DF0D39" w:rsidRPr="00035C2D" w:rsidRDefault="005F0320" w:rsidP="004E640C">
      <w:r w:rsidRPr="006C6CA2">
        <w:rPr>
          <w:b/>
          <w:bCs/>
        </w:rPr>
        <w:t>Synthesis</w:t>
      </w:r>
      <w:r w:rsidR="006C6CA2" w:rsidRPr="006C6CA2">
        <w:rPr>
          <w:b/>
          <w:bCs/>
        </w:rPr>
        <w:t>.</w:t>
      </w:r>
      <w:r w:rsidR="006C6CA2">
        <w:t xml:space="preserve"> </w:t>
      </w:r>
      <w:r w:rsidR="00EC1562" w:rsidRPr="0063490E">
        <w:rPr>
          <w:lang w:val="en-GB"/>
        </w:rPr>
        <w:t>Rb</w:t>
      </w:r>
      <w:r w:rsidR="00EC1562" w:rsidRPr="0063490E">
        <w:rPr>
          <w:vertAlign w:val="subscript"/>
          <w:lang w:val="en-GB"/>
        </w:rPr>
        <w:t>0.2</w:t>
      </w:r>
      <w:r w:rsidR="00EC1562" w:rsidRPr="0063490E">
        <w:rPr>
          <w:lang w:val="en-GB"/>
        </w:rPr>
        <w:t>Ba</w:t>
      </w:r>
      <w:r w:rsidR="00EC1562" w:rsidRPr="0063490E">
        <w:rPr>
          <w:vertAlign w:val="subscript"/>
          <w:lang w:val="en-GB"/>
        </w:rPr>
        <w:t>0.4</w:t>
      </w:r>
      <w:r w:rsidR="00EC1562" w:rsidRPr="0063490E">
        <w:rPr>
          <w:lang w:val="en-GB"/>
        </w:rPr>
        <w:t>Cr</w:t>
      </w:r>
      <w:r w:rsidR="00EC1562" w:rsidRPr="0063490E">
        <w:rPr>
          <w:vertAlign w:val="subscript"/>
          <w:lang w:val="en-GB"/>
        </w:rPr>
        <w:t>5</w:t>
      </w:r>
      <w:r w:rsidR="00EC1562" w:rsidRPr="0063490E">
        <w:rPr>
          <w:lang w:val="en-GB"/>
        </w:rPr>
        <w:t>Se</w:t>
      </w:r>
      <w:r w:rsidR="00EC1562" w:rsidRPr="0063490E">
        <w:rPr>
          <w:vertAlign w:val="subscript"/>
          <w:lang w:val="en-GB"/>
        </w:rPr>
        <w:t>8</w:t>
      </w:r>
      <w:r w:rsidR="00EC1562" w:rsidRPr="00EC1562">
        <w:rPr>
          <w:lang w:val="en-GB"/>
        </w:rPr>
        <w:t xml:space="preserve"> </w:t>
      </w:r>
      <w:r w:rsidRPr="0063490E">
        <w:t>single crystals were grown by the self-flux method in fused silica tubes</w:t>
      </w:r>
      <w:r w:rsidR="00EC1562">
        <w:t xml:space="preserve"> </w:t>
      </w:r>
      <w:r w:rsidR="00C75B8B" w:rsidRPr="0063490E">
        <w:t>from</w:t>
      </w:r>
      <w:r w:rsidRPr="0063490E">
        <w:t xml:space="preserve"> the Rb</w:t>
      </w:r>
      <w:r w:rsidRPr="0063490E">
        <w:rPr>
          <w:vertAlign w:val="subscript"/>
        </w:rPr>
        <w:t>0.1</w:t>
      </w:r>
      <w:r w:rsidRPr="0063490E">
        <w:t>Ba</w:t>
      </w:r>
      <w:r w:rsidRPr="0063490E">
        <w:rPr>
          <w:vertAlign w:val="subscript"/>
        </w:rPr>
        <w:t>0.5</w:t>
      </w:r>
      <w:r w:rsidRPr="0063490E">
        <w:t>Cr</w:t>
      </w:r>
      <w:r w:rsidRPr="0063490E">
        <w:rPr>
          <w:vertAlign w:val="subscript"/>
        </w:rPr>
        <w:t>5</w:t>
      </w:r>
      <w:r w:rsidRPr="0063490E">
        <w:t>Se</w:t>
      </w:r>
      <w:r w:rsidRPr="0063490E">
        <w:rPr>
          <w:vertAlign w:val="subscript"/>
        </w:rPr>
        <w:t>8</w:t>
      </w:r>
      <w:r w:rsidRPr="0063490E">
        <w:t xml:space="preserve"> </w:t>
      </w:r>
      <w:r w:rsidR="00EC1562">
        <w:t xml:space="preserve">nominal </w:t>
      </w:r>
      <w:r w:rsidR="00C75B8B" w:rsidRPr="0063490E">
        <w:t>stoichiometry.</w:t>
      </w:r>
      <w:r w:rsidRPr="0063490E">
        <w:t xml:space="preserve"> </w:t>
      </w:r>
      <w:r w:rsidR="004B4744" w:rsidRPr="0081602C">
        <w:t>Initially</w:t>
      </w:r>
      <w:r w:rsidR="001753AB" w:rsidRPr="0081602C">
        <w:t xml:space="preserve">, </w:t>
      </w:r>
      <w:proofErr w:type="spellStart"/>
      <w:r w:rsidR="00C75B8B" w:rsidRPr="0081602C">
        <w:t>BaSe</w:t>
      </w:r>
      <w:proofErr w:type="spellEnd"/>
      <w:r w:rsidR="00C75B8B" w:rsidRPr="0063490E">
        <w:t xml:space="preserve"> precursor was </w:t>
      </w:r>
      <w:r w:rsidR="004B4744">
        <w:t>prepared</w:t>
      </w:r>
      <w:r w:rsidR="00C75B8B" w:rsidRPr="0063490E">
        <w:t xml:space="preserve"> by </w:t>
      </w:r>
      <w:r w:rsidR="00FC39E7" w:rsidRPr="0063490E">
        <w:t>mechanical alloying</w:t>
      </w:r>
      <w:r w:rsidR="00C459AD" w:rsidRPr="0063490E">
        <w:t>: Ba (rod, &gt;</w:t>
      </w:r>
      <w:r w:rsidR="009D6723">
        <w:t xml:space="preserve"> </w:t>
      </w:r>
      <w:r w:rsidR="00C459AD" w:rsidRPr="0063490E">
        <w:t>99</w:t>
      </w:r>
      <w:r w:rsidR="009D6723">
        <w:t xml:space="preserve"> </w:t>
      </w:r>
      <w:r w:rsidR="00C459AD" w:rsidRPr="0063490E">
        <w:t>%) and Se (shots, 99.999</w:t>
      </w:r>
      <w:r w:rsidR="009D6723">
        <w:t xml:space="preserve"> </w:t>
      </w:r>
      <w:r w:rsidR="00C459AD" w:rsidRPr="0063490E">
        <w:t>%) (</w:t>
      </w:r>
      <w:r w:rsidR="00C459AD" w:rsidRPr="0081602C">
        <w:t>2</w:t>
      </w:r>
      <w:r w:rsidR="00670B6E" w:rsidRPr="0081602C">
        <w:t xml:space="preserve"> </w:t>
      </w:r>
      <w:r w:rsidR="00670B6E" w:rsidRPr="002F6507">
        <w:rPr>
          <w:rFonts w:ascii="Helvetica" w:hAnsi="Helvetica" w:cs="Helvetica"/>
        </w:rPr>
        <w:t>x</w:t>
      </w:r>
      <w:r w:rsidR="00670B6E">
        <w:t xml:space="preserve"> </w:t>
      </w:r>
      <w:r w:rsidR="00C459AD" w:rsidRPr="0063490E">
        <w:t>2.5</w:t>
      </w:r>
      <w:r w:rsidR="009D6723">
        <w:t xml:space="preserve"> </w:t>
      </w:r>
      <w:r w:rsidR="00C459AD" w:rsidRPr="0063490E">
        <w:t xml:space="preserve">g, </w:t>
      </w:r>
      <w:r w:rsidR="00FC39E7" w:rsidRPr="0063490E">
        <w:t>balls</w:t>
      </w:r>
      <w:r w:rsidR="00E40E7A">
        <w:t>/powder</w:t>
      </w:r>
      <w:r w:rsidR="00FC39E7" w:rsidRPr="0063490E">
        <w:t xml:space="preserve"> </w:t>
      </w:r>
      <w:r w:rsidR="00C459AD" w:rsidRPr="0063490E">
        <w:t xml:space="preserve">ratio </w:t>
      </w:r>
      <w:r w:rsidR="00E40E7A">
        <w:t>20</w:t>
      </w:r>
      <w:r w:rsidR="00C459AD" w:rsidRPr="0063490E">
        <w:t>/</w:t>
      </w:r>
      <w:r w:rsidR="00E40E7A">
        <w:t>1</w:t>
      </w:r>
      <w:r w:rsidR="00B17502">
        <w:t xml:space="preserve">, all reactants used as received from Alfa </w:t>
      </w:r>
      <w:proofErr w:type="spellStart"/>
      <w:r w:rsidR="00B17502">
        <w:t>Aesar</w:t>
      </w:r>
      <w:proofErr w:type="spellEnd"/>
      <w:r w:rsidR="00C459AD" w:rsidRPr="0063490E">
        <w:t xml:space="preserve">) </w:t>
      </w:r>
      <w:bookmarkStart w:id="0" w:name="_Hlk169191472"/>
      <w:r w:rsidR="00C459AD" w:rsidRPr="0063490E">
        <w:t xml:space="preserve">were introduced </w:t>
      </w:r>
      <w:r w:rsidR="00A263D3" w:rsidRPr="00A263D3">
        <w:rPr>
          <w:color w:val="FF0000"/>
        </w:rPr>
        <w:t>under</w:t>
      </w:r>
      <w:r w:rsidR="00C459AD" w:rsidRPr="00A263D3">
        <w:rPr>
          <w:color w:val="FF0000"/>
        </w:rPr>
        <w:t xml:space="preserve"> </w:t>
      </w:r>
      <w:r w:rsidR="00A263D3" w:rsidRPr="00A263D3">
        <w:rPr>
          <w:color w:val="FF0000"/>
        </w:rPr>
        <w:t>inert atmosphere (</w:t>
      </w:r>
      <w:proofErr w:type="spellStart"/>
      <w:r w:rsidR="00A263D3" w:rsidRPr="00A263D3">
        <w:rPr>
          <w:color w:val="FF0000"/>
        </w:rPr>
        <w:t>Ar</w:t>
      </w:r>
      <w:proofErr w:type="spellEnd"/>
      <w:r w:rsidR="00A263D3" w:rsidRPr="00A263D3">
        <w:rPr>
          <w:color w:val="FF0000"/>
        </w:rPr>
        <w:t>)</w:t>
      </w:r>
      <w:r w:rsidR="003A5CBC" w:rsidRPr="00A263D3">
        <w:rPr>
          <w:color w:val="FF0000"/>
        </w:rPr>
        <w:t xml:space="preserve"> </w:t>
      </w:r>
      <w:r w:rsidR="003A5CBC" w:rsidRPr="0063490E">
        <w:t xml:space="preserve">in </w:t>
      </w:r>
      <w:r w:rsidR="00C459AD" w:rsidRPr="0063490E">
        <w:t>20</w:t>
      </w:r>
      <w:r w:rsidR="009D6723">
        <w:t xml:space="preserve"> </w:t>
      </w:r>
      <w:r w:rsidR="00C459AD" w:rsidRPr="0063490E">
        <w:t>mL tungsten carbide jar</w:t>
      </w:r>
      <w:r w:rsidR="00FC39E7" w:rsidRPr="0063490E">
        <w:t>s and loaded into a planetary ball miller</w:t>
      </w:r>
      <w:bookmarkEnd w:id="0"/>
      <w:r w:rsidR="00FC39E7" w:rsidRPr="0063490E">
        <w:t xml:space="preserve"> (</w:t>
      </w:r>
      <w:proofErr w:type="spellStart"/>
      <w:r w:rsidR="00FC39E7" w:rsidRPr="0063490E">
        <w:t>Pulverisette</w:t>
      </w:r>
      <w:proofErr w:type="spellEnd"/>
      <w:r w:rsidR="00FC39E7" w:rsidRPr="0063490E">
        <w:t xml:space="preserve"> 7 Premium line Fritsch) </w:t>
      </w:r>
      <w:r w:rsidR="00FC39E7" w:rsidRPr="0081602C">
        <w:t xml:space="preserve">at </w:t>
      </w:r>
      <w:r w:rsidR="0081602C" w:rsidRPr="0081602C">
        <w:t>5</w:t>
      </w:r>
      <w:r w:rsidR="00FC39E7" w:rsidRPr="0081602C">
        <w:t>00</w:t>
      </w:r>
      <w:r w:rsidR="009D6723" w:rsidRPr="0081602C">
        <w:t xml:space="preserve"> </w:t>
      </w:r>
      <w:r w:rsidR="00FC39E7" w:rsidRPr="0081602C">
        <w:t xml:space="preserve">rpm during </w:t>
      </w:r>
      <w:r w:rsidR="0081602C" w:rsidRPr="0081602C">
        <w:t>30 minutes</w:t>
      </w:r>
      <w:r w:rsidR="00FC39E7" w:rsidRPr="0081602C">
        <w:t>.</w:t>
      </w:r>
      <w:r w:rsidR="001753AB" w:rsidRPr="0081602C">
        <w:t xml:space="preserve"> </w:t>
      </w:r>
      <w:r w:rsidR="00964F08" w:rsidRPr="0081602C">
        <w:t xml:space="preserve">The </w:t>
      </w:r>
      <w:r w:rsidR="00964F08" w:rsidRPr="0063490E">
        <w:t>h</w:t>
      </w:r>
      <w:r w:rsidR="00FC39E7" w:rsidRPr="0063490E">
        <w:t>igh purity</w:t>
      </w:r>
      <w:r w:rsidR="00F1551E" w:rsidRPr="0063490E">
        <w:t xml:space="preserve"> of</w:t>
      </w:r>
      <w:r w:rsidR="00FC39E7" w:rsidRPr="0063490E">
        <w:t xml:space="preserve"> </w:t>
      </w:r>
      <w:proofErr w:type="spellStart"/>
      <w:r w:rsidR="00FC39E7" w:rsidRPr="0063490E">
        <w:t>BaSe</w:t>
      </w:r>
      <w:proofErr w:type="spellEnd"/>
      <w:r w:rsidR="00F1551E" w:rsidRPr="0063490E">
        <w:t xml:space="preserve"> </w:t>
      </w:r>
      <w:r w:rsidR="00FC39E7" w:rsidRPr="0063490E">
        <w:t>was confirmed by powder X-</w:t>
      </w:r>
      <w:r w:rsidR="009D6723">
        <w:t>r</w:t>
      </w:r>
      <w:r w:rsidR="00FC39E7" w:rsidRPr="0063490E">
        <w:t>ay diffraction.</w:t>
      </w:r>
      <w:r w:rsidR="003D7782" w:rsidRPr="0063490E">
        <w:t xml:space="preserve"> </w:t>
      </w:r>
      <w:r w:rsidR="003D7782" w:rsidRPr="0081602C">
        <w:rPr>
          <w:lang w:val="en-GB"/>
        </w:rPr>
        <w:t>Sto</w:t>
      </w:r>
      <w:r w:rsidR="009D6723" w:rsidRPr="0081602C">
        <w:rPr>
          <w:lang w:val="en-GB"/>
        </w:rPr>
        <w:t>i</w:t>
      </w:r>
      <w:r w:rsidR="00FC39E7" w:rsidRPr="0081602C">
        <w:rPr>
          <w:lang w:val="en-GB"/>
        </w:rPr>
        <w:t>chiometric</w:t>
      </w:r>
      <w:r w:rsidR="00FC39E7" w:rsidRPr="0081602C">
        <w:rPr>
          <w:color w:val="0070C0"/>
          <w:lang w:val="en-GB"/>
        </w:rPr>
        <w:t xml:space="preserve"> </w:t>
      </w:r>
      <w:r w:rsidR="00FC39E7" w:rsidRPr="0081602C">
        <w:t>amounts</w:t>
      </w:r>
      <w:r w:rsidR="00FC39E7" w:rsidRPr="0063490E">
        <w:t xml:space="preserve"> of </w:t>
      </w:r>
      <w:proofErr w:type="spellStart"/>
      <w:r w:rsidR="00FC39E7" w:rsidRPr="0063490E">
        <w:t>BaSe</w:t>
      </w:r>
      <w:proofErr w:type="spellEnd"/>
      <w:r w:rsidR="00FC39E7" w:rsidRPr="0063490E">
        <w:t>, Rb</w:t>
      </w:r>
      <w:r w:rsidR="00FC39E7" w:rsidRPr="0063490E">
        <w:rPr>
          <w:vertAlign w:val="subscript"/>
        </w:rPr>
        <w:t>2</w:t>
      </w:r>
      <w:r w:rsidR="00FC39E7" w:rsidRPr="0063490E">
        <w:t>CO</w:t>
      </w:r>
      <w:r w:rsidR="00FC39E7" w:rsidRPr="0063490E">
        <w:rPr>
          <w:vertAlign w:val="subscript"/>
        </w:rPr>
        <w:t>3</w:t>
      </w:r>
      <w:r w:rsidR="00FC39E7" w:rsidRPr="0063490E">
        <w:t xml:space="preserve"> </w:t>
      </w:r>
      <w:r w:rsidR="003D7782" w:rsidRPr="0063490E">
        <w:t xml:space="preserve">(powder, </w:t>
      </w:r>
      <w:r w:rsidR="00CB6CEA">
        <w:t xml:space="preserve">-20 mesh, </w:t>
      </w:r>
      <w:r w:rsidR="007B0FBC" w:rsidRPr="0063490E">
        <w:t>99%</w:t>
      </w:r>
      <w:r w:rsidR="003D7782" w:rsidRPr="0063490E">
        <w:t xml:space="preserve">), Cr (powder, </w:t>
      </w:r>
      <w:r w:rsidR="00CB6CEA">
        <w:t xml:space="preserve">-325 mesh, </w:t>
      </w:r>
      <w:r w:rsidR="008A69FA" w:rsidRPr="0063490E">
        <w:t>99.9%</w:t>
      </w:r>
      <w:r w:rsidR="003D7782" w:rsidRPr="0063490E">
        <w:t xml:space="preserve">) and Se (shots, 99.999%) were </w:t>
      </w:r>
      <w:r w:rsidR="0094176A" w:rsidRPr="0063490E">
        <w:t>loaded</w:t>
      </w:r>
      <w:r w:rsidR="003D7782" w:rsidRPr="0063490E">
        <w:t xml:space="preserve"> in fused silica tubes </w:t>
      </w:r>
      <w:r w:rsidR="0094176A" w:rsidRPr="0063490E">
        <w:t xml:space="preserve">under </w:t>
      </w:r>
      <w:proofErr w:type="spellStart"/>
      <w:r w:rsidR="0094176A" w:rsidRPr="0063490E">
        <w:t>Ar</w:t>
      </w:r>
      <w:proofErr w:type="spellEnd"/>
      <w:r w:rsidR="0094176A" w:rsidRPr="0063490E">
        <w:t xml:space="preserve"> atmosphere, then sealed under dynamic vacuum </w:t>
      </w:r>
      <w:r w:rsidR="003D7782" w:rsidRPr="0063490E">
        <w:t xml:space="preserve">and heated at </w:t>
      </w:r>
      <w:r w:rsidR="003D7782" w:rsidRPr="0081602C">
        <w:t>500</w:t>
      </w:r>
      <w:r w:rsidR="009D6723" w:rsidRPr="0081602C">
        <w:t xml:space="preserve"> </w:t>
      </w:r>
      <w:r w:rsidR="003D7782" w:rsidRPr="0081602C">
        <w:t xml:space="preserve">°C </w:t>
      </w:r>
      <w:r w:rsidR="0081602C">
        <w:t>in</w:t>
      </w:r>
      <w:r w:rsidR="003D7782" w:rsidRPr="0081602C">
        <w:t xml:space="preserve"> 6</w:t>
      </w:r>
      <w:r w:rsidR="00EC1562" w:rsidRPr="0081602C">
        <w:t xml:space="preserve"> </w:t>
      </w:r>
      <w:r w:rsidR="003D7782" w:rsidRPr="0081602C">
        <w:t>h</w:t>
      </w:r>
      <w:r w:rsidR="0094176A" w:rsidRPr="0081602C">
        <w:t>.</w:t>
      </w:r>
      <w:r w:rsidR="003D7782" w:rsidRPr="0081602C">
        <w:t xml:space="preserve"> </w:t>
      </w:r>
      <w:r w:rsidR="0094176A" w:rsidRPr="0081602C">
        <w:t>The</w:t>
      </w:r>
      <w:r w:rsidR="003D7782" w:rsidRPr="0063490E">
        <w:t xml:space="preserve"> temperature</w:t>
      </w:r>
      <w:r w:rsidR="0094176A" w:rsidRPr="0063490E">
        <w:t xml:space="preserve"> was</w:t>
      </w:r>
      <w:r w:rsidR="003D7782" w:rsidRPr="0063490E">
        <w:t xml:space="preserve"> </w:t>
      </w:r>
      <w:r w:rsidR="0094176A" w:rsidRPr="0063490E">
        <w:t xml:space="preserve">directly </w:t>
      </w:r>
      <w:r w:rsidR="003D7782" w:rsidRPr="0063490E">
        <w:t xml:space="preserve">raised at </w:t>
      </w:r>
      <w:r w:rsidR="003D7782" w:rsidRPr="0081602C">
        <w:t>900</w:t>
      </w:r>
      <w:r w:rsidR="009D6723" w:rsidRPr="0081602C">
        <w:t xml:space="preserve"> </w:t>
      </w:r>
      <w:r w:rsidR="003D7782" w:rsidRPr="0081602C">
        <w:t xml:space="preserve">°C </w:t>
      </w:r>
      <w:r w:rsidR="0081602C">
        <w:t>in</w:t>
      </w:r>
      <w:r w:rsidR="003D7782" w:rsidRPr="0081602C">
        <w:t xml:space="preserve"> 8</w:t>
      </w:r>
      <w:r w:rsidR="00EC1562" w:rsidRPr="0081602C">
        <w:t xml:space="preserve"> </w:t>
      </w:r>
      <w:r w:rsidR="003D7782" w:rsidRPr="0081602C">
        <w:t>h and</w:t>
      </w:r>
      <w:r w:rsidR="003D7782" w:rsidRPr="0063490E">
        <w:t xml:space="preserve"> </w:t>
      </w:r>
      <w:r w:rsidR="00373955">
        <w:t xml:space="preserve">held </w:t>
      </w:r>
      <w:r w:rsidR="003D7782" w:rsidRPr="0063490E">
        <w:t>constant for 48</w:t>
      </w:r>
      <w:r w:rsidR="00EC1562">
        <w:t xml:space="preserve"> </w:t>
      </w:r>
      <w:r w:rsidR="003D7782" w:rsidRPr="0063490E">
        <w:t>h. The samples were slowly cooled to 200</w:t>
      </w:r>
      <w:r w:rsidR="009D6723">
        <w:t xml:space="preserve"> </w:t>
      </w:r>
      <w:r w:rsidR="003D7782" w:rsidRPr="0063490E">
        <w:t xml:space="preserve">°C </w:t>
      </w:r>
      <w:r w:rsidR="0081602C">
        <w:t>in</w:t>
      </w:r>
      <w:r w:rsidR="003D7782" w:rsidRPr="0063490E">
        <w:t xml:space="preserve"> 96</w:t>
      </w:r>
      <w:r w:rsidR="00EC1562">
        <w:t xml:space="preserve"> </w:t>
      </w:r>
      <w:r w:rsidR="003D7782" w:rsidRPr="0063490E">
        <w:t xml:space="preserve">h and </w:t>
      </w:r>
      <w:r w:rsidR="00373955">
        <w:t>allowed to reach room temperature</w:t>
      </w:r>
      <w:r w:rsidR="003D7782" w:rsidRPr="0063490E">
        <w:t>.</w:t>
      </w:r>
      <w:r w:rsidR="007E1501" w:rsidRPr="0063490E">
        <w:t xml:space="preserve"> </w:t>
      </w:r>
      <w:r w:rsidR="00373955" w:rsidRPr="00373955">
        <w:t xml:space="preserve">The result was the formation of </w:t>
      </w:r>
      <w:r w:rsidR="00373955">
        <w:t>shiny</w:t>
      </w:r>
      <w:r w:rsidR="00373955" w:rsidRPr="00373955">
        <w:t xml:space="preserve"> dark needles that remain stable in ambient air</w:t>
      </w:r>
      <w:r w:rsidR="00373955" w:rsidRPr="00035C2D">
        <w:t>.</w:t>
      </w:r>
      <w:r w:rsidR="00F019F8" w:rsidRPr="00035C2D">
        <w:t xml:space="preserve"> </w:t>
      </w:r>
      <w:r w:rsidR="00D229C4" w:rsidRPr="00D229C4">
        <w:rPr>
          <w:color w:val="FF0000"/>
        </w:rPr>
        <w:t>Pictures of single crystals are presented in the Supplementary Information.</w:t>
      </w:r>
      <w:r w:rsidR="00D229C4">
        <w:t xml:space="preserve"> </w:t>
      </w:r>
      <w:r w:rsidR="00F019F8" w:rsidRPr="00035C2D">
        <w:t>Powder samples of Rb</w:t>
      </w:r>
      <w:r w:rsidR="00F019F8" w:rsidRPr="00035C2D">
        <w:rPr>
          <w:vertAlign w:val="subscript"/>
        </w:rPr>
        <w:t>0.2</w:t>
      </w:r>
      <w:r w:rsidR="00F019F8" w:rsidRPr="00035C2D">
        <w:t>Ba</w:t>
      </w:r>
      <w:r w:rsidR="00F019F8" w:rsidRPr="00035C2D">
        <w:rPr>
          <w:vertAlign w:val="subscript"/>
        </w:rPr>
        <w:t>0.4</w:t>
      </w:r>
      <w:r w:rsidR="00F019F8" w:rsidRPr="00035C2D">
        <w:t>Cr</w:t>
      </w:r>
      <w:r w:rsidR="00F019F8" w:rsidRPr="00035C2D">
        <w:rPr>
          <w:vertAlign w:val="subscript"/>
        </w:rPr>
        <w:t>5</w:t>
      </w:r>
      <w:r w:rsidR="00F019F8" w:rsidRPr="00035C2D">
        <w:t>Se</w:t>
      </w:r>
      <w:r w:rsidR="00F019F8" w:rsidRPr="00035C2D">
        <w:rPr>
          <w:vertAlign w:val="subscript"/>
        </w:rPr>
        <w:t>8</w:t>
      </w:r>
      <w:r w:rsidR="00F019F8" w:rsidRPr="00035C2D">
        <w:t xml:space="preserve"> (10 g) were obtained by mixing the appropriate stoichiometry from the same starting reagents</w:t>
      </w:r>
      <w:r w:rsidR="00087635" w:rsidRPr="00035C2D">
        <w:t xml:space="preserve"> as for the synthesis of single crystals</w:t>
      </w:r>
      <w:r w:rsidR="00F019F8" w:rsidRPr="00035C2D">
        <w:t xml:space="preserve">. The </w:t>
      </w:r>
      <w:r w:rsidR="00087635" w:rsidRPr="00035C2D">
        <w:t>reactants</w:t>
      </w:r>
      <w:r w:rsidR="00F019F8" w:rsidRPr="00035C2D">
        <w:t xml:space="preserve"> were first placed in a hardened steel grinding jar (65 mL) alongside two 12.6 mm hardened-steel balls under </w:t>
      </w:r>
      <w:proofErr w:type="spellStart"/>
      <w:r w:rsidR="00F019F8" w:rsidRPr="00035C2D">
        <w:t>Ar</w:t>
      </w:r>
      <w:proofErr w:type="spellEnd"/>
      <w:r w:rsidR="00F019F8" w:rsidRPr="00035C2D">
        <w:t xml:space="preserve"> atmosphere, and subsequently ball milled </w:t>
      </w:r>
      <w:r w:rsidR="007F29E5" w:rsidRPr="00035C2D">
        <w:t xml:space="preserve">during 1 h </w:t>
      </w:r>
      <w:r w:rsidR="00F019F8" w:rsidRPr="00035C2D">
        <w:t xml:space="preserve">in a SPEX </w:t>
      </w:r>
      <w:r w:rsidR="00D3318D" w:rsidRPr="00035C2D">
        <w:t xml:space="preserve">8000M </w:t>
      </w:r>
      <w:r w:rsidR="00F019F8" w:rsidRPr="00035C2D">
        <w:t xml:space="preserve">vibratory </w:t>
      </w:r>
      <w:r w:rsidR="007F29E5" w:rsidRPr="00035C2D">
        <w:t>mixer apparatus</w:t>
      </w:r>
      <w:r w:rsidR="00F019F8" w:rsidRPr="00035C2D">
        <w:t xml:space="preserve">. The obtained powder was </w:t>
      </w:r>
      <w:r w:rsidR="007F29E5" w:rsidRPr="00035C2D">
        <w:t xml:space="preserve">recovered </w:t>
      </w:r>
      <w:r w:rsidR="00F019F8" w:rsidRPr="00035C2D">
        <w:t xml:space="preserve">in </w:t>
      </w:r>
      <w:r w:rsidR="007F29E5" w:rsidRPr="00035C2D">
        <w:t xml:space="preserve">an </w:t>
      </w:r>
      <w:proofErr w:type="spellStart"/>
      <w:r w:rsidR="007F29E5" w:rsidRPr="00035C2D">
        <w:t>Ar</w:t>
      </w:r>
      <w:proofErr w:type="spellEnd"/>
      <w:r w:rsidR="007F29E5" w:rsidRPr="00035C2D">
        <w:t xml:space="preserve">-filled </w:t>
      </w:r>
      <w:r w:rsidR="00F019F8" w:rsidRPr="00035C2D">
        <w:t>glovebox</w:t>
      </w:r>
      <w:r w:rsidR="007F29E5" w:rsidRPr="00035C2D">
        <w:t>, manually ground</w:t>
      </w:r>
      <w:r w:rsidR="00F019F8" w:rsidRPr="00035C2D">
        <w:t xml:space="preserve">, pelletized </w:t>
      </w:r>
      <w:r w:rsidR="00D3318D" w:rsidRPr="00035C2D">
        <w:t xml:space="preserve">in a Ø 10 mm steel die </w:t>
      </w:r>
      <w:r w:rsidR="00F019F8" w:rsidRPr="00035C2D">
        <w:t>and then sealed under inert atmosphere in fused silica tubes.</w:t>
      </w:r>
      <w:r w:rsidR="00D3318D" w:rsidRPr="00035C2D">
        <w:t xml:space="preserve"> </w:t>
      </w:r>
      <w:r w:rsidR="00D835A3" w:rsidRPr="00035C2D">
        <w:t>The mixture was heated to 200 °C at 100 °C/h and held at that temperature for 4 h. The temperature was then raised to 800 °C at a heating rate of 30 °C/h and kept constant for 48 h, before being cooled to room temperature in 8 h.</w:t>
      </w:r>
      <w:r w:rsidR="00D072F7">
        <w:t xml:space="preserve"> </w:t>
      </w:r>
      <w:r w:rsidR="00D072F7" w:rsidRPr="000C549D">
        <w:rPr>
          <w:color w:val="FF0000"/>
        </w:rPr>
        <w:t>It should be noted that this reaction results in the generation of CO</w:t>
      </w:r>
      <w:r w:rsidR="00D072F7" w:rsidRPr="000C549D">
        <w:rPr>
          <w:color w:val="FF0000"/>
          <w:vertAlign w:val="subscript"/>
        </w:rPr>
        <w:t>2</w:t>
      </w:r>
      <w:r w:rsidR="00D072F7" w:rsidRPr="000C549D">
        <w:rPr>
          <w:color w:val="FF0000"/>
        </w:rPr>
        <w:t xml:space="preserve"> gas as a by-product, leading to an increased pressure inside the sealed silica tube. However, </w:t>
      </w:r>
      <w:r w:rsidR="00D072F7" w:rsidRPr="000C549D">
        <w:rPr>
          <w:color w:val="FF0000"/>
        </w:rPr>
        <w:lastRenderedPageBreak/>
        <w:t xml:space="preserve">this increase remains limited as the stoichiometry of </w:t>
      </w:r>
      <w:r w:rsidR="000C549D" w:rsidRPr="000C549D">
        <w:rPr>
          <w:color w:val="FF0000"/>
        </w:rPr>
        <w:t>rubidium carbonate is very low. For instance, in a tube of 12 mm inner diameter and 12</w:t>
      </w:r>
      <w:r w:rsidR="00D229C4">
        <w:rPr>
          <w:color w:val="FF0000"/>
        </w:rPr>
        <w:t xml:space="preserve"> </w:t>
      </w:r>
      <w:r w:rsidR="000C549D" w:rsidRPr="000C549D">
        <w:rPr>
          <w:color w:val="FF0000"/>
        </w:rPr>
        <w:t>cm</w:t>
      </w:r>
      <w:r w:rsidR="00D229C4">
        <w:rPr>
          <w:color w:val="FF0000"/>
        </w:rPr>
        <w:t xml:space="preserve"> length</w:t>
      </w:r>
      <w:r w:rsidR="000C549D" w:rsidRPr="000C549D">
        <w:rPr>
          <w:color w:val="FF0000"/>
        </w:rPr>
        <w:t>, having a free volume of about 1.36·10</w:t>
      </w:r>
      <w:r w:rsidR="000C549D" w:rsidRPr="000C549D">
        <w:rPr>
          <w:color w:val="FF0000"/>
          <w:vertAlign w:val="superscript"/>
        </w:rPr>
        <w:t>-3</w:t>
      </w:r>
      <w:r w:rsidR="000C549D" w:rsidRPr="000C549D">
        <w:rPr>
          <w:color w:val="FF0000"/>
        </w:rPr>
        <w:t xml:space="preserve"> m</w:t>
      </w:r>
      <w:r w:rsidR="000C549D" w:rsidRPr="000C549D">
        <w:rPr>
          <w:color w:val="FF0000"/>
          <w:vertAlign w:val="superscript"/>
        </w:rPr>
        <w:t>3</w:t>
      </w:r>
      <w:r w:rsidR="000C549D" w:rsidRPr="000C549D">
        <w:rPr>
          <w:color w:val="FF0000"/>
        </w:rPr>
        <w:t>, the resulting CO</w:t>
      </w:r>
      <w:r w:rsidR="000C549D" w:rsidRPr="000C549D">
        <w:rPr>
          <w:color w:val="FF0000"/>
          <w:vertAlign w:val="subscript"/>
        </w:rPr>
        <w:t>2</w:t>
      </w:r>
      <w:r w:rsidR="000C549D" w:rsidRPr="000C549D">
        <w:rPr>
          <w:color w:val="FF0000"/>
        </w:rPr>
        <w:t xml:space="preserve"> pressure for the </w:t>
      </w:r>
      <w:r w:rsidR="000C549D">
        <w:rPr>
          <w:color w:val="FF0000"/>
        </w:rPr>
        <w:t>synthesis</w:t>
      </w:r>
      <w:r w:rsidR="000C549D" w:rsidRPr="000C549D">
        <w:rPr>
          <w:color w:val="FF0000"/>
        </w:rPr>
        <w:t xml:space="preserve"> of 10 g of the title compound leads to </w:t>
      </w:r>
      <w:r w:rsidR="00D229C4">
        <w:rPr>
          <w:color w:val="FF0000"/>
        </w:rPr>
        <w:t xml:space="preserve">a </w:t>
      </w:r>
      <w:r w:rsidR="000C549D" w:rsidRPr="000C549D">
        <w:rPr>
          <w:color w:val="FF0000"/>
        </w:rPr>
        <w:t xml:space="preserve">pressure of approx. 76 mbar, far below the atmospheric pressure. That being said, </w:t>
      </w:r>
      <w:r w:rsidR="00D229C4">
        <w:rPr>
          <w:color w:val="FF0000"/>
        </w:rPr>
        <w:t>this</w:t>
      </w:r>
      <w:r w:rsidR="000C549D" w:rsidRPr="000C549D">
        <w:rPr>
          <w:color w:val="FF0000"/>
        </w:rPr>
        <w:t xml:space="preserve"> must be kept in mind in the case of larger mass production.</w:t>
      </w:r>
    </w:p>
    <w:p w14:paraId="07D15ECE" w14:textId="5C042275" w:rsidR="00A11C44" w:rsidRPr="00735AE8" w:rsidRDefault="00A11C44" w:rsidP="004E640C">
      <w:r w:rsidRPr="006C6CA2">
        <w:rPr>
          <w:b/>
          <w:bCs/>
        </w:rPr>
        <w:t xml:space="preserve">Structural </w:t>
      </w:r>
      <w:r w:rsidR="00067539">
        <w:rPr>
          <w:b/>
          <w:bCs/>
        </w:rPr>
        <w:t>C</w:t>
      </w:r>
      <w:r w:rsidR="003D5224" w:rsidRPr="006C6CA2">
        <w:rPr>
          <w:b/>
          <w:bCs/>
        </w:rPr>
        <w:t>haracterization</w:t>
      </w:r>
      <w:r w:rsidR="006C6CA2" w:rsidRPr="006C6CA2">
        <w:rPr>
          <w:b/>
          <w:bCs/>
        </w:rPr>
        <w:t>.</w:t>
      </w:r>
      <w:r w:rsidR="006C6CA2">
        <w:t xml:space="preserve"> </w:t>
      </w:r>
      <w:r w:rsidR="003D5224" w:rsidRPr="0063490E">
        <w:t>Single crystals were picked up in air</w:t>
      </w:r>
      <w:r w:rsidR="007A04F8">
        <w:t>,</w:t>
      </w:r>
      <w:r w:rsidR="003D5224" w:rsidRPr="0063490E">
        <w:t xml:space="preserve"> isolated in silicon oil, </w:t>
      </w:r>
      <w:r w:rsidR="007A04F8">
        <w:t>and subsequently</w:t>
      </w:r>
      <w:r w:rsidR="003D5224" w:rsidRPr="0063490E">
        <w:t xml:space="preserve"> </w:t>
      </w:r>
      <w:r w:rsidR="007A04F8">
        <w:t>mounted</w:t>
      </w:r>
      <w:r w:rsidR="003D5224" w:rsidRPr="0063490E">
        <w:t xml:space="preserve"> on the goniometric head of a </w:t>
      </w:r>
      <w:r w:rsidR="006359AC" w:rsidRPr="0063490E">
        <w:t>four</w:t>
      </w:r>
      <w:r w:rsidR="007A04F8">
        <w:t>-</w:t>
      </w:r>
      <w:r w:rsidR="006359AC" w:rsidRPr="0063490E">
        <w:t xml:space="preserve">circles </w:t>
      </w:r>
      <w:r w:rsidR="003D5224" w:rsidRPr="0063490E">
        <w:t xml:space="preserve">Rigaku </w:t>
      </w:r>
      <w:proofErr w:type="spellStart"/>
      <w:r w:rsidR="003D5224" w:rsidRPr="0063490E">
        <w:t>XtaLAB</w:t>
      </w:r>
      <w:proofErr w:type="spellEnd"/>
      <w:r w:rsidR="003D5224" w:rsidRPr="0063490E">
        <w:t xml:space="preserve"> Synergy-S </w:t>
      </w:r>
      <w:r w:rsidR="003D5224" w:rsidRPr="0081602C">
        <w:t>diffractometer.</w:t>
      </w:r>
      <w:r w:rsidR="006359AC" w:rsidRPr="0081602C">
        <w:t xml:space="preserve"> </w:t>
      </w:r>
      <w:r w:rsidR="0075037A">
        <w:t>X-ray diffraction d</w:t>
      </w:r>
      <w:r w:rsidR="00844371" w:rsidRPr="0081602C">
        <w:t>ata collection</w:t>
      </w:r>
      <w:r w:rsidR="0075037A">
        <w:t xml:space="preserve"> (Cu Kα (1.5418</w:t>
      </w:r>
      <w:r w:rsidR="00844371" w:rsidRPr="0081602C">
        <w:t xml:space="preserve"> </w:t>
      </w:r>
      <w:r w:rsidR="0075037A" w:rsidRPr="0081602C">
        <w:rPr>
          <w:color w:val="000000"/>
        </w:rPr>
        <w:t>Å</w:t>
      </w:r>
      <w:r w:rsidR="0075037A">
        <w:t xml:space="preserve">) radiation) </w:t>
      </w:r>
      <w:r w:rsidR="0075037A" w:rsidRPr="0081602C">
        <w:t>was performed</w:t>
      </w:r>
      <w:r w:rsidR="0075037A">
        <w:t xml:space="preserve"> on a single crystal</w:t>
      </w:r>
      <w:r w:rsidR="0075037A" w:rsidRPr="0081602C">
        <w:t xml:space="preserve"> </w:t>
      </w:r>
      <w:r w:rsidR="00844371" w:rsidRPr="0081602C">
        <w:t xml:space="preserve">of </w:t>
      </w:r>
      <w:r w:rsidR="00C52E68" w:rsidRPr="0081602C">
        <w:rPr>
          <w:lang w:val="en-GB"/>
        </w:rPr>
        <w:t>Rb</w:t>
      </w:r>
      <w:r w:rsidR="00C52E68" w:rsidRPr="0081602C">
        <w:rPr>
          <w:vertAlign w:val="subscript"/>
          <w:lang w:val="en-GB"/>
        </w:rPr>
        <w:t>0.</w:t>
      </w:r>
      <w:r w:rsidR="00DE2069" w:rsidRPr="0081602C">
        <w:rPr>
          <w:vertAlign w:val="subscript"/>
          <w:lang w:val="en-GB"/>
        </w:rPr>
        <w:t>2</w:t>
      </w:r>
      <w:r w:rsidR="00C52E68" w:rsidRPr="0081602C">
        <w:rPr>
          <w:lang w:val="en-GB"/>
        </w:rPr>
        <w:t>Ba</w:t>
      </w:r>
      <w:r w:rsidR="00C52E68" w:rsidRPr="0081602C">
        <w:rPr>
          <w:vertAlign w:val="subscript"/>
          <w:lang w:val="en-GB"/>
        </w:rPr>
        <w:t>0.4</w:t>
      </w:r>
      <w:r w:rsidR="00C52E68" w:rsidRPr="0081602C">
        <w:rPr>
          <w:lang w:val="en-GB"/>
        </w:rPr>
        <w:t>Cr</w:t>
      </w:r>
      <w:r w:rsidR="00C52E68" w:rsidRPr="0081602C">
        <w:rPr>
          <w:vertAlign w:val="subscript"/>
          <w:lang w:val="en-GB"/>
        </w:rPr>
        <w:t>5</w:t>
      </w:r>
      <w:r w:rsidR="00C52E68" w:rsidRPr="0081602C">
        <w:rPr>
          <w:lang w:val="en-GB"/>
        </w:rPr>
        <w:t>Se</w:t>
      </w:r>
      <w:r w:rsidR="00C52E68" w:rsidRPr="0081602C">
        <w:rPr>
          <w:vertAlign w:val="subscript"/>
          <w:lang w:val="en-GB"/>
        </w:rPr>
        <w:t>8</w:t>
      </w:r>
      <w:r w:rsidR="006359AC" w:rsidRPr="0081602C">
        <w:t>.</w:t>
      </w:r>
      <w:r w:rsidR="00844371" w:rsidRPr="0081602C">
        <w:t xml:space="preserve"> </w:t>
      </w:r>
      <w:r w:rsidR="000748EA" w:rsidRPr="0081602C">
        <w:t xml:space="preserve">The </w:t>
      </w:r>
      <w:proofErr w:type="spellStart"/>
      <w:r w:rsidR="008E7308" w:rsidRPr="0081602C">
        <w:rPr>
          <w:i/>
          <w:iCs/>
        </w:rPr>
        <w:t>CrysAlis</w:t>
      </w:r>
      <w:r w:rsidR="00FD4FA1" w:rsidRPr="0081602C">
        <w:rPr>
          <w:i/>
          <w:iCs/>
        </w:rPr>
        <w:t>P</w:t>
      </w:r>
      <w:r w:rsidR="008E7308" w:rsidRPr="0081602C">
        <w:rPr>
          <w:i/>
          <w:iCs/>
        </w:rPr>
        <w:t>ro</w:t>
      </w:r>
      <w:proofErr w:type="spellEnd"/>
      <w:r w:rsidR="008E7308" w:rsidRPr="0081602C">
        <w:t xml:space="preserve"> software</w:t>
      </w:r>
      <w:r w:rsidR="00FD4FA1" w:rsidRPr="0081602C">
        <w:fldChar w:fldCharType="begin"/>
      </w:r>
      <w:r w:rsidR="00134594">
        <w:instrText xml:space="preserve"> ADDIN ZOTERO_ITEM CSL_CITATION {"citationID":"41Bi8njQ","properties":{"formattedCitation":"\\super 43\\nosupersub{}","plainCitation":"43","noteIndex":0},"citationItems":[{"id":728,"uris":["http://zotero.org/users/12200877/items/H4ETWMCR"],"itemData":{"id":728,"type":"software","event-place":"Yarnton, England","publisher-place":"Yarnton, England","title":"CrysAlis PRO","author":[{"literal":"Oxford Diffraction - Agilent Technologies UK Ltd"}],"issued":{"date-parts":[["2014"]]}}}],"schema":"https://github.com/citation-style-language/schema/raw/master/csl-citation.json"} </w:instrText>
      </w:r>
      <w:r w:rsidR="00FD4FA1" w:rsidRPr="0081602C">
        <w:fldChar w:fldCharType="separate"/>
      </w:r>
      <w:r w:rsidR="00134594" w:rsidRPr="00134594">
        <w:rPr>
          <w:vertAlign w:val="superscript"/>
        </w:rPr>
        <w:t>43</w:t>
      </w:r>
      <w:r w:rsidR="00FD4FA1" w:rsidRPr="0081602C">
        <w:fldChar w:fldCharType="end"/>
      </w:r>
      <w:r w:rsidR="008E7308" w:rsidRPr="0081602C">
        <w:t xml:space="preserve"> was</w:t>
      </w:r>
      <w:r w:rsidR="008E7308" w:rsidRPr="0063490E">
        <w:t xml:space="preserve"> </w:t>
      </w:r>
      <w:r w:rsidR="00335762">
        <w:t>employed for crystal shape determination</w:t>
      </w:r>
      <w:r w:rsidR="006437A0">
        <w:t xml:space="preserve"> and the data reduction</w:t>
      </w:r>
      <w:r w:rsidR="008E7308" w:rsidRPr="0063490E">
        <w:t>.</w:t>
      </w:r>
      <w:r w:rsidR="006437A0">
        <w:t xml:space="preserve"> Absorption corrections based on the crystal morphology were successfully applied</w:t>
      </w:r>
      <w:r w:rsidR="00B555E6" w:rsidRPr="0063490E">
        <w:t>.</w:t>
      </w:r>
      <w:r w:rsidR="00156561" w:rsidRPr="0063490E">
        <w:t xml:space="preserve"> </w:t>
      </w:r>
      <w:r w:rsidR="00B555E6" w:rsidRPr="0063490E">
        <w:t xml:space="preserve">Only reflections </w:t>
      </w:r>
      <w:r w:rsidR="00156561" w:rsidRPr="0081602C">
        <w:t xml:space="preserve">with </w:t>
      </w:r>
      <w:r w:rsidR="00156561" w:rsidRPr="0081602C">
        <w:rPr>
          <w:i/>
          <w:iCs/>
        </w:rPr>
        <w:t>I</w:t>
      </w:r>
      <w:r w:rsidR="0044087D" w:rsidRPr="0081602C">
        <w:t xml:space="preserve"> </w:t>
      </w:r>
      <w:r w:rsidR="00156561" w:rsidRPr="0081602C">
        <w:t>&gt;</w:t>
      </w:r>
      <w:r w:rsidR="0044087D" w:rsidRPr="0081602C">
        <w:t xml:space="preserve"> </w:t>
      </w:r>
      <w:r w:rsidR="00156561" w:rsidRPr="0081602C">
        <w:t>3</w:t>
      </w:r>
      <w:r w:rsidR="00156561" w:rsidRPr="0081602C">
        <w:rPr>
          <w:i/>
          <w:iCs/>
        </w:rPr>
        <w:t>σ</w:t>
      </w:r>
      <w:r w:rsidR="00156561" w:rsidRPr="0081602C">
        <w:t>(</w:t>
      </w:r>
      <w:r w:rsidR="00156561" w:rsidRPr="0081602C">
        <w:rPr>
          <w:i/>
          <w:iCs/>
        </w:rPr>
        <w:t>I</w:t>
      </w:r>
      <w:r w:rsidR="00156561" w:rsidRPr="0081602C">
        <w:t xml:space="preserve">) </w:t>
      </w:r>
      <w:r w:rsidR="00B555E6" w:rsidRPr="0081602C">
        <w:t>were</w:t>
      </w:r>
      <w:r w:rsidR="00B555E6" w:rsidRPr="0063490E">
        <w:t xml:space="preserve"> </w:t>
      </w:r>
      <w:r w:rsidR="00156561" w:rsidRPr="0063490E">
        <w:t xml:space="preserve">used for </w:t>
      </w:r>
      <w:r w:rsidR="00B555E6" w:rsidRPr="0063490E">
        <w:t xml:space="preserve">the </w:t>
      </w:r>
      <w:r w:rsidR="00156561" w:rsidRPr="0063490E">
        <w:t xml:space="preserve">subsequent </w:t>
      </w:r>
      <w:r w:rsidR="00031482" w:rsidRPr="0063490E">
        <w:t xml:space="preserve">charge-flipping </w:t>
      </w:r>
      <w:r w:rsidR="0026573A" w:rsidRPr="0063490E">
        <w:t xml:space="preserve">structure resolution </w:t>
      </w:r>
      <w:r w:rsidR="0026573A" w:rsidRPr="0081602C">
        <w:t xml:space="preserve">from </w:t>
      </w:r>
      <w:r w:rsidR="0026573A" w:rsidRPr="0081602C">
        <w:rPr>
          <w:i/>
          <w:iCs/>
        </w:rPr>
        <w:t>SUPERFLIP</w:t>
      </w:r>
      <w:r w:rsidR="00FD4FA1" w:rsidRPr="0081602C">
        <w:fldChar w:fldCharType="begin"/>
      </w:r>
      <w:r w:rsidR="00134594">
        <w:instrText xml:space="preserve"> ADDIN ZOTERO_ITEM CSL_CITATION {"citationID":"sbcHGr6P","properties":{"formattedCitation":"\\super 44\\nosupersub{}","plainCitation":"44","noteIndex":0},"citationItems":[{"id":307,"uris":["http://zotero.org/users/12200877/items/BBR73KEZ"],"itemData":{"id":307,"type":"article-journal","abstract":"SUPERFLIP is a computer program that can solve crystal structures from diffraction data using the recently developed charge-flipping algorithm. It can solve periodic structures, incommensurately modulated structures and quasicrystals from X-ray and neutron diffraction data. Structure solution from powder diffraction data is supported by combining the charge-flipping algorithm with a histogram-matching procedure. SUPERFLIP is written in Fortran90 and is distributed as a source code and as precompiled binaries. It has been successfully compiled and tested on a variety of operating systems. © International Union of Crystallography 2007.","container-title":"Journal of Applied Crystallography","DOI":"10.1107/S0021889807029238","ISSN":"00218898","issue":"4","page":"786-790","title":"SUPERFLIP - A computer program for the solution of crystal structures by charge flipping in arbitrary dimensions","volume":"40","author":[{"family":"Palatinus","given":"Lukáš"},{"family":"Chapuis","given":"Gervais"}],"issued":{"date-parts":[["2007",7,13]]}}}],"schema":"https://github.com/citation-style-language/schema/raw/master/csl-citation.json"} </w:instrText>
      </w:r>
      <w:r w:rsidR="00FD4FA1" w:rsidRPr="0081602C">
        <w:fldChar w:fldCharType="separate"/>
      </w:r>
      <w:r w:rsidR="00134594" w:rsidRPr="00134594">
        <w:rPr>
          <w:vertAlign w:val="superscript"/>
        </w:rPr>
        <w:t>44</w:t>
      </w:r>
      <w:r w:rsidR="00FD4FA1" w:rsidRPr="0081602C">
        <w:fldChar w:fldCharType="end"/>
      </w:r>
      <w:r w:rsidR="00287FEB" w:rsidRPr="0081602C">
        <w:t xml:space="preserve"> </w:t>
      </w:r>
      <w:r w:rsidR="00A65691" w:rsidRPr="0081602C">
        <w:t>as well as</w:t>
      </w:r>
      <w:r w:rsidR="0026573A" w:rsidRPr="0063490E">
        <w:t xml:space="preserve"> the following </w:t>
      </w:r>
      <w:r w:rsidR="00156561" w:rsidRPr="0063490E">
        <w:t>refinement</w:t>
      </w:r>
      <w:r w:rsidR="00B555E6" w:rsidRPr="0063490E">
        <w:t xml:space="preserve"> </w:t>
      </w:r>
      <w:r w:rsidR="00B555E6" w:rsidRPr="0081602C">
        <w:t xml:space="preserve">performed with </w:t>
      </w:r>
      <w:r w:rsidR="00B555E6" w:rsidRPr="0081602C">
        <w:rPr>
          <w:i/>
          <w:iCs/>
        </w:rPr>
        <w:t>Jana2006</w:t>
      </w:r>
      <w:r w:rsidR="00B555E6" w:rsidRPr="0081602C">
        <w:t xml:space="preserve"> software</w:t>
      </w:r>
      <w:r w:rsidR="00156561" w:rsidRPr="0081602C">
        <w:t>.</w:t>
      </w:r>
      <w:r w:rsidR="00FD4FA1" w:rsidRPr="0081602C">
        <w:fldChar w:fldCharType="begin"/>
      </w:r>
      <w:r w:rsidR="00134594">
        <w:instrText xml:space="preserve"> ADDIN ZOTERO_ITEM CSL_CITATION {"citationID":"sDGppsOJ","properties":{"formattedCitation":"\\super 45\\nosupersub{}","plainCitation":"45","noteIndex":0},"citationItems":[{"id":308,"uris":["http://zotero.org/users/12200877/items/A66U9R9E"],"itemData":{"id":308,"type":"article-journal","abstract":"JANA2006 is a freely available program for structure determination of standard, modulated and magnetic samples based on X-ray or neutron single crystal/powder diffraction or on electron diffraction. The system has been developed for 30 years from specialized tool for refinement of modulated structures to a universal program covering standard as well as advanced crystallography. The aim of this article is to describe the basic features of JANA2006 and explain its scope and philosophy. It will also serve as a basis for future publications detailing tools and methods of JANA.","container-title":"Zeitschrift fur Kristallographie","DOI":"10.1515/ZKRI-2014-1737","ISSN":"00442968","issue":"5","note":"publisher: R. Oldenbourg Verlag GmbH","page":"345-352","title":"Crystallographic computing system JANA2006: General features","volume":"229","author":[{"family":"Petrícek","given":"Václav"},{"family":"Dušek","given":"Michal"},{"family":"Palatinus","given":"Lukáš"}],"issued":{"date-parts":[["2014"]]}}}],"schema":"https://github.com/citation-style-language/schema/raw/master/csl-citation.json"} </w:instrText>
      </w:r>
      <w:r w:rsidR="00FD4FA1" w:rsidRPr="0081602C">
        <w:fldChar w:fldCharType="separate"/>
      </w:r>
      <w:r w:rsidR="00134594" w:rsidRPr="00134594">
        <w:rPr>
          <w:vertAlign w:val="superscript"/>
        </w:rPr>
        <w:t>45</w:t>
      </w:r>
      <w:r w:rsidR="00FD4FA1" w:rsidRPr="0081602C">
        <w:fldChar w:fldCharType="end"/>
      </w:r>
      <w:r w:rsidR="00B555E6" w:rsidRPr="0063490E">
        <w:t xml:space="preserve"> </w:t>
      </w:r>
      <w:r w:rsidR="00BF5AEC" w:rsidRPr="0063490E">
        <w:t xml:space="preserve">All parameters were refined with an instability factor of 0.025. </w:t>
      </w:r>
      <w:r w:rsidR="00B555E6" w:rsidRPr="0063490E">
        <w:t xml:space="preserve">Atomic displacement parameters (ADP) were </w:t>
      </w:r>
      <w:r w:rsidR="00B555E6" w:rsidRPr="0081602C">
        <w:t xml:space="preserve">systematically </w:t>
      </w:r>
      <w:proofErr w:type="spellStart"/>
      <w:r w:rsidR="00321C8F" w:rsidRPr="0081602C">
        <w:t>anisotropically</w:t>
      </w:r>
      <w:proofErr w:type="spellEnd"/>
      <w:r w:rsidR="00321C8F" w:rsidRPr="0081602C">
        <w:t xml:space="preserve"> </w:t>
      </w:r>
      <w:r w:rsidR="00B555E6" w:rsidRPr="0081602C">
        <w:t>refined</w:t>
      </w:r>
      <w:r w:rsidR="00001D37" w:rsidRPr="0063490E">
        <w:t xml:space="preserve">. </w:t>
      </w:r>
      <w:r w:rsidR="00B555E6" w:rsidRPr="0063490E">
        <w:t xml:space="preserve">Rb and Ba </w:t>
      </w:r>
      <w:r w:rsidR="004A2515" w:rsidRPr="0063490E">
        <w:t xml:space="preserve">atoms in </w:t>
      </w:r>
      <w:r w:rsidR="00C52E68" w:rsidRPr="0063490E">
        <w:rPr>
          <w:lang w:val="en-GB"/>
        </w:rPr>
        <w:t>Rb</w:t>
      </w:r>
      <w:r w:rsidR="00C52E68" w:rsidRPr="0063490E">
        <w:rPr>
          <w:vertAlign w:val="subscript"/>
          <w:lang w:val="en-GB"/>
        </w:rPr>
        <w:t>0.</w:t>
      </w:r>
      <w:r w:rsidR="00DE2069" w:rsidRPr="0063490E">
        <w:rPr>
          <w:vertAlign w:val="subscript"/>
          <w:lang w:val="en-GB"/>
        </w:rPr>
        <w:t>2</w:t>
      </w:r>
      <w:r w:rsidR="00C52E68" w:rsidRPr="0063490E">
        <w:rPr>
          <w:lang w:val="en-GB"/>
        </w:rPr>
        <w:t>Ba</w:t>
      </w:r>
      <w:r w:rsidR="00C52E68" w:rsidRPr="0063490E">
        <w:rPr>
          <w:vertAlign w:val="subscript"/>
          <w:lang w:val="en-GB"/>
        </w:rPr>
        <w:t>0.4</w:t>
      </w:r>
      <w:r w:rsidR="00C52E68" w:rsidRPr="0063490E">
        <w:rPr>
          <w:lang w:val="en-GB"/>
        </w:rPr>
        <w:t>Cr</w:t>
      </w:r>
      <w:r w:rsidR="00C52E68" w:rsidRPr="0063490E">
        <w:rPr>
          <w:vertAlign w:val="subscript"/>
          <w:lang w:val="en-GB"/>
        </w:rPr>
        <w:t>5</w:t>
      </w:r>
      <w:r w:rsidR="00C52E68" w:rsidRPr="0063490E">
        <w:rPr>
          <w:lang w:val="en-GB"/>
        </w:rPr>
        <w:t>Se</w:t>
      </w:r>
      <w:r w:rsidR="00C52E68" w:rsidRPr="0063490E">
        <w:rPr>
          <w:vertAlign w:val="subscript"/>
          <w:lang w:val="en-GB"/>
        </w:rPr>
        <w:t>8</w:t>
      </w:r>
      <w:r w:rsidR="004A2515" w:rsidRPr="0063490E">
        <w:t xml:space="preserve"> </w:t>
      </w:r>
      <w:r w:rsidR="00074A69" w:rsidRPr="0063490E">
        <w:t>evidenced a partial occupa</w:t>
      </w:r>
      <w:r w:rsidR="004A2515" w:rsidRPr="0063490E">
        <w:t>tion of the 2</w:t>
      </w:r>
      <w:r w:rsidR="004A2515" w:rsidRPr="006C6CA2">
        <w:rPr>
          <w:i/>
          <w:iCs/>
        </w:rPr>
        <w:t>a</w:t>
      </w:r>
      <w:r w:rsidR="004A2515" w:rsidRPr="0063490E">
        <w:t xml:space="preserve"> crystallographic site, their </w:t>
      </w:r>
      <w:r w:rsidR="00B555E6" w:rsidRPr="0063490E">
        <w:t xml:space="preserve">ADPs </w:t>
      </w:r>
      <w:r w:rsidR="00074A69" w:rsidRPr="0063490E">
        <w:t xml:space="preserve">thus </w:t>
      </w:r>
      <w:r w:rsidR="00B555E6" w:rsidRPr="0063490E">
        <w:t>being fixed as equal</w:t>
      </w:r>
      <w:r w:rsidR="008B01B2">
        <w:t xml:space="preserve"> and their occupation forced to be complementary with a partial occupation of the site equal to 0.6 (see </w:t>
      </w:r>
      <w:r w:rsidR="007D527B">
        <w:t xml:space="preserve">the </w:t>
      </w:r>
      <w:r w:rsidR="008B01B2">
        <w:t>“</w:t>
      </w:r>
      <w:r w:rsidR="008B01B2" w:rsidRPr="007D527B">
        <w:rPr>
          <w:b/>
          <w:bCs/>
        </w:rPr>
        <w:t>Crystal Structure Resolution</w:t>
      </w:r>
      <w:r w:rsidR="008B01B2">
        <w:t xml:space="preserve">” </w:t>
      </w:r>
      <w:r w:rsidR="007D527B">
        <w:t>section</w:t>
      </w:r>
      <w:r w:rsidR="008B01B2">
        <w:t xml:space="preserve"> for more details)</w:t>
      </w:r>
      <w:r w:rsidRPr="00735AE8">
        <w:t>.</w:t>
      </w:r>
      <w:r w:rsidR="00DA1960" w:rsidRPr="00735AE8">
        <w:t xml:space="preserve"> </w:t>
      </w:r>
      <w:r w:rsidR="00321C8F" w:rsidRPr="00735AE8">
        <w:t>The p</w:t>
      </w:r>
      <w:r w:rsidR="00DA1960" w:rsidRPr="00735AE8">
        <w:t xml:space="preserve">owder X-ray diffraction pattern </w:t>
      </w:r>
      <w:r w:rsidR="008A6F3C" w:rsidRPr="00735AE8">
        <w:t xml:space="preserve">of the densified sample was measured by </w:t>
      </w:r>
      <w:r w:rsidR="00637FEB" w:rsidRPr="00735AE8">
        <w:t xml:space="preserve">a Rigaku Smart Lab 3 diffractometer (Cu radiation, </w:t>
      </w:r>
      <w:proofErr w:type="spellStart"/>
      <w:r w:rsidR="00637FEB" w:rsidRPr="00735AE8">
        <w:rPr>
          <w:i/>
          <w:iCs/>
        </w:rPr>
        <w:t>λ</w:t>
      </w:r>
      <w:r w:rsidR="00637FEB" w:rsidRPr="00773FD5">
        <w:rPr>
          <w:vertAlign w:val="subscript"/>
        </w:rPr>
        <w:t>K</w:t>
      </w:r>
      <w:proofErr w:type="spellEnd"/>
      <w:r w:rsidR="00637FEB" w:rsidRPr="00773FD5">
        <w:rPr>
          <w:vertAlign w:val="subscript"/>
        </w:rPr>
        <w:t>α1</w:t>
      </w:r>
      <w:r w:rsidR="00637FEB" w:rsidRPr="00735AE8">
        <w:t xml:space="preserve"> = 1.5418 Å, and </w:t>
      </w:r>
      <w:proofErr w:type="spellStart"/>
      <w:r w:rsidR="00637FEB" w:rsidRPr="00735AE8">
        <w:rPr>
          <w:i/>
          <w:iCs/>
        </w:rPr>
        <w:t>λ</w:t>
      </w:r>
      <w:r w:rsidR="00637FEB" w:rsidRPr="00773FD5">
        <w:rPr>
          <w:vertAlign w:val="subscript"/>
        </w:rPr>
        <w:t>K</w:t>
      </w:r>
      <w:proofErr w:type="spellEnd"/>
      <w:r w:rsidR="00637FEB" w:rsidRPr="00773FD5">
        <w:rPr>
          <w:vertAlign w:val="subscript"/>
        </w:rPr>
        <w:t>α2</w:t>
      </w:r>
      <w:r w:rsidR="00637FEB" w:rsidRPr="00735AE8">
        <w:t xml:space="preserve"> = 1.5444 Å, </w:t>
      </w:r>
      <w:proofErr w:type="spellStart"/>
      <w:r w:rsidR="00637FEB" w:rsidRPr="00735AE8">
        <w:rPr>
          <w:i/>
          <w:iCs/>
        </w:rPr>
        <w:t>λ</w:t>
      </w:r>
      <w:r w:rsidR="00637FEB" w:rsidRPr="00773FD5">
        <w:rPr>
          <w:vertAlign w:val="subscript"/>
        </w:rPr>
        <w:t>K</w:t>
      </w:r>
      <w:proofErr w:type="spellEnd"/>
      <w:r w:rsidR="00637FEB" w:rsidRPr="00773FD5">
        <w:rPr>
          <w:vertAlign w:val="subscript"/>
        </w:rPr>
        <w:t>α2/λKα1</w:t>
      </w:r>
      <w:r w:rsidR="00637FEB" w:rsidRPr="00735AE8">
        <w:t xml:space="preserve"> ratio of 0.5) with a step size of 0.02° and a scan speed of 2 </w:t>
      </w:r>
      <w:proofErr w:type="gramStart"/>
      <w:r w:rsidR="00637FEB" w:rsidRPr="00735AE8">
        <w:t>°.min</w:t>
      </w:r>
      <w:proofErr w:type="gramEnd"/>
      <w:r w:rsidR="00637FEB" w:rsidRPr="00735AE8">
        <w:rPr>
          <w:vertAlign w:val="superscript"/>
        </w:rPr>
        <w:t>-1</w:t>
      </w:r>
      <w:r w:rsidR="00637FEB" w:rsidRPr="00735AE8">
        <w:t xml:space="preserve">. </w:t>
      </w:r>
      <w:r w:rsidR="008A6F3C" w:rsidRPr="00735AE8">
        <w:t xml:space="preserve">The </w:t>
      </w:r>
      <w:r w:rsidR="00985448" w:rsidRPr="00985448">
        <w:rPr>
          <w:color w:val="FF0000"/>
        </w:rPr>
        <w:t>structural model</w:t>
      </w:r>
      <w:r w:rsidR="008A6F3C" w:rsidRPr="00985448">
        <w:rPr>
          <w:color w:val="FF0000"/>
        </w:rPr>
        <w:t xml:space="preserve"> </w:t>
      </w:r>
      <w:r w:rsidR="00DA1960" w:rsidRPr="00735AE8">
        <w:t>w</w:t>
      </w:r>
      <w:r w:rsidR="00C851BD" w:rsidRPr="00735AE8">
        <w:t>as</w:t>
      </w:r>
      <w:r w:rsidR="00DA1960" w:rsidRPr="00735AE8">
        <w:t xml:space="preserve"> refined using the </w:t>
      </w:r>
      <w:r w:rsidR="00DA1960" w:rsidRPr="00735AE8">
        <w:rPr>
          <w:i/>
          <w:iCs/>
        </w:rPr>
        <w:t>FULLPROF</w:t>
      </w:r>
      <w:r w:rsidR="00DA1960" w:rsidRPr="00735AE8">
        <w:t xml:space="preserve"> </w:t>
      </w:r>
      <w:r w:rsidR="00C851BD" w:rsidRPr="00735AE8">
        <w:t>suite</w:t>
      </w:r>
      <w:r w:rsidR="00C851BD" w:rsidRPr="00735AE8">
        <w:fldChar w:fldCharType="begin"/>
      </w:r>
      <w:r w:rsidR="00134594" w:rsidRPr="00735AE8">
        <w:instrText xml:space="preserve"> ADDIN ZOTERO_ITEM CSL_CITATION {"citationID":"p0zwoMe3","properties":{"formattedCitation":"\\super 46\\nosupersub{}","plainCitation":"46","noteIndex":0},"citationItems":[{"id":303,"uris":["http://zotero.org/users/12200877/items/4RG9RJQD"],"itemData":{"id":303,"type":"article-journal","container-title":"Abstract of the Satellite Meeting on Powder Diffraction of the XV Congress of the IUCr","page":"127","title":"Fullprof: A Program for Rietveld Refinement and Pattern Matching Analysis","author":[{"family":"Rodriguez-Carvajal","given":"J."}],"issued":{"date-parts":[["1990"]]}}}],"schema":"https://github.com/citation-style-language/schema/raw/master/csl-citation.json"} </w:instrText>
      </w:r>
      <w:r w:rsidR="00C851BD" w:rsidRPr="00735AE8">
        <w:fldChar w:fldCharType="separate"/>
      </w:r>
      <w:r w:rsidR="00134594" w:rsidRPr="00735AE8">
        <w:rPr>
          <w:vertAlign w:val="superscript"/>
        </w:rPr>
        <w:t>46</w:t>
      </w:r>
      <w:r w:rsidR="00C851BD" w:rsidRPr="00735AE8">
        <w:fldChar w:fldCharType="end"/>
      </w:r>
      <w:r w:rsidR="00C851BD" w:rsidRPr="00735AE8">
        <w:t xml:space="preserve"> with the Le Bail method, yielding agreement </w:t>
      </w:r>
      <w:r w:rsidR="00182063" w:rsidRPr="00735AE8">
        <w:t>values</w:t>
      </w:r>
      <w:r w:rsidR="00C851BD" w:rsidRPr="00735AE8">
        <w:t xml:space="preserve"> of </w:t>
      </w:r>
      <w:r w:rsidR="00C851BD" w:rsidRPr="00735AE8">
        <w:rPr>
          <w:i/>
          <w:iCs/>
        </w:rPr>
        <w:t>R</w:t>
      </w:r>
      <w:r w:rsidR="00C851BD" w:rsidRPr="00735AE8">
        <w:rPr>
          <w:vertAlign w:val="subscript"/>
        </w:rPr>
        <w:t>p</w:t>
      </w:r>
      <w:r w:rsidR="00C851BD" w:rsidRPr="00735AE8">
        <w:t xml:space="preserve"> = 7.6 %, </w:t>
      </w:r>
      <w:proofErr w:type="spellStart"/>
      <w:r w:rsidR="00C851BD" w:rsidRPr="00735AE8">
        <w:rPr>
          <w:i/>
          <w:iCs/>
        </w:rPr>
        <w:t>R</w:t>
      </w:r>
      <w:r w:rsidR="00C851BD" w:rsidRPr="00735AE8">
        <w:rPr>
          <w:vertAlign w:val="subscript"/>
        </w:rPr>
        <w:t>wp</w:t>
      </w:r>
      <w:proofErr w:type="spellEnd"/>
      <w:r w:rsidR="00C851BD" w:rsidRPr="00735AE8">
        <w:t xml:space="preserve"> = 11.1 % and </w:t>
      </w:r>
      <w:r w:rsidR="00C851BD" w:rsidRPr="00735AE8">
        <w:rPr>
          <w:i/>
          <w:iCs/>
        </w:rPr>
        <w:t>χ</w:t>
      </w:r>
      <w:r w:rsidR="00C851BD" w:rsidRPr="00735AE8">
        <w:t>² = 1.63 (11 refined parameters).</w:t>
      </w:r>
      <w:r w:rsidR="00637FEB" w:rsidRPr="00735AE8">
        <w:t xml:space="preserve"> High-temperature </w:t>
      </w:r>
      <w:r w:rsidR="00182063" w:rsidRPr="00735AE8">
        <w:t xml:space="preserve">powder </w:t>
      </w:r>
      <w:r w:rsidR="00637FEB" w:rsidRPr="00735AE8">
        <w:t xml:space="preserve">X-ray diffraction </w:t>
      </w:r>
      <w:r w:rsidR="00182063" w:rsidRPr="00735AE8">
        <w:t>(</w:t>
      </w:r>
      <w:r w:rsidR="00182063" w:rsidRPr="00735AE8">
        <w:rPr>
          <w:lang w:val="en-GB"/>
        </w:rPr>
        <w:t>HT-XRD)</w:t>
      </w:r>
      <w:r w:rsidR="00182063" w:rsidRPr="00735AE8">
        <w:t xml:space="preserve"> </w:t>
      </w:r>
      <w:r w:rsidR="00637FEB" w:rsidRPr="00735AE8">
        <w:t>patterns were carried out on the post-synthesis powder</w:t>
      </w:r>
      <w:r w:rsidR="00182063" w:rsidRPr="00735AE8">
        <w:t xml:space="preserve"> up to 973 K</w:t>
      </w:r>
      <w:r w:rsidR="00637FEB" w:rsidRPr="00735AE8">
        <w:t xml:space="preserve">, using a Rigaku </w:t>
      </w:r>
      <w:proofErr w:type="spellStart"/>
      <w:r w:rsidR="00637FEB" w:rsidRPr="00735AE8">
        <w:t>SmartLab</w:t>
      </w:r>
      <w:proofErr w:type="spellEnd"/>
      <w:r w:rsidR="00637FEB" w:rsidRPr="00735AE8">
        <w:t xml:space="preserve"> 9</w:t>
      </w:r>
      <w:r w:rsidR="00182063" w:rsidRPr="00735AE8">
        <w:t xml:space="preserve"> </w:t>
      </w:r>
      <w:r w:rsidR="00637FEB" w:rsidRPr="00735AE8">
        <w:lastRenderedPageBreak/>
        <w:t>kW (</w:t>
      </w:r>
      <w:r w:rsidR="00182063" w:rsidRPr="00735AE8">
        <w:t>monochromatic</w:t>
      </w:r>
      <w:r w:rsidR="00637FEB" w:rsidRPr="00735AE8">
        <w:t xml:space="preserve"> Cu radiation, </w:t>
      </w:r>
      <w:proofErr w:type="spellStart"/>
      <w:r w:rsidR="00637FEB" w:rsidRPr="00735AE8">
        <w:rPr>
          <w:i/>
          <w:iCs/>
        </w:rPr>
        <w:t>λ</w:t>
      </w:r>
      <w:r w:rsidR="00637FEB" w:rsidRPr="00735AE8">
        <w:rPr>
          <w:i/>
          <w:iCs/>
          <w:vertAlign w:val="subscript"/>
        </w:rPr>
        <w:t>K</w:t>
      </w:r>
      <w:proofErr w:type="spellEnd"/>
      <w:r w:rsidR="00637FEB" w:rsidRPr="00735AE8">
        <w:rPr>
          <w:i/>
          <w:iCs/>
          <w:vertAlign w:val="subscript"/>
        </w:rPr>
        <w:t>α1</w:t>
      </w:r>
      <w:r w:rsidR="00637FEB" w:rsidRPr="00735AE8">
        <w:rPr>
          <w:i/>
          <w:iCs/>
        </w:rPr>
        <w:t xml:space="preserve"> </w:t>
      </w:r>
      <w:r w:rsidR="00637FEB" w:rsidRPr="00735AE8">
        <w:t xml:space="preserve">= 1.54056 Å) under </w:t>
      </w:r>
      <w:r w:rsidR="00182063" w:rsidRPr="00735AE8">
        <w:t xml:space="preserve">dry </w:t>
      </w:r>
      <w:r w:rsidR="00637FEB" w:rsidRPr="00735AE8">
        <w:t>N</w:t>
      </w:r>
      <w:r w:rsidR="00637FEB" w:rsidRPr="00735AE8">
        <w:rPr>
          <w:vertAlign w:val="subscript"/>
        </w:rPr>
        <w:t>2</w:t>
      </w:r>
      <w:r w:rsidR="00637FEB" w:rsidRPr="00735AE8">
        <w:t xml:space="preserve"> gas flow (1 L.min</w:t>
      </w:r>
      <w:r w:rsidR="00637FEB" w:rsidRPr="00735AE8">
        <w:rPr>
          <w:vertAlign w:val="superscript"/>
        </w:rPr>
        <w:t>-1</w:t>
      </w:r>
      <w:r w:rsidR="00637FEB" w:rsidRPr="00735AE8">
        <w:t xml:space="preserve">) with a step width of 0.02 ° and a scan speed of 1 </w:t>
      </w:r>
      <w:proofErr w:type="gramStart"/>
      <w:r w:rsidR="00637FEB" w:rsidRPr="00735AE8">
        <w:t>°.min</w:t>
      </w:r>
      <w:proofErr w:type="gramEnd"/>
      <w:r w:rsidR="00637FEB" w:rsidRPr="00735AE8">
        <w:rPr>
          <w:vertAlign w:val="superscript"/>
        </w:rPr>
        <w:t>-1</w:t>
      </w:r>
      <w:r w:rsidR="00637FEB" w:rsidRPr="00735AE8">
        <w:t>.</w:t>
      </w:r>
      <w:r w:rsidR="00063B33" w:rsidRPr="00735AE8">
        <w:t xml:space="preserve"> The heating and cooling rates were 5 °C.min</w:t>
      </w:r>
      <w:r w:rsidR="00063B33" w:rsidRPr="00735AE8">
        <w:rPr>
          <w:vertAlign w:val="superscript"/>
        </w:rPr>
        <w:t>-1</w:t>
      </w:r>
      <w:r w:rsidR="00063B33" w:rsidRPr="00735AE8">
        <w:t xml:space="preserve"> each, and the temperature was h</w:t>
      </w:r>
      <w:r w:rsidR="00FE74C4" w:rsidRPr="00735AE8">
        <w:t>e</w:t>
      </w:r>
      <w:r w:rsidR="00063B33" w:rsidRPr="00735AE8">
        <w:t>ld</w:t>
      </w:r>
      <w:r w:rsidR="00FF13D8" w:rsidRPr="00735AE8">
        <w:t xml:space="preserve"> constant</w:t>
      </w:r>
      <w:r w:rsidR="00063B33" w:rsidRPr="00735AE8">
        <w:t xml:space="preserve"> for 5 minutes before each measurement.</w:t>
      </w:r>
    </w:p>
    <w:p w14:paraId="6E3C9AA7" w14:textId="42EDB896" w:rsidR="00A11C44" w:rsidRPr="005A43E7" w:rsidRDefault="00A11C44" w:rsidP="004E640C">
      <w:pPr>
        <w:rPr>
          <w:color w:val="FF0000"/>
        </w:rPr>
      </w:pPr>
      <w:r w:rsidRPr="006C6CA2">
        <w:rPr>
          <w:b/>
          <w:bCs/>
        </w:rPr>
        <w:t xml:space="preserve">Physical </w:t>
      </w:r>
      <w:r w:rsidR="00067539">
        <w:rPr>
          <w:b/>
          <w:bCs/>
        </w:rPr>
        <w:t>P</w:t>
      </w:r>
      <w:r w:rsidRPr="006C6CA2">
        <w:rPr>
          <w:b/>
          <w:bCs/>
        </w:rPr>
        <w:t xml:space="preserve">roperties </w:t>
      </w:r>
      <w:r w:rsidR="00067539">
        <w:rPr>
          <w:b/>
          <w:bCs/>
        </w:rPr>
        <w:t>C</w:t>
      </w:r>
      <w:r w:rsidRPr="002F6507">
        <w:rPr>
          <w:b/>
          <w:bCs/>
        </w:rPr>
        <w:t>haracterization</w:t>
      </w:r>
      <w:r w:rsidR="006C6CA2" w:rsidRPr="002F6507">
        <w:rPr>
          <w:b/>
          <w:bCs/>
        </w:rPr>
        <w:t>.</w:t>
      </w:r>
      <w:r w:rsidR="006C6CA2" w:rsidRPr="002F6507">
        <w:t xml:space="preserve"> </w:t>
      </w:r>
      <w:r w:rsidR="00DC5CB4" w:rsidRPr="002F6507">
        <w:t>Powders</w:t>
      </w:r>
      <w:r w:rsidR="00DC5CB4">
        <w:t xml:space="preserve"> of the </w:t>
      </w:r>
      <w:r w:rsidR="008E222A" w:rsidRPr="008E222A">
        <w:t>aforementioned</w:t>
      </w:r>
      <w:r w:rsidR="00DC5CB4">
        <w:t xml:space="preserve"> compound were densified </w:t>
      </w:r>
      <w:r w:rsidR="00E40E7A">
        <w:t xml:space="preserve">in 10 mm diameter graphite dies </w:t>
      </w:r>
      <w:r w:rsidR="00DC5CB4">
        <w:t>using a</w:t>
      </w:r>
      <w:r w:rsidR="00067539">
        <w:t>n</w:t>
      </w:r>
      <w:r w:rsidR="00DC5CB4">
        <w:t xml:space="preserve"> SPS </w:t>
      </w:r>
      <w:proofErr w:type="spellStart"/>
      <w:r w:rsidR="00DC5CB4">
        <w:t>DrSinter</w:t>
      </w:r>
      <w:proofErr w:type="spellEnd"/>
      <w:r w:rsidR="00DC5CB4">
        <w:t xml:space="preserve"> </w:t>
      </w:r>
      <w:r w:rsidR="00DC5CB4" w:rsidRPr="00735AE8">
        <w:t>apparatus</w:t>
      </w:r>
      <w:r w:rsidR="003C35B8" w:rsidRPr="00735AE8">
        <w:t xml:space="preserve"> with a run </w:t>
      </w:r>
      <w:r w:rsidR="00CC0107" w:rsidRPr="00735AE8">
        <w:t xml:space="preserve">under vacuum </w:t>
      </w:r>
      <w:r w:rsidR="003C35B8" w:rsidRPr="00735AE8">
        <w:t xml:space="preserve">at 800 °C </w:t>
      </w:r>
      <w:r w:rsidR="00DA4492" w:rsidRPr="00735AE8">
        <w:t>for 10 min</w:t>
      </w:r>
      <w:r w:rsidR="00CC0107" w:rsidRPr="00735AE8">
        <w:t xml:space="preserve"> (heating/cooling rates of 80 °C/min),</w:t>
      </w:r>
      <w:r w:rsidR="00DA4492" w:rsidRPr="00735AE8">
        <w:t xml:space="preserve"> </w:t>
      </w:r>
      <w:r w:rsidR="00CC0107" w:rsidRPr="00735AE8">
        <w:t>and applying</w:t>
      </w:r>
      <w:r w:rsidR="003C35B8" w:rsidRPr="00735AE8">
        <w:t xml:space="preserve"> a pressure of 50 MPa</w:t>
      </w:r>
      <w:r w:rsidR="00CC0107" w:rsidRPr="00735AE8">
        <w:t xml:space="preserve"> before heating</w:t>
      </w:r>
      <w:r w:rsidR="003C35B8" w:rsidRPr="00735AE8">
        <w:t>.</w:t>
      </w:r>
      <w:r w:rsidR="00DC5CB4" w:rsidRPr="00735AE8">
        <w:t xml:space="preserve"> </w:t>
      </w:r>
      <w:r w:rsidR="003C35B8" w:rsidRPr="00735AE8">
        <w:t>The density</w:t>
      </w:r>
      <w:r w:rsidR="0082066A">
        <w:t xml:space="preserve"> </w:t>
      </w:r>
      <w:r w:rsidR="003C35B8" w:rsidRPr="00735AE8">
        <w:t xml:space="preserve">of the obtained pellet </w:t>
      </w:r>
      <w:r w:rsidR="00956BDD" w:rsidRPr="0082066A">
        <w:rPr>
          <w:color w:val="FF0000"/>
        </w:rPr>
        <w:t>measured by the Archimedes’ method</w:t>
      </w:r>
      <w:r w:rsidR="00956BDD" w:rsidRPr="00735AE8">
        <w:t xml:space="preserve"> </w:t>
      </w:r>
      <w:r w:rsidR="003C35B8" w:rsidRPr="00735AE8">
        <w:t>was 5.406 g.cm</w:t>
      </w:r>
      <w:r w:rsidR="003C35B8" w:rsidRPr="00735AE8">
        <w:rPr>
          <w:vertAlign w:val="superscript"/>
        </w:rPr>
        <w:t>-3</w:t>
      </w:r>
      <w:r w:rsidR="003C35B8" w:rsidRPr="00735AE8">
        <w:t xml:space="preserve">, </w:t>
      </w:r>
      <w:r w:rsidR="008E222A" w:rsidRPr="00735AE8">
        <w:t xml:space="preserve">resulting </w:t>
      </w:r>
      <w:r w:rsidR="008E222A">
        <w:t>in</w:t>
      </w:r>
      <w:r w:rsidR="003C35B8">
        <w:t xml:space="preserve"> a relative density of 98.9 %.</w:t>
      </w:r>
      <w:r w:rsidR="00DC5CB4">
        <w:t xml:space="preserve"> Seebeck coefficient and resistivity were measured simultaneously using a ZEM5 apparatus (ULVAC) on a </w:t>
      </w:r>
      <w:r w:rsidR="00DC5CB4" w:rsidRPr="002F6507">
        <w:t xml:space="preserve">3 </w:t>
      </w:r>
      <w:r w:rsidR="00DC5CB4" w:rsidRPr="002F6507">
        <w:rPr>
          <w:rFonts w:ascii="Helvetica" w:hAnsi="Helvetica"/>
        </w:rPr>
        <w:t>x</w:t>
      </w:r>
      <w:r w:rsidR="00DC5CB4" w:rsidRPr="002F6507">
        <w:t xml:space="preserve"> 3 </w:t>
      </w:r>
      <w:r w:rsidR="00DC5CB4" w:rsidRPr="002F6507">
        <w:rPr>
          <w:rFonts w:ascii="Helvetica" w:hAnsi="Helvetica"/>
        </w:rPr>
        <w:t>x</w:t>
      </w:r>
      <w:r w:rsidR="00DC5CB4" w:rsidRPr="002F6507">
        <w:t xml:space="preserve"> 10</w:t>
      </w:r>
      <w:r w:rsidR="00DC5CB4">
        <w:t xml:space="preserve"> mm </w:t>
      </w:r>
      <w:r w:rsidR="00BB456B">
        <w:t xml:space="preserve">shaped </w:t>
      </w:r>
      <w:r w:rsidR="00DC5CB4">
        <w:t>bar</w:t>
      </w:r>
      <w:r w:rsidR="0022007D">
        <w:t>.</w:t>
      </w:r>
      <w:r w:rsidR="00DC5CB4">
        <w:t xml:space="preserve"> </w:t>
      </w:r>
      <w:r w:rsidR="003D29F7">
        <w:t xml:space="preserve">The charge carrier concentration was measured </w:t>
      </w:r>
      <w:r w:rsidR="003069D2">
        <w:t xml:space="preserve">at room temperature </w:t>
      </w:r>
      <w:r w:rsidR="003D29F7">
        <w:t>by a Physical Property Measurement System</w:t>
      </w:r>
      <w:r w:rsidR="003069D2">
        <w:t xml:space="preserve"> (PPMS)</w:t>
      </w:r>
      <w:r w:rsidR="003D29F7">
        <w:t xml:space="preserve"> </w:t>
      </w:r>
      <w:r w:rsidR="008E222A">
        <w:t>using</w:t>
      </w:r>
      <w:r w:rsidR="003D29F7">
        <w:t xml:space="preserve"> the Hall configuration</w:t>
      </w:r>
      <w:r w:rsidR="003069D2">
        <w:t xml:space="preserve"> under a magnetic field </w:t>
      </w:r>
      <w:r w:rsidR="00F20D0C">
        <w:t xml:space="preserve">ranging from </w:t>
      </w:r>
      <w:r w:rsidR="00EA1376">
        <w:t>−</w:t>
      </w:r>
      <w:r w:rsidR="00F20D0C">
        <w:t>9 to</w:t>
      </w:r>
      <w:r w:rsidR="003069D2">
        <w:t xml:space="preserve"> 9 T</w:t>
      </w:r>
      <w:r w:rsidR="003D29F7">
        <w:t xml:space="preserve">. </w:t>
      </w:r>
      <w:r w:rsidR="0022007D">
        <w:t>T</w:t>
      </w:r>
      <w:r w:rsidR="00DC5CB4">
        <w:t xml:space="preserve">hermal conductivity was characterized by a </w:t>
      </w:r>
      <w:r w:rsidR="00BB456B" w:rsidRPr="00BB456B">
        <w:t xml:space="preserve">NETZSCH 467 </w:t>
      </w:r>
      <w:proofErr w:type="spellStart"/>
      <w:r w:rsidR="00BB456B" w:rsidRPr="00BB456B">
        <w:t>HyperFlash</w:t>
      </w:r>
      <w:proofErr w:type="spellEnd"/>
      <w:r w:rsidR="00BB456B" w:rsidRPr="00BB456B">
        <w:t xml:space="preserve"> laser-flash</w:t>
      </w:r>
      <w:r w:rsidR="00DC5CB4">
        <w:t xml:space="preserve"> </w:t>
      </w:r>
      <w:r w:rsidR="00BB456B" w:rsidRPr="002F6507">
        <w:t>apparatus</w:t>
      </w:r>
      <w:r w:rsidR="00DC5CB4" w:rsidRPr="002F6507">
        <w:t xml:space="preserve"> on 10</w:t>
      </w:r>
      <w:r w:rsidR="00321C8F" w:rsidRPr="002F6507">
        <w:t>-</w:t>
      </w:r>
      <w:r w:rsidR="00BB456B" w:rsidRPr="002F6507">
        <w:t>mm</w:t>
      </w:r>
      <w:r w:rsidR="00BB456B">
        <w:t xml:space="preserve"> diameter</w:t>
      </w:r>
      <w:r w:rsidR="00DC5CB4">
        <w:t xml:space="preserve"> and </w:t>
      </w:r>
      <w:r w:rsidR="00DC5CB4" w:rsidRPr="002F6507">
        <w:t>2</w:t>
      </w:r>
      <w:r w:rsidR="00321C8F" w:rsidRPr="002F6507">
        <w:t>-</w:t>
      </w:r>
      <w:r w:rsidR="00DC5CB4" w:rsidRPr="002F6507">
        <w:t>mm</w:t>
      </w:r>
      <w:r w:rsidR="00DC5CB4">
        <w:t xml:space="preserve"> thickness pellets</w:t>
      </w:r>
      <w:r w:rsidR="00BB456B">
        <w:t>, coated with graphite</w:t>
      </w:r>
      <w:r w:rsidR="00DC5CB4">
        <w:t>.</w:t>
      </w:r>
      <w:r w:rsidR="00DA4492">
        <w:t xml:space="preserve"> The heat capacity was estimated using the Dulong-Petit law.</w:t>
      </w:r>
      <w:r w:rsidR="003C5D48">
        <w:t xml:space="preserve"> </w:t>
      </w:r>
      <w:r w:rsidR="005A43E7" w:rsidRPr="005A43E7">
        <w:rPr>
          <w:color w:val="FF0000"/>
        </w:rPr>
        <w:t>Uncertainties on the Seebeck coefficient, resistivity, power factor and figure of merit zT are 6 %, 8 %, 14% and 20 %, respectively.</w:t>
      </w:r>
    </w:p>
    <w:p w14:paraId="2B3A6DC7" w14:textId="22A4B807" w:rsidR="0025288E" w:rsidRPr="0083106D" w:rsidRDefault="00312F47" w:rsidP="004E640C">
      <w:r w:rsidRPr="002F6507">
        <w:rPr>
          <w:b/>
          <w:bCs/>
        </w:rPr>
        <w:t xml:space="preserve">Electronic Structure </w:t>
      </w:r>
      <w:r w:rsidR="001753AB" w:rsidRPr="002F6507">
        <w:rPr>
          <w:b/>
          <w:bCs/>
        </w:rPr>
        <w:t>Calculations.</w:t>
      </w:r>
      <w:r w:rsidRPr="002F6507">
        <w:rPr>
          <w:b/>
          <w:bCs/>
        </w:rPr>
        <w:t xml:space="preserve"> </w:t>
      </w:r>
      <w:r w:rsidR="00947F58" w:rsidRPr="002F6507">
        <w:rPr>
          <w:bCs/>
        </w:rPr>
        <w:t>Periodic spin-polarized</w:t>
      </w:r>
      <w:r w:rsidR="00947F58" w:rsidRPr="002F6507">
        <w:rPr>
          <w:b/>
          <w:bCs/>
        </w:rPr>
        <w:t xml:space="preserve"> </w:t>
      </w:r>
      <w:r w:rsidR="00947F58" w:rsidRPr="002F6507">
        <w:t>d</w:t>
      </w:r>
      <w:r w:rsidRPr="002F6507">
        <w:t>ensity functional theory (DFT) calculation</w:t>
      </w:r>
      <w:r w:rsidR="00321C8F" w:rsidRPr="002F6507">
        <w:t>s</w:t>
      </w:r>
      <w:r w:rsidRPr="002F6507">
        <w:t xml:space="preserve"> were </w:t>
      </w:r>
      <w:r w:rsidR="00947F58" w:rsidRPr="002F6507">
        <w:t>carried out</w:t>
      </w:r>
      <w:r w:rsidRPr="002F6507">
        <w:t xml:space="preserve"> to </w:t>
      </w:r>
      <w:r w:rsidR="005F6929" w:rsidRPr="002F6507">
        <w:t>provide</w:t>
      </w:r>
      <w:r w:rsidRPr="002F6507">
        <w:t xml:space="preserve"> insight</w:t>
      </w:r>
      <w:r w:rsidR="005F6929" w:rsidRPr="002F6507">
        <w:t>s</w:t>
      </w:r>
      <w:r w:rsidRPr="002F6507">
        <w:t xml:space="preserve"> into the electrical structural</w:t>
      </w:r>
      <w:r w:rsidR="005F6929" w:rsidRPr="002F6507">
        <w:t xml:space="preserve"> properties</w:t>
      </w:r>
      <w:r w:rsidRPr="002F6507">
        <w:t xml:space="preserve"> of the title compound. </w:t>
      </w:r>
      <w:r w:rsidR="001E0CE9" w:rsidRPr="002F6507">
        <w:t>Structural optimizations were</w:t>
      </w:r>
      <w:r w:rsidR="00947F58" w:rsidRPr="002F6507">
        <w:t xml:space="preserve"> first</w:t>
      </w:r>
      <w:r w:rsidR="001E0CE9" w:rsidRPr="002F6507">
        <w:t xml:space="preserve"> performed using </w:t>
      </w:r>
      <w:r w:rsidR="006B2970" w:rsidRPr="002F6507">
        <w:t xml:space="preserve">the </w:t>
      </w:r>
      <w:r w:rsidR="006B2970" w:rsidRPr="002F6507">
        <w:rPr>
          <w:i/>
          <w:iCs/>
        </w:rPr>
        <w:t>VASP</w:t>
      </w:r>
      <w:r w:rsidR="006B2970" w:rsidRPr="002F6507">
        <w:t xml:space="preserve"> software version 5.4.1</w:t>
      </w:r>
      <w:r w:rsidR="005460E7" w:rsidRPr="002F6507">
        <w:t xml:space="preserve"> </w:t>
      </w:r>
      <w:r w:rsidR="00787E1C">
        <w:fldChar w:fldCharType="begin"/>
      </w:r>
      <w:r w:rsidR="00134594">
        <w:instrText xml:space="preserve"> ADDIN ZOTERO_ITEM CSL_CITATION {"citationID":"2zCwOp75","properties":{"formattedCitation":"\\super 47\\uc0\\u8211{}49\\nosupersub{}","plainCitation":"47–49","noteIndex":0},"citationItems":[{"id":734,"uris":["http://zotero.org/users/12200877/items/7HYC7XBK"],"itemData":{"id":734,"type":"article-journal","abstract":"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 © 1993 The American Physical Society.","container-title":"Physical Review B","DOI":"10.1103/PhysRevB.47.558","ISSN":"01631829","issue":"1","journalAbbreviation":"Phys. Rev. B","note":"publisher: American Physical Society","page":"558","title":"Ab initio molecular dynamics for liquid metals","volume":"47","author":[{"family":"Kresse","given":"G."},{"family":"Hafner","given":"J."}],"issued":{"date-parts":[["1993",1,1]]}}},{"id":729,"uris":["http://zotero.org/users/12200877/items/5JJCU554"],"itemData":{"id":729,"type":"article-journal","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container-title":"Physical Review B","DOI":"10.1103/PhysRevB.54.11169","ISSN":"1550235X","issue":"16","journalAbbreviation":"Phys. Rev. B","note":"PMID: 9984901\npublisher: American Physical Society","page":"11169","title":"Efficient iterative schemes for ab initio total-energy calculations using a plane-wave basis set","volume":"54","author":[{"family":"Kresse","given":"G."},{"family":"Furthmüller","given":"J."}],"issued":{"date-parts":[["1996",10,15]]}}},{"id":732,"uris":["http://zotero.org/users/12200877/items/CMCVZ744"],"itemData":{"id":732,"type":"article-journal","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container-title":"Computational Materials Science","DOI":"10.1016/0927-0256(96)00008-0","ISSN":"0927-0256","issue":"1","journalAbbreviation":"Comput. Mater. Sci.","note":"publisher: Elsevier","page":"15-50","title":"Efficiency of ab-initio total energy calculations for metals and semiconductors using a plane-wave basis set","volume":"6","author":[{"family":"Kresse","given":"G."},{"family":"Furthmüller","given":"J."}],"issued":{"date-parts":[["1996",7,1]]}}}],"schema":"https://github.com/citation-style-language/schema/raw/master/csl-citation.json"} </w:instrText>
      </w:r>
      <w:r w:rsidR="00787E1C">
        <w:fldChar w:fldCharType="separate"/>
      </w:r>
      <w:r w:rsidR="00134594" w:rsidRPr="00134594">
        <w:rPr>
          <w:vertAlign w:val="superscript"/>
        </w:rPr>
        <w:t>47–49</w:t>
      </w:r>
      <w:r w:rsidR="00787E1C">
        <w:fldChar w:fldCharType="end"/>
      </w:r>
      <w:r w:rsidR="006B2970" w:rsidRPr="002F6507">
        <w:t xml:space="preserve"> with the </w:t>
      </w:r>
      <w:proofErr w:type="spellStart"/>
      <w:r w:rsidR="006B2970" w:rsidRPr="002F6507">
        <w:t>Perdew</w:t>
      </w:r>
      <w:proofErr w:type="spellEnd"/>
      <w:r w:rsidR="006B2970" w:rsidRPr="002F6507">
        <w:t xml:space="preserve">, Burke and </w:t>
      </w:r>
      <w:proofErr w:type="spellStart"/>
      <w:r w:rsidR="006B2970" w:rsidRPr="002F6507">
        <w:t>Ernzerhof</w:t>
      </w:r>
      <w:proofErr w:type="spellEnd"/>
      <w:r w:rsidR="006B2970" w:rsidRPr="002F6507">
        <w:t xml:space="preserve"> (PBE) exchange-correlation functional</w:t>
      </w:r>
      <w:r w:rsidR="00787E1C">
        <w:fldChar w:fldCharType="begin"/>
      </w:r>
      <w:r w:rsidR="00134594">
        <w:instrText xml:space="preserve"> ADDIN ZOTERO_ITEM CSL_CITATION {"citationID":"QMyV3HmX","properties":{"formattedCitation":"\\super 50\\nosupersub{}","plainCitation":"50","noteIndex":0},"citationItems":[{"id":763,"uris":["http://zotero.org/users/12200877/items/TXZH83E6"],"itemData":{"id":763,"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note":"publisher: American Physical Society","page":"3865-3868","source":"APS","title":"Generalized Gradient Approximation Made Simple","volume":"77","author":[{"family":"Perdew","given":"John P."},{"family":"Burke","given":"Kieron"},{"family":"Ernzerhof","given":"Matthias"}],"issued":{"date-parts":[["1996",10,28]]}}}],"schema":"https://github.com/citation-style-language/schema/raw/master/csl-citation.json"} </w:instrText>
      </w:r>
      <w:r w:rsidR="00787E1C">
        <w:fldChar w:fldCharType="separate"/>
      </w:r>
      <w:r w:rsidR="00134594" w:rsidRPr="00134594">
        <w:rPr>
          <w:vertAlign w:val="superscript"/>
        </w:rPr>
        <w:t>50</w:t>
      </w:r>
      <w:r w:rsidR="00787E1C">
        <w:fldChar w:fldCharType="end"/>
      </w:r>
      <w:r w:rsidR="00306423" w:rsidRPr="002F6507">
        <w:t xml:space="preserve"> a</w:t>
      </w:r>
      <w:r w:rsidR="00914EDD" w:rsidRPr="002F6507">
        <w:t>nd a</w:t>
      </w:r>
      <w:r w:rsidR="00306423" w:rsidRPr="002F6507">
        <w:t xml:space="preserve"> cut-of</w:t>
      </w:r>
      <w:r w:rsidR="00834E04" w:rsidRPr="002F6507">
        <w:t>f energy of 350 eV</w:t>
      </w:r>
      <w:r w:rsidR="00406919" w:rsidRPr="002F6507">
        <w:t>.</w:t>
      </w:r>
      <w:r w:rsidR="00180453" w:rsidRPr="002F6507">
        <w:t xml:space="preserve"> T</w:t>
      </w:r>
      <w:r w:rsidR="006C5C7E" w:rsidRPr="002F6507">
        <w:t>he non-stoichiometric</w:t>
      </w:r>
      <w:r w:rsidR="00180453" w:rsidRPr="002F6507">
        <w:t xml:space="preserve"> unit cells of</w:t>
      </w:r>
      <w:r w:rsidR="00834E04" w:rsidRPr="002F6507">
        <w:t xml:space="preserve"> </w:t>
      </w:r>
      <w:r w:rsidR="006C5C7E" w:rsidRPr="002F6507">
        <w:t>Ba</w:t>
      </w:r>
      <w:r w:rsidR="006C5C7E" w:rsidRPr="002F6507">
        <w:rPr>
          <w:vertAlign w:val="subscript"/>
        </w:rPr>
        <w:t>0.5</w:t>
      </w:r>
      <w:r w:rsidR="006C5C7E" w:rsidRPr="002F6507">
        <w:t>Cr</w:t>
      </w:r>
      <w:r w:rsidR="006C5C7E" w:rsidRPr="002F6507">
        <w:rPr>
          <w:vertAlign w:val="subscript"/>
        </w:rPr>
        <w:t>5</w:t>
      </w:r>
      <w:r w:rsidR="006C5C7E" w:rsidRPr="002F6507">
        <w:t>Se</w:t>
      </w:r>
      <w:r w:rsidR="006C5C7E" w:rsidRPr="002F6507">
        <w:rPr>
          <w:vertAlign w:val="subscript"/>
        </w:rPr>
        <w:t>8</w:t>
      </w:r>
      <w:r w:rsidR="006C5C7E" w:rsidRPr="002F6507">
        <w:t xml:space="preserve"> and Rb</w:t>
      </w:r>
      <w:r w:rsidR="006C5C7E" w:rsidRPr="002F6507">
        <w:rPr>
          <w:vertAlign w:val="subscript"/>
        </w:rPr>
        <w:t>0.2</w:t>
      </w:r>
      <w:r w:rsidR="006C5C7E" w:rsidRPr="002F6507">
        <w:t>Ba</w:t>
      </w:r>
      <w:r w:rsidR="006C5C7E" w:rsidRPr="002F6507">
        <w:rPr>
          <w:vertAlign w:val="subscript"/>
        </w:rPr>
        <w:t>0.4</w:t>
      </w:r>
      <w:r w:rsidR="006C5C7E" w:rsidRPr="002F6507">
        <w:t>Cr</w:t>
      </w:r>
      <w:r w:rsidR="006C5C7E" w:rsidRPr="002F6507">
        <w:rPr>
          <w:vertAlign w:val="subscript"/>
        </w:rPr>
        <w:t>5</w:t>
      </w:r>
      <w:r w:rsidR="006C5C7E" w:rsidRPr="002F6507">
        <w:t>Se</w:t>
      </w:r>
      <w:r w:rsidR="006C5C7E" w:rsidRPr="002F6507">
        <w:rPr>
          <w:vertAlign w:val="subscript"/>
        </w:rPr>
        <w:t>8</w:t>
      </w:r>
      <w:r w:rsidR="00180453" w:rsidRPr="002F6507">
        <w:t xml:space="preserve"> were obtained from</w:t>
      </w:r>
      <w:r w:rsidR="006C5C7E" w:rsidRPr="002F6507">
        <w:t xml:space="preserve"> a 2</w:t>
      </w:r>
      <w:r w:rsidR="005460E7" w:rsidRPr="002F6507">
        <w:t xml:space="preserve"> </w:t>
      </w:r>
      <w:r w:rsidR="006C5C7E" w:rsidRPr="002F6507">
        <w:rPr>
          <w:rFonts w:ascii="Helvetica" w:hAnsi="Helvetica"/>
        </w:rPr>
        <w:t>x</w:t>
      </w:r>
      <w:r w:rsidR="005460E7" w:rsidRPr="002F6507">
        <w:t xml:space="preserve"> </w:t>
      </w:r>
      <w:r w:rsidR="006C5C7E" w:rsidRPr="002F6507">
        <w:t>1</w:t>
      </w:r>
      <w:r w:rsidR="005460E7" w:rsidRPr="002F6507">
        <w:t xml:space="preserve"> </w:t>
      </w:r>
      <w:r w:rsidR="006C5C7E" w:rsidRPr="002F6507">
        <w:rPr>
          <w:rFonts w:ascii="Helvetica" w:hAnsi="Helvetica"/>
        </w:rPr>
        <w:t>x</w:t>
      </w:r>
      <w:r w:rsidR="005460E7" w:rsidRPr="002F6507">
        <w:t xml:space="preserve"> </w:t>
      </w:r>
      <w:r w:rsidR="006C5C7E" w:rsidRPr="002F6507">
        <w:t xml:space="preserve">1 </w:t>
      </w:r>
      <w:r w:rsidR="00914EDD" w:rsidRPr="002F6507">
        <w:t xml:space="preserve">supercell </w:t>
      </w:r>
      <w:r w:rsidR="006C5C7E" w:rsidRPr="002F6507">
        <w:t xml:space="preserve">(27 atoms in total) </w:t>
      </w:r>
      <w:r w:rsidR="00914EDD" w:rsidRPr="002F6507">
        <w:t xml:space="preserve">and a </w:t>
      </w:r>
      <w:r w:rsidR="006C5C7E" w:rsidRPr="002F6507">
        <w:t>1</w:t>
      </w:r>
      <w:r w:rsidR="005460E7" w:rsidRPr="002F6507">
        <w:t xml:space="preserve"> </w:t>
      </w:r>
      <w:r w:rsidR="006C5C7E" w:rsidRPr="002F6507">
        <w:rPr>
          <w:rFonts w:ascii="Helvetica" w:hAnsi="Helvetica"/>
        </w:rPr>
        <w:t>x</w:t>
      </w:r>
      <w:r w:rsidR="005460E7" w:rsidRPr="002F6507">
        <w:t xml:space="preserve"> </w:t>
      </w:r>
      <w:r w:rsidR="006C5C7E" w:rsidRPr="002F6507">
        <w:t>5</w:t>
      </w:r>
      <w:r w:rsidR="005460E7" w:rsidRPr="002F6507">
        <w:t xml:space="preserve"> </w:t>
      </w:r>
      <w:r w:rsidR="006C5C7E" w:rsidRPr="002F6507">
        <w:rPr>
          <w:rFonts w:ascii="Helvetica" w:hAnsi="Helvetica"/>
        </w:rPr>
        <w:t>x</w:t>
      </w:r>
      <w:r w:rsidR="005460E7" w:rsidRPr="002F6507">
        <w:t xml:space="preserve"> </w:t>
      </w:r>
      <w:r w:rsidR="006C5C7E" w:rsidRPr="002F6507">
        <w:t>1</w:t>
      </w:r>
      <w:r w:rsidR="00914EDD" w:rsidRPr="002F6507">
        <w:t xml:space="preserve"> supercell (136 atoms in total)</w:t>
      </w:r>
      <w:r w:rsidR="005460E7" w:rsidRPr="002F6507">
        <w:t xml:space="preserve">, </w:t>
      </w:r>
      <w:r w:rsidR="00914EDD" w:rsidRPr="002F6507">
        <w:t>respectively</w:t>
      </w:r>
      <w:r w:rsidR="005460E7" w:rsidRPr="002F6507">
        <w:t>,</w:t>
      </w:r>
      <w:r w:rsidR="00180453" w:rsidRPr="002F6507">
        <w:t xml:space="preserve"> that</w:t>
      </w:r>
      <w:r w:rsidR="00914EDD" w:rsidRPr="002F6507">
        <w:t xml:space="preserve"> were sampled with</w:t>
      </w:r>
      <w:r w:rsidR="00834E04" w:rsidRPr="002F6507">
        <w:t xml:space="preserve"> a </w:t>
      </w:r>
      <w:r w:rsidR="00914EDD" w:rsidRPr="002F6507">
        <w:t>6</w:t>
      </w:r>
      <w:r w:rsidR="005460E7" w:rsidRPr="002F6507">
        <w:t xml:space="preserve"> </w:t>
      </w:r>
      <w:r w:rsidR="00834E04" w:rsidRPr="002F6507">
        <w:rPr>
          <w:rFonts w:ascii="Helvetica" w:hAnsi="Helvetica"/>
        </w:rPr>
        <w:t>x</w:t>
      </w:r>
      <w:r w:rsidR="005460E7" w:rsidRPr="002F6507">
        <w:rPr>
          <w:rFonts w:ascii="Helvetica" w:hAnsi="Helvetica"/>
        </w:rPr>
        <w:t xml:space="preserve"> </w:t>
      </w:r>
      <w:r w:rsidR="00914EDD" w:rsidRPr="002F6507">
        <w:t>6</w:t>
      </w:r>
      <w:r w:rsidR="005460E7" w:rsidRPr="002F6507">
        <w:t xml:space="preserve"> </w:t>
      </w:r>
      <w:r w:rsidR="00834E04" w:rsidRPr="002F6507">
        <w:rPr>
          <w:rFonts w:ascii="Helvetica" w:hAnsi="Helvetica"/>
        </w:rPr>
        <w:t>x</w:t>
      </w:r>
      <w:r w:rsidR="005460E7" w:rsidRPr="002F6507">
        <w:t xml:space="preserve"> </w:t>
      </w:r>
      <w:r w:rsidR="00914EDD" w:rsidRPr="002F6507">
        <w:t>6</w:t>
      </w:r>
      <w:r w:rsidR="00834E04" w:rsidRPr="002F6507">
        <w:t xml:space="preserve"> </w:t>
      </w:r>
      <w:proofErr w:type="spellStart"/>
      <w:r w:rsidR="00914EDD" w:rsidRPr="002F6507">
        <w:t>Monkhorst</w:t>
      </w:r>
      <w:proofErr w:type="spellEnd"/>
      <w:r w:rsidR="00914EDD" w:rsidRPr="002F6507">
        <w:t xml:space="preserve">-Pack </w:t>
      </w:r>
      <w:r w:rsidR="00914EDD" w:rsidRPr="002F6507">
        <w:rPr>
          <w:i/>
          <w:iCs/>
        </w:rPr>
        <w:t>k</w:t>
      </w:r>
      <w:r w:rsidR="00914EDD" w:rsidRPr="002F6507">
        <w:t>-points grid</w:t>
      </w:r>
      <w:r w:rsidR="00834E04" w:rsidRPr="002F6507">
        <w:t>.</w:t>
      </w:r>
      <w:r w:rsidR="00787E1C">
        <w:fldChar w:fldCharType="begin"/>
      </w:r>
      <w:r w:rsidR="00134594">
        <w:instrText xml:space="preserve"> ADDIN ZOTERO_ITEM CSL_CITATION {"citationID":"6ctkMbXc","properties":{"formattedCitation":"\\super 51\\nosupersub{}","plainCitation":"51","noteIndex":0},"citationItems":[{"id":765,"uris":["http://zotero.org/users/12200877/items/7JBK8VTG"],"itemData":{"id":765,"type":"article-journal","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container-title":"Physical Review B","DOI":"10.1103/PhysRevB.13.5188","issue":"12","journalAbbreviation":"Phys. Rev. B","note":"publisher: American Physical Society","page":"5188-5192","source":"APS","title":"Special points for Brillouin-zone integrations","volume":"13","author":[{"family":"Monkhorst","given":"Hendrik J."},{"family":"Pack","given":"James D."}],"issued":{"date-parts":[["1976",6,15]]}}}],"schema":"https://github.com/citation-style-language/schema/raw/master/csl-citation.json"} </w:instrText>
      </w:r>
      <w:r w:rsidR="00787E1C">
        <w:fldChar w:fldCharType="separate"/>
      </w:r>
      <w:r w:rsidR="00134594" w:rsidRPr="00134594">
        <w:rPr>
          <w:vertAlign w:val="superscript"/>
        </w:rPr>
        <w:t>51</w:t>
      </w:r>
      <w:r w:rsidR="00787E1C">
        <w:fldChar w:fldCharType="end"/>
      </w:r>
      <w:r w:rsidR="00950BC7" w:rsidRPr="002F6507">
        <w:t xml:space="preserve"> </w:t>
      </w:r>
      <w:r w:rsidR="00950BC7" w:rsidRPr="002F6507">
        <w:rPr>
          <w:i/>
          <w:iCs/>
        </w:rPr>
        <w:t>VASP</w:t>
      </w:r>
      <w:r w:rsidR="00950BC7" w:rsidRPr="002F6507">
        <w:t xml:space="preserve">-relaxed structures were then used to compute the electronic density of states (DOS) with the </w:t>
      </w:r>
      <w:r w:rsidR="00950BC7" w:rsidRPr="002F6507">
        <w:rPr>
          <w:i/>
          <w:iCs/>
        </w:rPr>
        <w:lastRenderedPageBreak/>
        <w:t>WIEN2k</w:t>
      </w:r>
      <w:r w:rsidR="00950BC7" w:rsidRPr="002F6507">
        <w:t xml:space="preserve"> code using the full-potential linearized augmented plane wave approach,</w:t>
      </w:r>
      <w:r w:rsidR="00787E1C">
        <w:fldChar w:fldCharType="begin"/>
      </w:r>
      <w:r w:rsidR="00134594">
        <w:instrText xml:space="preserve"> ADDIN ZOTERO_ITEM CSL_CITATION {"citationID":"SjBgFfba","properties":{"formattedCitation":"\\super 52\\nosupersub{}","plainCitation":"52","noteIndex":0},"citationItems":[{"id":731,"uris":["http://zotero.org/users/12200877/items/R33HWMMT"],"itemData":{"id":731,"type":"article-journal","abstract":"The WIEN2k program is based on the augmented plane wave plus local orbitals (APW+lo) method to solve the Kohn-Sham equations of density functional theory. The APW+lo method, which considers all electrons (core and valence) self-consistently in a full-potential treatment, is implemented very efficiently in WIEN2k, since various types of parallelization are available and many optimized numerical libraries can be used. Many properties can be calculated, ranging from the basic ones, such as the electronic band structure or the optimized atomic structure, to more specialized ones such as the nuclear magnetic resonance shielding tensor or the electric polarization. After a brief presentation of the APW+lo method, we review the usage, capabilities, and features of WIEN2k (version 19) in detail. The various options, properties, and available approximations for the exchange-correlation functional, as well as the external libraries or programs that can be used with WIEN2k, are mentioned. References to relevant applications and some examples are also given.","container-title":"Journal of Chemical Physics","DOI":"10.1063/1.5143061/16727314/074101_1_ACCEPTED_MANUSCRIPT.PDF","ISSN":"00219606","issue":"7","journalAbbreviation":"J. Chem. Phys.","note":"PMID: 32087668\npublisher: American Institute of Physics Inc.","title":"WIEN2k: An APW+lo program for calculating the properties of solids","URL":"/aip/jcp/article/152/7/074101/485553/WIEN2k-An-APW-lo-program-for-calculating-the","volume":"152","author":[{"family":"Blaha","given":"Peter"},{"family":"Schwarz","given":"Karlheinz"},{"family":"Tran","given":"Fabien"},{"family":"Laskowski","given":"Robert"},{"family":"Madsen","given":"Georg K.H."},{"family":"Marks","given":"Laurence D."}],"accessed":{"date-parts":[["2023",7,21]]},"issued":{"date-parts":[["2020",2,21]]}}}],"schema":"https://github.com/citation-style-language/schema/raw/master/csl-citation.json"} </w:instrText>
      </w:r>
      <w:r w:rsidR="00787E1C">
        <w:fldChar w:fldCharType="separate"/>
      </w:r>
      <w:r w:rsidR="00134594" w:rsidRPr="00134594">
        <w:rPr>
          <w:vertAlign w:val="superscript"/>
        </w:rPr>
        <w:t>52</w:t>
      </w:r>
      <w:r w:rsidR="00787E1C">
        <w:fldChar w:fldCharType="end"/>
      </w:r>
      <w:r w:rsidR="00950BC7" w:rsidRPr="002F6507">
        <w:t xml:space="preserve"> employing the modified </w:t>
      </w:r>
      <w:proofErr w:type="spellStart"/>
      <w:r w:rsidR="00950BC7" w:rsidRPr="002F6507">
        <w:t>Becke</w:t>
      </w:r>
      <w:proofErr w:type="spellEnd"/>
      <w:r w:rsidR="00950BC7" w:rsidRPr="002F6507">
        <w:t>-Johnson (</w:t>
      </w:r>
      <w:proofErr w:type="spellStart"/>
      <w:r w:rsidR="00950BC7" w:rsidRPr="002F6507">
        <w:t>mBJ</w:t>
      </w:r>
      <w:proofErr w:type="spellEnd"/>
      <w:r w:rsidR="00950BC7" w:rsidRPr="002F6507">
        <w:t>) exchange-correlation potential</w:t>
      </w:r>
      <w:r w:rsidR="00787E1C">
        <w:fldChar w:fldCharType="begin"/>
      </w:r>
      <w:r w:rsidR="00134594">
        <w:instrText xml:space="preserve"> ADDIN ZOTERO_ITEM CSL_CITATION {"citationID":"u1rAl6Bq","properties":{"formattedCitation":"\\super 53\\nosupersub{}","plainCitation":"53","noteIndex":0},"citationItems":[{"id":733,"uris":["http://zotero.org/users/12200877/items/VJW5DNHL"],"itemData":{"id":733,"type":"article-journal","abstract":"A modified version of the exchange potential proposed by Becke and Johnson is tested on solids for the calculation of band gaps. The agreement with experiment is very good for all types of solids we considered (e.g., wide band gap insulators, sp semiconductors, and strongly correlated 3d transition-metal oxides) and is of the same order as the agreement obtained with the hybrid functionals or the GW methods. This semilocal exchange potential, which recovers the local-density approximation (LDA) for a constant electron density, mimics very well the behavior of orbital-dependent potentials and leads to calculations which are barely more expensive than LDA calculations. Therefore, it can be applied to very large systems in an efficient way. © 2009 The American Physical Society.","container-title":"Physical Review Letters","DOI":"10.1103/PHYSREVLETT.102.226401/FIGURES/2/MEDIUM","ISSN":"00319007","issue":"22","journalAbbreviation":"Phys. Rev. Lett.","note":"publisher: American Physical Society","page":"226401","title":"Accurate band gaps of semiconductors and insulators with a semilocal exchange-correlation potential","volume":"102","author":[{"family":"Tran","given":"Fabien"},{"family":"Blaha","given":"Peter"}],"issued":{"date-parts":[["2009",6,3]]}}}],"schema":"https://github.com/citation-style-language/schema/raw/master/csl-citation.json"} </w:instrText>
      </w:r>
      <w:r w:rsidR="00787E1C">
        <w:fldChar w:fldCharType="separate"/>
      </w:r>
      <w:r w:rsidR="00134594" w:rsidRPr="00134594">
        <w:rPr>
          <w:vertAlign w:val="superscript"/>
        </w:rPr>
        <w:t>53</w:t>
      </w:r>
      <w:r w:rsidR="00787E1C">
        <w:fldChar w:fldCharType="end"/>
      </w:r>
      <w:r w:rsidR="00475958" w:rsidRPr="002F6507">
        <w:t xml:space="preserve"> with</w:t>
      </w:r>
      <w:r w:rsidR="00750729" w:rsidRPr="002F6507">
        <w:t xml:space="preserve"> </w:t>
      </w:r>
      <w:r w:rsidR="00475958" w:rsidRPr="002F6507">
        <w:t xml:space="preserve">a plane-wave cut-off corresponding to </w:t>
      </w:r>
      <w:proofErr w:type="spellStart"/>
      <w:r w:rsidR="00475958" w:rsidRPr="002F6507">
        <w:t>R</w:t>
      </w:r>
      <w:r w:rsidR="00475958" w:rsidRPr="002F6507">
        <w:rPr>
          <w:vertAlign w:val="subscript"/>
        </w:rPr>
        <w:t>MT</w:t>
      </w:r>
      <w:r w:rsidR="004901D3" w:rsidRPr="002F6507">
        <w:t>∙</w:t>
      </w:r>
      <w:r w:rsidR="00475958" w:rsidRPr="002F6507">
        <w:t>K</w:t>
      </w:r>
      <w:r w:rsidR="00475958" w:rsidRPr="002F6507">
        <w:rPr>
          <w:vertAlign w:val="subscript"/>
        </w:rPr>
        <w:t>max</w:t>
      </w:r>
      <w:proofErr w:type="spellEnd"/>
      <w:r w:rsidR="00475958" w:rsidRPr="002F6507">
        <w:t xml:space="preserve"> = 7.</w:t>
      </w:r>
      <w:r w:rsidR="004901D3" w:rsidRPr="002F6507">
        <w:t xml:space="preserve"> </w:t>
      </w:r>
      <w:r w:rsidR="00475958" w:rsidRPr="002F6507">
        <w:t>Total energy convergence was achieved with a Brillouin Zone</w:t>
      </w:r>
      <w:r w:rsidR="00242FEF" w:rsidRPr="002F6507">
        <w:t xml:space="preserve"> (BZ)</w:t>
      </w:r>
      <w:r w:rsidR="00475958" w:rsidRPr="002F6507">
        <w:t xml:space="preserve"> </w:t>
      </w:r>
      <w:r w:rsidR="004901D3" w:rsidRPr="002F6507">
        <w:t xml:space="preserve">integration mesh of 500 </w:t>
      </w:r>
      <w:r w:rsidR="004901D3" w:rsidRPr="002F6507">
        <w:rPr>
          <w:i/>
          <w:iCs/>
        </w:rPr>
        <w:t>k</w:t>
      </w:r>
      <w:r w:rsidR="004901D3" w:rsidRPr="002F6507">
        <w:t xml:space="preserve">-points. </w:t>
      </w:r>
      <w:r w:rsidR="00750729" w:rsidRPr="002F6507">
        <w:t>Electronic transport coefficients were calculated</w:t>
      </w:r>
      <w:r w:rsidR="00D37D0A" w:rsidRPr="002F6507">
        <w:t xml:space="preserve"> within the</w:t>
      </w:r>
      <w:r w:rsidR="00350FB3" w:rsidRPr="002F6507">
        <w:t xml:space="preserve"> linearized</w:t>
      </w:r>
      <w:r w:rsidR="00D37D0A" w:rsidRPr="002F6507">
        <w:t xml:space="preserve"> Boltzmann transport equation</w:t>
      </w:r>
      <w:r w:rsidR="00EE0865" w:rsidRPr="002F6507">
        <w:t xml:space="preserve"> using</w:t>
      </w:r>
      <w:r w:rsidR="00D37D0A" w:rsidRPr="002F6507">
        <w:t xml:space="preserve"> the </w:t>
      </w:r>
      <w:r w:rsidR="00D37D0A" w:rsidRPr="005C454C">
        <w:rPr>
          <w:i/>
          <w:iCs/>
        </w:rPr>
        <w:t>BoltzTrap2</w:t>
      </w:r>
      <w:r w:rsidR="00D37D0A" w:rsidRPr="002F6507">
        <w:t xml:space="preserve"> code</w:t>
      </w:r>
      <w:r w:rsidR="00787E1C">
        <w:fldChar w:fldCharType="begin"/>
      </w:r>
      <w:r w:rsidR="00134594">
        <w:instrText xml:space="preserve"> ADDIN ZOTERO_ITEM CSL_CITATION {"citationID":"Cm9pNVQR","properties":{"formattedCitation":"\\super 54\\nosupersub{}","plainCitation":"54","noteIndex":0},"citationItems":[{"id":748,"uris":["http://zotero.org/users/12200877/items/ZMKV587M"],"itemData":{"id":748,"type":"article-journal","abstract":"BoltzTraP2 is a software package for calculating a smoothed Fourier expression of periodic functions and the Onsager transport coefficients for extended systems using the linearized Boltzmann transport equation. It uses only the band and k-dependent quasi-particle energies, as well as the intra-band optical matrix elements and scattering rates, as input. The code can be used via a command-line interface and/or as a Python module. It is tested and illustrated on a simple parabolic band example as well as silicon. The positive Seebeck coefficient of lithium is reproduced in an example of going beyond the constant relaxation time approximation.","container-title":"Computer Physics Communications","DOI":"10.1016/j.cpc.2018.05.010","ISSN":"0010-4655","journalAbbreviation":"Comput. Phys. Commun.","note":"ADS Bibcode: 2018CoPhC.231..140M","page":"140-145","source":"NASA ADS","title":"BoltzTraP2, a program for interpolating band structures and calculating semi-classical transport coefficients","volume":"231","author":[{"family":"Madsen","given":"Georg K. H."},{"family":"Carrete","given":"Jesús"},{"family":"Verstraete","given":"Matthieu J."}],"issued":{"date-parts":[["2018",10,1]]}}}],"schema":"https://github.com/citation-style-language/schema/raw/master/csl-citation.json"} </w:instrText>
      </w:r>
      <w:r w:rsidR="00787E1C">
        <w:fldChar w:fldCharType="separate"/>
      </w:r>
      <w:r w:rsidR="00134594" w:rsidRPr="00134594">
        <w:rPr>
          <w:vertAlign w:val="superscript"/>
        </w:rPr>
        <w:t>54</w:t>
      </w:r>
      <w:r w:rsidR="00787E1C">
        <w:fldChar w:fldCharType="end"/>
      </w:r>
      <w:r w:rsidR="00EE0865" w:rsidRPr="002F6507">
        <w:t xml:space="preserve"> with a constant relaxation time for the electrons and assuming a rigid band structure</w:t>
      </w:r>
      <w:r w:rsidR="00787E1C">
        <w:fldChar w:fldCharType="begin"/>
      </w:r>
      <w:r w:rsidR="00134594">
        <w:instrText xml:space="preserve"> ADDIN ZOTERO_ITEM CSL_CITATION {"citationID":"VVmEdWLQ","properties":{"formattedCitation":"\\super 55,56\\nosupersub{}","plainCitation":"55,56","noteIndex":0},"citationItems":[{"id":745,"uris":["http://zotero.org/users/12200877/items/H3HN5QVF"],"itemData":{"id":745,"type":"article-journal","abstract":"We present a method of modeling transport coefficients from first-principles calculations. We introduce the transport distribution that contains all electronic information and from which transport coefficients can easily be calculated. We use this method to analyze Bi2Te3 and calculate its transport coefficients for a comparison with experiment. The transport distribution gives an improved insight into the relationship between transport properties and electronic structure and is a valuable tool in the search for improved thermoelectric materials.","container-title":"Physical Review B","DOI":"10.1103/PhysRevB.68.125210","issue":"12","journalAbbreviation":"Phys. Rev. B","note":"publisher: American Physical Society","page":"125210","source":"APS","title":"Transport coefficients from first-principles calculations","volume":"68","author":[{"family":"Scheidemantel","given":"T. J."},{"family":"Ambrosch-Draxl","given":"C."},{"family":"Thonhauser","given":"T."},{"family":"Badding","given":"J. V."},{"family":"Sofo","given":"J. O."}],"issued":{"date-parts":[["2003",9,29]]}}},{"id":747,"uris":["http://zotero.org/users/12200877/items/ZEUXWCJS"],"itemData":{"id":747,"type":"article-journal","abstract":"An automated band structure calculation based on the inorganic crystal structure database and the augmented plane wave method for electronic structure calculations is presented. Using a rigid band approach and semiclassic Boltzmann theory the band structures are analyzed and a large number of compounds are screened for potential interesting thermoelectric properties. We thereby propose LiZnSb as a potential new thermoelectric material. The k-space structure of the lowest conduction band of LiZnSb is analyzed in detail, and excellent thermoelectric properties are expected for this material. Furthermore the lattice dynamics are calculated, and anisotropic lattice thermal conduction is predicted.","container-title":"Journal of the American Chemical Society","DOI":"10.1021/ja062526a","ISSN":"0002-7863","issue":"37","journalAbbreviation":"J. Am. Chem. Soc.","note":"publisher: American Chemical Society","page":"12140-12146","source":"ACS Publications","title":"Automated Search for New Thermoelectric Materials: The Case of LiZnSb","title-short":"Automated Search for New Thermoelectric Materials","volume":"128","author":[{"family":"Madsen","given":"Georg K. H."}],"issued":{"date-parts":[["2006",9,1]]}}}],"schema":"https://github.com/citation-style-language/schema/raw/master/csl-citation.json"} </w:instrText>
      </w:r>
      <w:r w:rsidR="00787E1C">
        <w:fldChar w:fldCharType="separate"/>
      </w:r>
      <w:r w:rsidR="00134594" w:rsidRPr="00134594">
        <w:rPr>
          <w:vertAlign w:val="superscript"/>
        </w:rPr>
        <w:t>55,56</w:t>
      </w:r>
      <w:r w:rsidR="00787E1C">
        <w:fldChar w:fldCharType="end"/>
      </w:r>
      <w:r w:rsidR="00180453" w:rsidRPr="002F6507">
        <w:t xml:space="preserve"> </w:t>
      </w:r>
      <w:r w:rsidR="009D1596" w:rsidRPr="002F6507">
        <w:t>with respect to the Fermi energy</w:t>
      </w:r>
      <w:r w:rsidR="00EE0865" w:rsidRPr="002F6507">
        <w:t>.</w:t>
      </w:r>
      <w:r w:rsidR="004C04F9" w:rsidRPr="002F6507">
        <w:t xml:space="preserve"> </w:t>
      </w:r>
      <w:r w:rsidR="00C53C23" w:rsidRPr="002F6507">
        <w:t>5000</w:t>
      </w:r>
      <w:r w:rsidR="004C04F9" w:rsidRPr="002F6507">
        <w:t xml:space="preserve"> </w:t>
      </w:r>
      <w:r w:rsidR="004C04F9" w:rsidRPr="002F6507">
        <w:rPr>
          <w:i/>
          <w:iCs/>
        </w:rPr>
        <w:t>k</w:t>
      </w:r>
      <w:r w:rsidR="004C04F9" w:rsidRPr="002F6507">
        <w:t>-point</w:t>
      </w:r>
      <w:r w:rsidR="00C53C23" w:rsidRPr="002F6507">
        <w:t>s in the BZ were</w:t>
      </w:r>
      <w:r w:rsidR="004C04F9" w:rsidRPr="002F6507">
        <w:t xml:space="preserve"> used to compute the </w:t>
      </w:r>
      <w:r w:rsidR="00C53C23" w:rsidRPr="002F6507">
        <w:t xml:space="preserve">band </w:t>
      </w:r>
      <w:r w:rsidR="004C04F9" w:rsidRPr="002F6507">
        <w:t>derivatives for transport calculations.</w:t>
      </w:r>
      <w:r w:rsidR="00DF4A80" w:rsidRPr="002F6507">
        <w:t xml:space="preserve"> </w:t>
      </w:r>
      <w:r w:rsidR="00D964F5" w:rsidRPr="002F6507">
        <w:t xml:space="preserve">The </w:t>
      </w:r>
      <w:r w:rsidR="00B94085" w:rsidRPr="002F6507">
        <w:t xml:space="preserve">Seebeck coefficient </w:t>
      </w:r>
      <w:r w:rsidR="008B572E" w:rsidRPr="002F6507">
        <w:t>(</w:t>
      </w:r>
      <w:r w:rsidR="008B572E" w:rsidRPr="002F6507">
        <w:rPr>
          <w:i/>
          <w:iCs/>
        </w:rPr>
        <w:t>S</w:t>
      </w:r>
      <w:r w:rsidR="008B572E" w:rsidRPr="002F6507">
        <w:t xml:space="preserve">) </w:t>
      </w:r>
      <w:r w:rsidR="00B94085" w:rsidRPr="002F6507">
        <w:t>as function of the chemical potential</w:t>
      </w:r>
      <w:r w:rsidR="008B572E" w:rsidRPr="002F6507">
        <w:t xml:space="preserve"> </w:t>
      </w:r>
      <w:r w:rsidR="008B572E" w:rsidRPr="002F6507">
        <w:rPr>
          <w:rFonts w:eastAsia="Times New Roman"/>
          <w:lang w:val="uz-Cyrl-UZ" w:eastAsia="fr-FR"/>
        </w:rPr>
        <w:t>(</w:t>
      </w:r>
      <w:r w:rsidR="008B572E" w:rsidRPr="002F6507">
        <w:rPr>
          <w:rFonts w:eastAsia="Times New Roman"/>
          <w:i/>
          <w:iCs/>
          <w:lang w:val="uz-Cyrl-UZ" w:eastAsia="fr-FR"/>
        </w:rPr>
        <w:t>μ</w:t>
      </w:r>
      <w:r w:rsidR="008B572E" w:rsidRPr="002F6507">
        <w:rPr>
          <w:rFonts w:eastAsia="Times New Roman"/>
          <w:lang w:val="uz-Cyrl-UZ" w:eastAsia="fr-FR"/>
        </w:rPr>
        <w:t xml:space="preserve">) </w:t>
      </w:r>
      <w:r w:rsidR="001F1CFC" w:rsidRPr="002F6507">
        <w:rPr>
          <w:rFonts w:eastAsia="Times New Roman"/>
          <w:lang w:val="uz-Cyrl-UZ" w:eastAsia="fr-FR"/>
        </w:rPr>
        <w:t xml:space="preserve">that </w:t>
      </w:r>
      <w:r w:rsidR="001F1CFC" w:rsidRPr="002F6507">
        <w:rPr>
          <w:lang w:val="uz-Cyrl-UZ"/>
        </w:rPr>
        <w:t xml:space="preserve">indicates the doping level or carrier concentration in the </w:t>
      </w:r>
      <w:r w:rsidR="001F1CFC" w:rsidRPr="002F6507">
        <w:t xml:space="preserve">considered </w:t>
      </w:r>
      <w:r w:rsidR="001F1CFC" w:rsidRPr="002F6507">
        <w:rPr>
          <w:lang w:val="uz-Cyrl-UZ"/>
        </w:rPr>
        <w:t>system,</w:t>
      </w:r>
      <w:r w:rsidR="001F1CFC" w:rsidRPr="002F6507">
        <w:rPr>
          <w:rFonts w:eastAsia="Times New Roman"/>
          <w:lang w:val="uz-Cyrl-UZ" w:eastAsia="fr-FR"/>
        </w:rPr>
        <w:t xml:space="preserve"> </w:t>
      </w:r>
      <w:r w:rsidR="00B94085" w:rsidRPr="002F6507">
        <w:rPr>
          <w:lang w:val="uz-Cyrl-UZ"/>
        </w:rPr>
        <w:t>w</w:t>
      </w:r>
      <w:r w:rsidR="00D964F5" w:rsidRPr="002F6507">
        <w:t>as</w:t>
      </w:r>
      <w:r w:rsidR="00B94085" w:rsidRPr="002F6507">
        <w:rPr>
          <w:lang w:val="uz-Cyrl-UZ"/>
        </w:rPr>
        <w:t xml:space="preserve"> calculated</w:t>
      </w:r>
      <w:r w:rsidR="00B94085" w:rsidRPr="002F6507">
        <w:t xml:space="preserve"> at</w:t>
      </w:r>
      <w:r w:rsidR="00B94085" w:rsidRPr="002F6507">
        <w:rPr>
          <w:lang w:val="uz-Cyrl-UZ"/>
        </w:rPr>
        <w:t xml:space="preserve"> 300</w:t>
      </w:r>
      <w:r w:rsidR="00B94085" w:rsidRPr="002F6507">
        <w:t xml:space="preserve"> </w:t>
      </w:r>
      <w:r w:rsidR="00CB7C0F" w:rsidRPr="002F6507">
        <w:rPr>
          <w:lang w:val="uz-Cyrl-UZ"/>
        </w:rPr>
        <w:t>and</w:t>
      </w:r>
      <w:r w:rsidR="00B94085" w:rsidRPr="002F6507">
        <w:t xml:space="preserve"> </w:t>
      </w:r>
      <w:r w:rsidR="001E0CE9" w:rsidRPr="002F6507">
        <w:rPr>
          <w:lang w:val="uz-Cyrl-UZ"/>
        </w:rPr>
        <w:t>8</w:t>
      </w:r>
      <w:r w:rsidR="00B94085" w:rsidRPr="002F6507">
        <w:rPr>
          <w:lang w:val="uz-Cyrl-UZ"/>
        </w:rPr>
        <w:t>00</w:t>
      </w:r>
      <w:r w:rsidR="00B94085" w:rsidRPr="002F6507">
        <w:t xml:space="preserve"> </w:t>
      </w:r>
      <w:r w:rsidR="00B94085" w:rsidRPr="002F6507">
        <w:rPr>
          <w:lang w:val="uz-Cyrl-UZ"/>
        </w:rPr>
        <w:t>K</w:t>
      </w:r>
      <w:r w:rsidR="008A28DC" w:rsidRPr="002F6507">
        <w:rPr>
          <w:lang w:val="uz-Cyrl-UZ"/>
        </w:rPr>
        <w:t xml:space="preserve">. </w:t>
      </w:r>
      <w:r w:rsidR="008A28DC" w:rsidRPr="002F6507">
        <w:t>P</w:t>
      </w:r>
      <w:r w:rsidR="008A28DC" w:rsidRPr="002F6507">
        <w:rPr>
          <w:lang w:val="uz-Cyrl-UZ"/>
        </w:rPr>
        <w:t xml:space="preserve">ositive </w:t>
      </w:r>
      <w:r w:rsidR="008A28DC" w:rsidRPr="002F6507">
        <w:t xml:space="preserve">and negative </w:t>
      </w:r>
      <w:r w:rsidR="008A28DC" w:rsidRPr="002F6507">
        <w:rPr>
          <w:lang w:val="uz-Cyrl-UZ"/>
        </w:rPr>
        <w:t>value</w:t>
      </w:r>
      <w:r w:rsidR="008A28DC" w:rsidRPr="002F6507">
        <w:t>s</w:t>
      </w:r>
      <w:r w:rsidR="008A28DC" w:rsidRPr="002F6507">
        <w:rPr>
          <w:lang w:val="uz-Cyrl-UZ"/>
        </w:rPr>
        <w:t xml:space="preserve"> of </w:t>
      </w:r>
      <w:r w:rsidR="008A28DC" w:rsidRPr="002F6507">
        <w:rPr>
          <w:rFonts w:ascii="Cambria Math" w:hAnsi="Cambria Math" w:cs="Cambria Math"/>
          <w:lang w:val="uz-Cyrl-UZ"/>
        </w:rPr>
        <w:t>𝜇</w:t>
      </w:r>
      <w:r w:rsidR="008A28DC" w:rsidRPr="002F6507">
        <w:rPr>
          <w:lang w:val="uz-Cyrl-UZ"/>
        </w:rPr>
        <w:t xml:space="preserve"> indicate </w:t>
      </w:r>
      <w:r w:rsidR="00271035" w:rsidRPr="00F502EE">
        <w:rPr>
          <w:rFonts w:ascii="Cambria Math" w:hAnsi="Cambria Math" w:cs="Cambria Math"/>
          <w:i/>
          <w:iCs/>
          <w:lang w:val="en-GB"/>
        </w:rPr>
        <w:t>n</w:t>
      </w:r>
      <w:r w:rsidR="008A28DC" w:rsidRPr="002F6507">
        <w:rPr>
          <w:lang w:val="uz-Cyrl-UZ"/>
        </w:rPr>
        <w:t xml:space="preserve">-type </w:t>
      </w:r>
      <w:r w:rsidR="008A28DC" w:rsidRPr="002F6507">
        <w:t xml:space="preserve">and </w:t>
      </w:r>
      <w:r w:rsidR="00271035" w:rsidRPr="00F502EE">
        <w:rPr>
          <w:rFonts w:ascii="Cambria Math" w:hAnsi="Cambria Math" w:cs="Cambria Math"/>
          <w:i/>
          <w:iCs/>
          <w:lang w:val="en-GB"/>
        </w:rPr>
        <w:t>p</w:t>
      </w:r>
      <w:r w:rsidR="008A28DC" w:rsidRPr="002F6507">
        <w:rPr>
          <w:lang w:val="uz-Cyrl-UZ"/>
        </w:rPr>
        <w:t>-type doping</w:t>
      </w:r>
      <w:r w:rsidR="008A28DC" w:rsidRPr="002F6507">
        <w:t>, respectively</w:t>
      </w:r>
      <w:r w:rsidR="008A28DC" w:rsidRPr="002F6507">
        <w:rPr>
          <w:lang w:val="uz-Cyrl-UZ"/>
        </w:rPr>
        <w:t>.</w:t>
      </w:r>
      <w:r w:rsidR="008A28DC" w:rsidRPr="002F6507">
        <w:t xml:space="preserve"> </w:t>
      </w:r>
    </w:p>
    <w:p w14:paraId="0799B302" w14:textId="044D797D" w:rsidR="009C6857" w:rsidRPr="00DC5CB4" w:rsidRDefault="00EC64CF" w:rsidP="004E640C">
      <w:pPr>
        <w:rPr>
          <w:b/>
          <w:bCs/>
        </w:rPr>
      </w:pPr>
      <w:r>
        <w:rPr>
          <w:b/>
          <w:bCs/>
          <w:noProof/>
          <w:lang w:val="fr-FR" w:eastAsia="fr-FR"/>
        </w:rPr>
        <mc:AlternateContent>
          <mc:Choice Requires="wpg">
            <w:drawing>
              <wp:anchor distT="0" distB="0" distL="114300" distR="114300" simplePos="0" relativeHeight="251651072" behindDoc="0" locked="0" layoutInCell="1" allowOverlap="1" wp14:anchorId="1E50CE46" wp14:editId="393B3B99">
                <wp:simplePos x="0" y="0"/>
                <wp:positionH relativeFrom="margin">
                  <wp:align>right</wp:align>
                </wp:positionH>
                <wp:positionV relativeFrom="paragraph">
                  <wp:posOffset>449580</wp:posOffset>
                </wp:positionV>
                <wp:extent cx="5939790" cy="3626485"/>
                <wp:effectExtent l="0" t="0" r="3810" b="0"/>
                <wp:wrapTopAndBottom/>
                <wp:docPr id="9" name="Groupe 9"/>
                <wp:cNvGraphicFramePr/>
                <a:graphic xmlns:a="http://schemas.openxmlformats.org/drawingml/2006/main">
                  <a:graphicData uri="http://schemas.microsoft.com/office/word/2010/wordprocessingGroup">
                    <wpg:wgp>
                      <wpg:cNvGrpSpPr/>
                      <wpg:grpSpPr>
                        <a:xfrm>
                          <a:off x="0" y="0"/>
                          <a:ext cx="5939790" cy="3626485"/>
                          <a:chOff x="0" y="0"/>
                          <a:chExt cx="5939790" cy="3626485"/>
                        </a:xfrm>
                      </wpg:grpSpPr>
                      <pic:pic xmlns:pic="http://schemas.openxmlformats.org/drawingml/2006/picture">
                        <pic:nvPicPr>
                          <pic:cNvPr id="4" name="Image 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2807970"/>
                          </a:xfrm>
                          <a:prstGeom prst="rect">
                            <a:avLst/>
                          </a:prstGeom>
                          <a:noFill/>
                          <a:ln>
                            <a:noFill/>
                          </a:ln>
                        </pic:spPr>
                      </pic:pic>
                      <wps:wsp>
                        <wps:cNvPr id="1" name="Zone de texte 1"/>
                        <wps:cNvSpPr txBox="1"/>
                        <wps:spPr>
                          <a:xfrm>
                            <a:off x="0" y="2865120"/>
                            <a:ext cx="5939790" cy="761365"/>
                          </a:xfrm>
                          <a:prstGeom prst="rect">
                            <a:avLst/>
                          </a:prstGeom>
                          <a:solidFill>
                            <a:prstClr val="white"/>
                          </a:solidFill>
                          <a:ln>
                            <a:noFill/>
                          </a:ln>
                        </wps:spPr>
                        <wps:txbx>
                          <w:txbxContent>
                            <w:p w14:paraId="5A31F1F7" w14:textId="7F8EC457" w:rsidR="00F4541F" w:rsidRPr="006303ED" w:rsidRDefault="00F4541F" w:rsidP="00A40D37">
                              <w:pPr>
                                <w:pStyle w:val="Lgende"/>
                                <w:spacing w:before="240"/>
                                <w:rPr>
                                  <w:i/>
                                  <w:iCs/>
                                  <w:noProof/>
                                  <w:sz w:val="32"/>
                                  <w:szCs w:val="32"/>
                                </w:rPr>
                              </w:pPr>
                              <w:bookmarkStart w:id="1" w:name="_Ref155601537"/>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1</w:t>
                              </w:r>
                              <w:r w:rsidRPr="006303ED">
                                <w:rPr>
                                  <w:b/>
                                  <w:bCs/>
                                  <w:sz w:val="22"/>
                                  <w:szCs w:val="22"/>
                                </w:rPr>
                                <w:fldChar w:fldCharType="end"/>
                              </w:r>
                              <w:bookmarkEnd w:id="1"/>
                              <w:r w:rsidRPr="006303ED">
                                <w:rPr>
                                  <w:sz w:val="22"/>
                                  <w:szCs w:val="22"/>
                                </w:rPr>
                                <w:t>.</w:t>
                              </w:r>
                              <w:r w:rsidRPr="006303ED">
                                <w:rPr>
                                  <w:i/>
                                  <w:iCs/>
                                  <w:sz w:val="22"/>
                                  <w:szCs w:val="22"/>
                                </w:rPr>
                                <w:t xml:space="preserve"> </w:t>
                              </w:r>
                              <w:r w:rsidRPr="006303ED">
                                <w:rPr>
                                  <w:sz w:val="22"/>
                                  <w:szCs w:val="22"/>
                                </w:rPr>
                                <w:t>Structural arrangement of the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pseudo-hollandite compound (</w:t>
                              </w:r>
                              <w:r w:rsidRPr="006303ED">
                                <w:rPr>
                                  <w:i/>
                                  <w:iCs/>
                                  <w:sz w:val="22"/>
                                  <w:szCs w:val="22"/>
                                </w:rPr>
                                <w:t>A</w:t>
                              </w:r>
                              <w:r w:rsidRPr="006303ED">
                                <w:rPr>
                                  <w:sz w:val="22"/>
                                  <w:szCs w:val="22"/>
                                </w:rPr>
                                <w:t>-type). The partial occupancies of both Rb (brown) and Ba (orange) cations within the channels are represented by fragmented sphe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50CE46" id="Groupe 9" o:spid="_x0000_s1026" style="position:absolute;left:0;text-align:left;margin-left:416.5pt;margin-top:35.4pt;width:467.7pt;height:285.55pt;z-index:251651072;mso-position-horizontal:right;mso-position-horizontal-relative:margin" coordsize="59397,362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style="position:absolute;width:59397;height:28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">
                  <v:imagedata r:id="rId9" o:title=""/>
                </v:shape>
                <v:shapetype id="_x0000_t202" coordsize="21600,21600" o:spt="202" path="m,l,21600r21600,l21600,xe">
                  <v:stroke joinstyle="miter"/>
                  <v:path gradientshapeok="t" o:connecttype="rect"/>
                </v:shapetype>
                <v:shape id="Zone de texte 1" o:spid="_x0000_s1028" type="#_x0000_t202" style="position:absolute;top:28651;width:59397;height:7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A31F1F7" w14:textId="7F8EC457" w:rsidR="00F4541F" w:rsidRPr="006303ED" w:rsidRDefault="00F4541F" w:rsidP="00A40D37">
                        <w:pPr>
                          <w:pStyle w:val="Lgende"/>
                          <w:spacing w:before="240"/>
                          <w:rPr>
                            <w:i/>
                            <w:iCs/>
                            <w:noProof/>
                            <w:sz w:val="32"/>
                            <w:szCs w:val="32"/>
                          </w:rPr>
                        </w:pPr>
                        <w:bookmarkStart w:id="2" w:name="_Ref155601537"/>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1</w:t>
                        </w:r>
                        <w:r w:rsidRPr="006303ED">
                          <w:rPr>
                            <w:b/>
                            <w:bCs/>
                            <w:sz w:val="22"/>
                            <w:szCs w:val="22"/>
                          </w:rPr>
                          <w:fldChar w:fldCharType="end"/>
                        </w:r>
                        <w:bookmarkEnd w:id="2"/>
                        <w:r w:rsidRPr="006303ED">
                          <w:rPr>
                            <w:sz w:val="22"/>
                            <w:szCs w:val="22"/>
                          </w:rPr>
                          <w:t>.</w:t>
                        </w:r>
                        <w:r w:rsidRPr="006303ED">
                          <w:rPr>
                            <w:i/>
                            <w:iCs/>
                            <w:sz w:val="22"/>
                            <w:szCs w:val="22"/>
                          </w:rPr>
                          <w:t xml:space="preserve"> </w:t>
                        </w:r>
                        <w:r w:rsidRPr="006303ED">
                          <w:rPr>
                            <w:sz w:val="22"/>
                            <w:szCs w:val="22"/>
                          </w:rPr>
                          <w:t>Structural arrangement of the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pseudo-hollandite compound (</w:t>
                        </w:r>
                        <w:r w:rsidRPr="006303ED">
                          <w:rPr>
                            <w:i/>
                            <w:iCs/>
                            <w:sz w:val="22"/>
                            <w:szCs w:val="22"/>
                          </w:rPr>
                          <w:t>A</w:t>
                        </w:r>
                        <w:r w:rsidRPr="006303ED">
                          <w:rPr>
                            <w:sz w:val="22"/>
                            <w:szCs w:val="22"/>
                          </w:rPr>
                          <w:t>-type). The partial occupancies of both Rb (brown) and Ba (orange) cations within the channels are represented by fragmented spheres.</w:t>
                        </w:r>
                      </w:p>
                    </w:txbxContent>
                  </v:textbox>
                </v:shape>
                <w10:wrap type="topAndBottom" anchorx="margin"/>
              </v:group>
            </w:pict>
          </mc:Fallback>
        </mc:AlternateContent>
      </w:r>
      <w:r w:rsidR="00A819E6" w:rsidRPr="00DC5CB4">
        <w:rPr>
          <w:b/>
          <w:bCs/>
        </w:rPr>
        <w:t>RESULTS AND DISCUSSION</w:t>
      </w:r>
    </w:p>
    <w:p w14:paraId="3500883A" w14:textId="087622F0" w:rsidR="00F923EB" w:rsidRDefault="003069D2" w:rsidP="00A40D37">
      <w:pPr>
        <w:spacing w:before="240"/>
        <w:rPr>
          <w:lang w:val="en-GB"/>
        </w:rPr>
      </w:pPr>
      <w:r>
        <w:rPr>
          <w:b/>
        </w:rPr>
        <w:lastRenderedPageBreak/>
        <w:t xml:space="preserve">Crystal </w:t>
      </w:r>
      <w:r w:rsidR="00067539">
        <w:rPr>
          <w:b/>
        </w:rPr>
        <w:t>S</w:t>
      </w:r>
      <w:r w:rsidR="00DC5CB4" w:rsidRPr="00A40D37">
        <w:rPr>
          <w:b/>
        </w:rPr>
        <w:t xml:space="preserve">tructure </w:t>
      </w:r>
      <w:r w:rsidR="00DD25C2">
        <w:rPr>
          <w:b/>
        </w:rPr>
        <w:t>S</w:t>
      </w:r>
      <w:r w:rsidR="00DC5CB4" w:rsidRPr="00A40D37">
        <w:rPr>
          <w:b/>
        </w:rPr>
        <w:t>olution</w:t>
      </w:r>
      <w:r w:rsidR="00DD25C2">
        <w:rPr>
          <w:b/>
        </w:rPr>
        <w:t xml:space="preserve"> and Refinement</w:t>
      </w:r>
      <w:r w:rsidR="00A40D37" w:rsidRPr="00A40D37">
        <w:rPr>
          <w:b/>
        </w:rPr>
        <w:t>.</w:t>
      </w:r>
      <w:r w:rsidR="00A40D37">
        <w:t xml:space="preserve"> </w:t>
      </w:r>
      <w:r w:rsidR="00EC6FC7" w:rsidRPr="0063490E">
        <w:rPr>
          <w:lang w:val="en-GB"/>
        </w:rPr>
        <w:t>Rb</w:t>
      </w:r>
      <w:r w:rsidR="00EC6FC7" w:rsidRPr="0063490E">
        <w:rPr>
          <w:vertAlign w:val="subscript"/>
          <w:lang w:val="en-GB"/>
        </w:rPr>
        <w:t>0.</w:t>
      </w:r>
      <w:r w:rsidR="00CF2793" w:rsidRPr="0063490E">
        <w:rPr>
          <w:vertAlign w:val="subscript"/>
          <w:lang w:val="en-GB"/>
        </w:rPr>
        <w:t>2</w:t>
      </w:r>
      <w:r w:rsidR="00EC6FC7" w:rsidRPr="0063490E">
        <w:rPr>
          <w:lang w:val="en-GB"/>
        </w:rPr>
        <w:t>Ba</w:t>
      </w:r>
      <w:r w:rsidR="00EC6FC7" w:rsidRPr="0063490E">
        <w:rPr>
          <w:vertAlign w:val="subscript"/>
          <w:lang w:val="en-GB"/>
        </w:rPr>
        <w:t>0.4</w:t>
      </w:r>
      <w:r w:rsidR="00EC6FC7" w:rsidRPr="0063490E">
        <w:rPr>
          <w:lang w:val="en-GB"/>
        </w:rPr>
        <w:t>Cr</w:t>
      </w:r>
      <w:r w:rsidR="00EC6FC7" w:rsidRPr="0063490E">
        <w:rPr>
          <w:vertAlign w:val="subscript"/>
          <w:lang w:val="en-GB"/>
        </w:rPr>
        <w:t>5</w:t>
      </w:r>
      <w:r w:rsidR="00EC6FC7" w:rsidRPr="0063490E">
        <w:rPr>
          <w:lang w:val="en-GB"/>
        </w:rPr>
        <w:t>Se</w:t>
      </w:r>
      <w:r w:rsidR="00EC6FC7" w:rsidRPr="0063490E">
        <w:rPr>
          <w:vertAlign w:val="subscript"/>
          <w:lang w:val="en-GB"/>
        </w:rPr>
        <w:t>8</w:t>
      </w:r>
      <w:r w:rsidR="00EC6FC7" w:rsidRPr="0063490E">
        <w:rPr>
          <w:vertAlign w:val="subscript"/>
        </w:rPr>
        <w:t xml:space="preserve"> </w:t>
      </w:r>
      <w:r w:rsidR="00673A10" w:rsidRPr="0063490E">
        <w:rPr>
          <w:lang w:val="en-GB"/>
        </w:rPr>
        <w:t xml:space="preserve">crystallizes in the pseudo-hollandite </w:t>
      </w:r>
      <w:r w:rsidR="00673A10" w:rsidRPr="00617893">
        <w:rPr>
          <w:i/>
          <w:iCs/>
          <w:lang w:val="en-GB"/>
        </w:rPr>
        <w:t>A</w:t>
      </w:r>
      <w:r w:rsidR="00673A10" w:rsidRPr="0063490E">
        <w:rPr>
          <w:lang w:val="en-GB"/>
        </w:rPr>
        <w:t xml:space="preserve">-type structure, as </w:t>
      </w:r>
      <w:r w:rsidR="004A49B0">
        <w:rPr>
          <w:lang w:val="en-GB"/>
        </w:rPr>
        <w:t xml:space="preserve">commonly </w:t>
      </w:r>
      <w:r w:rsidR="004A49B0" w:rsidRPr="0083106D">
        <w:rPr>
          <w:lang w:val="en-GB"/>
        </w:rPr>
        <w:t xml:space="preserve">encountered </w:t>
      </w:r>
      <w:r w:rsidR="00321C8F" w:rsidRPr="0083106D">
        <w:rPr>
          <w:lang w:val="en-GB"/>
        </w:rPr>
        <w:t>for</w:t>
      </w:r>
      <w:r w:rsidR="00673A10" w:rsidRPr="0083106D">
        <w:rPr>
          <w:lang w:val="en-GB"/>
        </w:rPr>
        <w:t xml:space="preserve"> the A</w:t>
      </w:r>
      <w:r w:rsidR="00CF6423" w:rsidRPr="00CF6423">
        <w:rPr>
          <w:color w:val="FF0000"/>
          <w:vertAlign w:val="subscript"/>
          <w:lang w:val="en-GB"/>
        </w:rPr>
        <w:t>x</w:t>
      </w:r>
      <w:r w:rsidR="00673A10" w:rsidRPr="0083106D">
        <w:rPr>
          <w:lang w:val="en-GB"/>
        </w:rPr>
        <w:t>M</w:t>
      </w:r>
      <w:r w:rsidR="00673A10" w:rsidRPr="0083106D">
        <w:rPr>
          <w:vertAlign w:val="subscript"/>
          <w:lang w:val="en-GB"/>
        </w:rPr>
        <w:t>5</w:t>
      </w:r>
      <w:r w:rsidR="00673A10" w:rsidRPr="0083106D">
        <w:rPr>
          <w:lang w:val="en-GB"/>
        </w:rPr>
        <w:t>Se</w:t>
      </w:r>
      <w:r w:rsidR="00673A10" w:rsidRPr="0083106D">
        <w:rPr>
          <w:vertAlign w:val="subscript"/>
          <w:lang w:val="en-GB"/>
        </w:rPr>
        <w:t>8</w:t>
      </w:r>
      <w:r w:rsidR="00673A10" w:rsidRPr="0083106D">
        <w:rPr>
          <w:lang w:val="en-GB"/>
        </w:rPr>
        <w:t xml:space="preserve"> reported</w:t>
      </w:r>
      <w:r w:rsidR="00673A10" w:rsidRPr="0063490E">
        <w:rPr>
          <w:lang w:val="en-GB"/>
        </w:rPr>
        <w:t xml:space="preserve"> structures (</w:t>
      </w:r>
      <w:r w:rsidR="00673A10" w:rsidRPr="00CF6423">
        <w:rPr>
          <w:color w:val="FF0000"/>
          <w:lang w:val="en-GB"/>
        </w:rPr>
        <w:t>A</w:t>
      </w:r>
      <w:r w:rsidR="00617893">
        <w:rPr>
          <w:lang w:val="en-GB"/>
        </w:rPr>
        <w:t xml:space="preserve"> </w:t>
      </w:r>
      <w:r w:rsidR="00673A10" w:rsidRPr="0063490E">
        <w:rPr>
          <w:lang w:val="en-GB"/>
        </w:rPr>
        <w:t>=</w:t>
      </w:r>
      <w:r w:rsidR="00617893">
        <w:rPr>
          <w:lang w:val="en-GB"/>
        </w:rPr>
        <w:t xml:space="preserve"> </w:t>
      </w:r>
      <w:r w:rsidR="00673A10" w:rsidRPr="0063490E">
        <w:rPr>
          <w:lang w:val="en-GB"/>
        </w:rPr>
        <w:t xml:space="preserve">alkali/alkaline-earth, </w:t>
      </w:r>
      <w:r w:rsidR="00673A10" w:rsidRPr="00CF6423">
        <w:rPr>
          <w:color w:val="FF0000"/>
          <w:lang w:val="en-GB"/>
        </w:rPr>
        <w:t>M</w:t>
      </w:r>
      <w:r w:rsidR="00617893">
        <w:rPr>
          <w:lang w:val="en-GB"/>
        </w:rPr>
        <w:t xml:space="preserve"> </w:t>
      </w:r>
      <w:r w:rsidR="00673A10" w:rsidRPr="0063490E">
        <w:rPr>
          <w:lang w:val="en-GB"/>
        </w:rPr>
        <w:t>=</w:t>
      </w:r>
      <w:r w:rsidR="00617893">
        <w:rPr>
          <w:lang w:val="en-GB"/>
        </w:rPr>
        <w:t xml:space="preserve"> </w:t>
      </w:r>
      <w:r w:rsidR="00673A10" w:rsidRPr="0063490E">
        <w:rPr>
          <w:lang w:val="en-GB"/>
        </w:rPr>
        <w:t>transition metal)</w:t>
      </w:r>
      <w:r w:rsidR="00C0448D">
        <w:rPr>
          <w:lang w:val="en-GB"/>
        </w:rPr>
        <w:t>, with a mixed occupancy of Rb and Ba atoms on the 2</w:t>
      </w:r>
      <w:r w:rsidR="00C0448D" w:rsidRPr="00C0448D">
        <w:rPr>
          <w:i/>
          <w:lang w:val="en-GB"/>
        </w:rPr>
        <w:t>a</w:t>
      </w:r>
      <w:r w:rsidR="00C0448D">
        <w:rPr>
          <w:lang w:val="en-GB"/>
        </w:rPr>
        <w:t xml:space="preserve"> site inside the channels</w:t>
      </w:r>
      <w:r w:rsidR="0042349D" w:rsidRPr="0063490E">
        <w:rPr>
          <w:lang w:val="en-GB"/>
        </w:rPr>
        <w:t xml:space="preserve"> </w:t>
      </w:r>
      <w:r w:rsidR="00866092" w:rsidRPr="0063490E">
        <w:rPr>
          <w:lang w:val="en-GB"/>
        </w:rPr>
        <w:t>(</w:t>
      </w:r>
      <w:r w:rsidR="004A49B0">
        <w:rPr>
          <w:lang w:val="en-GB"/>
        </w:rPr>
        <w:fldChar w:fldCharType="begin"/>
      </w:r>
      <w:r w:rsidR="004A49B0">
        <w:rPr>
          <w:lang w:val="en-GB"/>
        </w:rPr>
        <w:instrText xml:space="preserve"> REF _Ref155601537 \h </w:instrText>
      </w:r>
      <w:r w:rsidR="004A49B0">
        <w:rPr>
          <w:lang w:val="en-GB"/>
        </w:rPr>
      </w:r>
      <w:r w:rsidR="004A49B0">
        <w:rPr>
          <w:lang w:val="en-GB"/>
        </w:rPr>
        <w:fldChar w:fldCharType="separate"/>
      </w:r>
      <w:r w:rsidR="00B7537F" w:rsidRPr="006303ED">
        <w:rPr>
          <w:b/>
          <w:bCs/>
          <w:sz w:val="22"/>
          <w:szCs w:val="22"/>
        </w:rPr>
        <w:t xml:space="preserve">Figure </w:t>
      </w:r>
      <w:r w:rsidR="00B7537F">
        <w:rPr>
          <w:b/>
          <w:bCs/>
          <w:noProof/>
          <w:sz w:val="22"/>
          <w:szCs w:val="22"/>
        </w:rPr>
        <w:t>1</w:t>
      </w:r>
      <w:r w:rsidR="004A49B0">
        <w:rPr>
          <w:lang w:val="en-GB"/>
        </w:rPr>
        <w:fldChar w:fldCharType="end"/>
      </w:r>
      <w:r w:rsidR="00866092" w:rsidRPr="0063490E">
        <w:rPr>
          <w:lang w:val="en-GB"/>
        </w:rPr>
        <w:t>)</w:t>
      </w:r>
      <w:r w:rsidR="002A7741">
        <w:rPr>
          <w:lang w:val="en-GB"/>
        </w:rPr>
        <w:t xml:space="preserve">. </w:t>
      </w:r>
      <w:r w:rsidR="005F4B86">
        <w:rPr>
          <w:lang w:val="en-GB"/>
        </w:rPr>
        <w:t>Examination of s</w:t>
      </w:r>
      <w:r w:rsidR="002A7741">
        <w:rPr>
          <w:lang w:val="en-GB"/>
        </w:rPr>
        <w:t xml:space="preserve">ingle-crystal X-ray diffraction frames </w:t>
      </w:r>
      <w:r w:rsidR="005F4B86" w:rsidRPr="0083106D">
        <w:rPr>
          <w:lang w:val="en-GB"/>
        </w:rPr>
        <w:t>unveiled</w:t>
      </w:r>
      <w:r w:rsidR="002A7741" w:rsidRPr="0083106D">
        <w:rPr>
          <w:lang w:val="en-GB"/>
        </w:rPr>
        <w:t xml:space="preserve"> </w:t>
      </w:r>
      <w:r w:rsidR="0083106D">
        <w:rPr>
          <w:lang w:val="en-GB"/>
        </w:rPr>
        <w:t>the</w:t>
      </w:r>
      <w:r w:rsidR="0083106D" w:rsidRPr="0083106D">
        <w:rPr>
          <w:lang w:val="en-GB"/>
        </w:rPr>
        <w:t xml:space="preserve"> </w:t>
      </w:r>
      <w:r w:rsidR="002A7741" w:rsidRPr="0083106D">
        <w:rPr>
          <w:lang w:val="en-GB"/>
        </w:rPr>
        <w:t>monoclinic</w:t>
      </w:r>
      <w:r w:rsidR="002A7741">
        <w:rPr>
          <w:lang w:val="en-GB"/>
        </w:rPr>
        <w:t xml:space="preserve"> symmetry, which interestingly </w:t>
      </w:r>
      <w:r w:rsidR="002A7741" w:rsidRPr="0083106D">
        <w:rPr>
          <w:lang w:val="en-GB"/>
        </w:rPr>
        <w:t>differ</w:t>
      </w:r>
      <w:r w:rsidR="00321C8F" w:rsidRPr="0083106D">
        <w:rPr>
          <w:lang w:val="en-GB"/>
        </w:rPr>
        <w:t>s</w:t>
      </w:r>
      <w:r w:rsidR="002A7741" w:rsidRPr="0083106D">
        <w:rPr>
          <w:lang w:val="en-GB"/>
        </w:rPr>
        <w:t xml:space="preserve"> from</w:t>
      </w:r>
      <w:r w:rsidR="002A7741">
        <w:rPr>
          <w:lang w:val="en-GB"/>
        </w:rPr>
        <w:t xml:space="preserve"> that of Ba</w:t>
      </w:r>
      <w:r w:rsidR="002A7741" w:rsidRPr="002A7741">
        <w:rPr>
          <w:vertAlign w:val="subscript"/>
          <w:lang w:val="en-GB"/>
        </w:rPr>
        <w:t>0.5</w:t>
      </w:r>
      <w:r w:rsidR="002A7741">
        <w:rPr>
          <w:lang w:val="en-GB"/>
        </w:rPr>
        <w:t>Cr</w:t>
      </w:r>
      <w:r w:rsidR="002A7741" w:rsidRPr="002A7741">
        <w:rPr>
          <w:vertAlign w:val="subscript"/>
          <w:lang w:val="en-GB"/>
        </w:rPr>
        <w:t>5</w:t>
      </w:r>
      <w:r w:rsidR="002A7741">
        <w:rPr>
          <w:lang w:val="en-GB"/>
        </w:rPr>
        <w:t>Se</w:t>
      </w:r>
      <w:r w:rsidR="002A7741" w:rsidRPr="002A7741">
        <w:rPr>
          <w:vertAlign w:val="subscript"/>
          <w:lang w:val="en-GB"/>
        </w:rPr>
        <w:t>8</w:t>
      </w:r>
      <w:r w:rsidR="002A7741">
        <w:rPr>
          <w:lang w:val="en-GB"/>
        </w:rPr>
        <w:t xml:space="preserve"> </w:t>
      </w:r>
      <w:r w:rsidR="002A7741" w:rsidRPr="0083106D">
        <w:rPr>
          <w:lang w:val="en-GB"/>
        </w:rPr>
        <w:t>exhibiting triclinic</w:t>
      </w:r>
      <w:r w:rsidR="002A7741">
        <w:rPr>
          <w:lang w:val="en-GB"/>
        </w:rPr>
        <w:t xml:space="preserve"> symmetry (space group </w:t>
      </w:r>
      <w:r w:rsidR="000C3E27" w:rsidRPr="000C3E27">
        <w:rPr>
          <w:i/>
          <w:iCs/>
        </w:rPr>
        <w:t>P</w:t>
      </w:r>
      <m:oMath>
        <m:acc>
          <m:accPr>
            <m:chr m:val="̅"/>
            <m:ctrlPr>
              <w:rPr>
                <w:rFonts w:ascii="Cambria Math" w:hAnsi="Cambria Math"/>
                <w:i/>
              </w:rPr>
            </m:ctrlPr>
          </m:accPr>
          <m:e>
            <m:r>
              <w:rPr>
                <w:rFonts w:ascii="Cambria Math" w:hAnsi="Cambria Math"/>
              </w:rPr>
              <m:t>1</m:t>
            </m:r>
          </m:e>
        </m:acc>
      </m:oMath>
      <w:r w:rsidR="002A7741">
        <w:rPr>
          <w:lang w:val="en-GB"/>
        </w:rPr>
        <w:t>).</w:t>
      </w:r>
      <w:r w:rsidR="003D29F7">
        <w:rPr>
          <w:lang w:val="en-GB"/>
        </w:rPr>
        <w:fldChar w:fldCharType="begin"/>
      </w:r>
      <w:r w:rsidR="00134594">
        <w:rPr>
          <w:lang w:val="en-GB"/>
        </w:rPr>
        <w:instrText xml:space="preserve"> ADDIN ZOTERO_ITEM CSL_CITATION {"citationID":"j23yUf14","properties":{"formattedCitation":"\\super 15\\nosupersub{}","plainCitation":"15","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YSeOWvS8/kE7q6pgq","issue":"20","issued":{"date-parts":[["2015","10","27"]]},"page":"7110-7118","publisher":"American Chemical Society","title":"Polar Transition-Metal Chalcogenide: Structure and Properties of the New Pseudo-Hollandite Ba0.5Cr5Se8","type":"article-journal","volume":"27"}}],"schema":"https://github.com/citation-style-language/schema/raw/master/csl-citation.json"} </w:instrText>
      </w:r>
      <w:r w:rsidR="003D29F7">
        <w:rPr>
          <w:lang w:val="en-GB"/>
        </w:rPr>
        <w:fldChar w:fldCharType="separate"/>
      </w:r>
      <w:r w:rsidR="00134594" w:rsidRPr="00134594">
        <w:rPr>
          <w:vertAlign w:val="superscript"/>
        </w:rPr>
        <w:t>15</w:t>
      </w:r>
      <w:r w:rsidR="003D29F7">
        <w:rPr>
          <w:lang w:val="en-GB"/>
        </w:rPr>
        <w:fldChar w:fldCharType="end"/>
      </w:r>
      <w:r w:rsidR="002A7741">
        <w:rPr>
          <w:lang w:val="en-GB"/>
        </w:rPr>
        <w:t xml:space="preserve"> </w:t>
      </w:r>
      <w:r w:rsidR="001558AB" w:rsidRPr="001558AB">
        <w:rPr>
          <w:lang w:val="en-GB"/>
        </w:rPr>
        <w:t xml:space="preserve">This </w:t>
      </w:r>
      <w:r w:rsidR="0083106D" w:rsidRPr="0083106D">
        <w:rPr>
          <w:lang w:val="en-GB"/>
        </w:rPr>
        <w:t>difference</w:t>
      </w:r>
      <w:r w:rsidR="00321C8F" w:rsidRPr="0083106D">
        <w:rPr>
          <w:lang w:val="en-GB"/>
        </w:rPr>
        <w:t xml:space="preserve"> </w:t>
      </w:r>
      <w:r w:rsidR="0083106D" w:rsidRPr="0083106D">
        <w:rPr>
          <w:lang w:val="en-GB"/>
        </w:rPr>
        <w:t xml:space="preserve">led to </w:t>
      </w:r>
      <w:r w:rsidR="001558AB" w:rsidRPr="0083106D">
        <w:rPr>
          <w:lang w:val="en-GB"/>
        </w:rPr>
        <w:t xml:space="preserve">further </w:t>
      </w:r>
      <w:r w:rsidR="001558AB" w:rsidRPr="001558AB">
        <w:rPr>
          <w:lang w:val="en-GB"/>
        </w:rPr>
        <w:t xml:space="preserve">investigation </w:t>
      </w:r>
      <w:r w:rsidR="00A27E31">
        <w:rPr>
          <w:lang w:val="en-GB"/>
        </w:rPr>
        <w:t>on</w:t>
      </w:r>
      <w:r w:rsidR="001558AB" w:rsidRPr="001558AB">
        <w:rPr>
          <w:lang w:val="en-GB"/>
        </w:rPr>
        <w:t xml:space="preserve"> the possibility of either exclusive Rb insertion, supported by the existence of RbCr</w:t>
      </w:r>
      <w:r w:rsidR="001558AB" w:rsidRPr="001558AB">
        <w:rPr>
          <w:vertAlign w:val="subscript"/>
          <w:lang w:val="en-GB"/>
        </w:rPr>
        <w:t>5</w:t>
      </w:r>
      <w:r w:rsidR="001558AB" w:rsidRPr="001558AB">
        <w:rPr>
          <w:lang w:val="en-GB"/>
        </w:rPr>
        <w:t>Se</w:t>
      </w:r>
      <w:r w:rsidR="001558AB" w:rsidRPr="001558AB">
        <w:rPr>
          <w:vertAlign w:val="subscript"/>
          <w:lang w:val="en-GB"/>
        </w:rPr>
        <w:t>8</w:t>
      </w:r>
      <w:r w:rsidR="001558AB" w:rsidRPr="001558AB">
        <w:rPr>
          <w:lang w:val="en-GB"/>
        </w:rPr>
        <w:t>,</w:t>
      </w:r>
      <w:r w:rsidR="001558AB">
        <w:rPr>
          <w:lang w:val="en-GB"/>
        </w:rPr>
        <w:fldChar w:fldCharType="begin"/>
      </w:r>
      <w:r w:rsidR="00134594">
        <w:rPr>
          <w:lang w:val="en-GB"/>
        </w:rPr>
        <w:instrText xml:space="preserve"> ADDIN ZOTERO_ITEM CSL_CITATION {"citationID":"0hy1QcNR","properties":{"formattedCitation":"\\super 17,30,31\\nosupersub{}","plainCitation":"17,30,31","noteIndex":0},"citationItems":[{"id":"ULIpdGrB/d1KtKmZG","uris":["http://www.mendeley.com/documents/?uuid=f7dc1781-edbb-30b3-a3b1-59bae5f7db15"],"itemData":{"DOI":"10.1016/0025-5408(93)90133-X","ISSN":"0025-5408","abstract":"Many ternary tunnel chalcogenides with TlV5S8 and TlV6S8 structures were prepared by ion exchange reactions: TlM5X8 + AI (or ABr) → AM5X8 + TlI (or TlBr), and TlM6X8 + AI (or ABr) → AM6X8 + TlI (or TlBr), where M = Ti, V, and Cr, X=S, Se, and Te, and A=Na, K, Rb, and Cs. The compounds newly obtained are CsxV5S8, ATi5Se8 (A=Na, K, Rb, and Cs), AV5Se8 (A=K, Rb, and Cs), ACr5Se8 (A=Na, Rb, and Cs), ACr5Te8 (A=K, Rb, and Cs), AV6S8 (A=Na and Cs) and Ati6Se8 (A = Na, Rb, and Cs). TlxCr5Se8 (0.33≤x&lt;1.0) was prepared by deintercalation method. The magnetic susceptibility (χ) measurements showed TlxCr5Se8 (x=0.65 and 1.0) to be an antiferromagnet with Néel point at 52 K. Effective magnetic moment Peff ( μB Cr atom) in TlxCr5Se8 was close to that of Cr3+ and was essentially invariable with x, suggesting the charge of host matrix [Cr5Se8 is constantly -1. © 1993.","author":[{"dropping-particle":"","family":"Ohtani","given":"T.","non-dropping-particle":"","parse-names":false,"suffix":""},{"dropping-particle":"","family":"Sano","given":"Y.","non-dropping-particle":"","parse-names":false,"suffix":""},{"dropping-particle":"","family":"Kodama","given":"K.","non-dropping-particle":"","parse-names":false,"suffix":""},{"dropping-particle":"","family":"Onoue","given":"S.","non-dropping-particle":"","parse-names":false,"suffix":""},{"dropping-particle":"","family":"Nishihara","given":"H.","non-dropping-particle":"","parse-names":false,"suffix":""}],"container-title":"Materials Research Bulletin","id":"YSeOWvS8/6ejz1ubg","issue":"5","issued":{"date-parts":[["1993","5","1"]]},"page":"501-508","publisher":"Pergamon","title":"Synthesis of new ternary tunnel chalcogenides by ion exchange reactions and deintercalation of the ternary chromium selenides","type":"article-journal","volume":"28"}},{"id":83,"uris":["http://zotero.org/users/12200877/items/VJU3EUPC"],"itemData":{"id":83,"type":"article-journal","abstract":"Durch Umsetzungen der Alkalimetallcarbonate mit Chrom und dem entsprechenden Chalkogen in der Schmelze konnten die Verbindungen RbCr3S5, K3Cr11S18, RbCr5Se8 und CsCr5Se8 als gut ausgebildete Kristalle erhalten werden. Die Verbindungen kristallisieren monoklin im Raumgruppentyp C2/m (RbCr3S5: a = 19,372(3) Å, b = 3,498(1) Å, c = 12,119(2) Å, β = 122,78(1)°, Z = 4; K3Cr11S18: a = 41,876(3) Å, b = 3,463(1) Å, c = 16,315(3) Å, β = 150,07(1)°, Z = 2; RbCr5Se8: a = 18,737(2) Å, b = 3,623(1) Å; c = 9,016(1) Å, β = 104,65(1)°, Z = 2; CsCr5Se8: a = 18,795(2) Å, b = 3,637(1) Å, c = 9,104(1) Å, β = 104,52(1)°, Z = 2). Über Gruppe‐Untergruppe‐Beziehungen wird eine Struktursystematik vorgeschlagen. MAPLE‐Rechnungen zeigen, daß die Reaktionen der binären Chalkogenide zu den ternären Verbindungen jeweils exotherm sind und vom Verhältnis Chrom/Alkalimetall in den ternären Chalkogeniden abhängen. Copyright © 1993 Verlag GmbH &amp; Co. KGaA, Weinheim","container-title":"Zeitschrift für anorganische und allgemeine Chemie","DOI":"10.1002/ZAAC.19936190205","ISSN":"1521-3749","issue":"2","note":"publisher: John Wiley &amp; Sons, Ltd","page":"243-252","title":"New alkali metal chromium chalcogenides and their structural classification","volume":"619","author":[{"family":"Bronger","given":"W."},{"family":"Herudek","given":"C."},{"family":"Huster","given":"J."},{"family":"Schmitz","given":"D."}],"issued":{"date-parts":[["1993",2,1]]}}},{"id":466,"uris":["http://zotero.org/users/12200877/items/JEN6NSNN"],"itemData":{"id":466,"type":"article-journal","abstract":"Low temperature ion exchange reactions were used to prepare an isostructural series of compounds, M'M5X8 (X = Se, Te; M = Cr, Ti; M' = Li, Na, K, Rb, Cs, Cd, Sn, Pb) in which the exchanged cations reside in one-dimensional tunnels within the structure. Calorimetry and diffraction measurements were used to follow the exchange process and chemical analysis of the products showed a dependence on the extent of exchange with cation size. Exchange of divalent cations into the Cr5X8 framework led to a doubling of the unit cell in the tunnel direction due to an ordering of the cations while divalent cations in the Ti5Se8 framework remained randomly ordered. Magnetic susceptibility studies on several of the products indicated only small perturbations on the magnetic properties of the parent compounds as a result of cation exchange. © 1994.","container-title":"Materials Research Bulletin","DOI":"10.1016/0025-5408(94)00117-0","ISSN":"00255408","issue":"1","page":"65-73","title":"The preparation and properties of M'M5X8 (X = Se, Te; M = Cr, Ti; M' = Li, Na, K, Rb, Cs, Cd, Sn, Pb) via low temperature ion exchange reaction","volume":"30","author":[{"family":"Novet","given":"Thomas"},{"family":"Wagner","given":"Michael"},{"family":"Jiang","given":"Min"},{"family":"Johnson","given":"David C."}],"issued":{"date-parts":[["1995"]]}}}],"schema":"https://github.com/citation-style-language/schema/raw/master/csl-citation.json"} </w:instrText>
      </w:r>
      <w:r w:rsidR="001558AB">
        <w:rPr>
          <w:lang w:val="en-GB"/>
        </w:rPr>
        <w:fldChar w:fldCharType="separate"/>
      </w:r>
      <w:r w:rsidR="00134594" w:rsidRPr="00134594">
        <w:rPr>
          <w:vertAlign w:val="superscript"/>
        </w:rPr>
        <w:t>17,30,31</w:t>
      </w:r>
      <w:r w:rsidR="001558AB">
        <w:rPr>
          <w:lang w:val="en-GB"/>
        </w:rPr>
        <w:fldChar w:fldCharType="end"/>
      </w:r>
      <w:r w:rsidR="001558AB">
        <w:rPr>
          <w:lang w:val="en-GB"/>
        </w:rPr>
        <w:t xml:space="preserve"> </w:t>
      </w:r>
      <w:r w:rsidR="001558AB" w:rsidRPr="001558AB">
        <w:rPr>
          <w:lang w:val="en-GB"/>
        </w:rPr>
        <w:t xml:space="preserve">or simultaneous insertion </w:t>
      </w:r>
      <w:r w:rsidR="0083106D">
        <w:rPr>
          <w:lang w:val="en-GB"/>
        </w:rPr>
        <w:t>of</w:t>
      </w:r>
      <w:r w:rsidR="001558AB" w:rsidRPr="001558AB">
        <w:rPr>
          <w:lang w:val="en-GB"/>
        </w:rPr>
        <w:t xml:space="preserve"> both Rb and Ba</w:t>
      </w:r>
      <w:r w:rsidR="002A7741">
        <w:rPr>
          <w:lang w:val="en-GB"/>
        </w:rPr>
        <w:t xml:space="preserve">. </w:t>
      </w:r>
      <w:r w:rsidR="00892112" w:rsidRPr="0063490E">
        <w:rPr>
          <w:lang w:val="en-GB"/>
        </w:rPr>
        <w:t xml:space="preserve">Data reduction was made </w:t>
      </w:r>
      <w:r w:rsidR="0091216B" w:rsidRPr="0063490E">
        <w:rPr>
          <w:lang w:val="en-GB"/>
        </w:rPr>
        <w:t xml:space="preserve">in the monoclinic symmetry, </w:t>
      </w:r>
      <w:r w:rsidR="00892112" w:rsidRPr="0063490E">
        <w:rPr>
          <w:lang w:val="en-GB"/>
        </w:rPr>
        <w:t>using a numerical absorption correction with spherical harmonics model</w:t>
      </w:r>
      <w:r w:rsidR="0091216B" w:rsidRPr="0063490E">
        <w:rPr>
          <w:lang w:val="en-GB"/>
        </w:rPr>
        <w:t xml:space="preserve">, and the space group was confirmed to be </w:t>
      </w:r>
      <w:r w:rsidR="0091216B" w:rsidRPr="00A819E6">
        <w:rPr>
          <w:i/>
          <w:iCs/>
          <w:lang w:val="en-GB"/>
        </w:rPr>
        <w:t>C</w:t>
      </w:r>
      <w:r w:rsidR="0091216B" w:rsidRPr="0063490E">
        <w:rPr>
          <w:lang w:val="en-GB"/>
        </w:rPr>
        <w:t>2/</w:t>
      </w:r>
      <w:r w:rsidR="0091216B" w:rsidRPr="00A819E6">
        <w:rPr>
          <w:i/>
          <w:iCs/>
          <w:lang w:val="en-GB"/>
        </w:rPr>
        <w:t>m</w:t>
      </w:r>
      <w:r w:rsidR="00892112" w:rsidRPr="0063490E">
        <w:rPr>
          <w:lang w:val="en-GB"/>
        </w:rPr>
        <w:t xml:space="preserve">. </w:t>
      </w:r>
    </w:p>
    <w:p w14:paraId="549D0ABF" w14:textId="635FF815" w:rsidR="009F6A68" w:rsidRDefault="00A27E31" w:rsidP="00321C8F">
      <w:pPr>
        <w:spacing w:before="240"/>
        <w:ind w:firstLine="284"/>
        <w:rPr>
          <w:lang w:val="en-GB"/>
        </w:rPr>
      </w:pPr>
      <w:r>
        <w:rPr>
          <w:lang w:val="en-GB"/>
        </w:rPr>
        <w:t>The initial s</w:t>
      </w:r>
      <w:r w:rsidR="00892112" w:rsidRPr="0063490E">
        <w:rPr>
          <w:lang w:val="en-GB"/>
        </w:rPr>
        <w:t>tructure solution</w:t>
      </w:r>
      <w:r>
        <w:rPr>
          <w:lang w:val="en-GB"/>
        </w:rPr>
        <w:t xml:space="preserve"> </w:t>
      </w:r>
      <w:r w:rsidRPr="00A27E31">
        <w:rPr>
          <w:lang w:val="en-GB"/>
        </w:rPr>
        <w:t>obtained</w:t>
      </w:r>
      <w:r w:rsidR="00892112" w:rsidRPr="00A27E31">
        <w:rPr>
          <w:lang w:val="en-GB"/>
        </w:rPr>
        <w:t xml:space="preserve"> from </w:t>
      </w:r>
      <w:proofErr w:type="spellStart"/>
      <w:r w:rsidR="00892112" w:rsidRPr="00A27E31">
        <w:rPr>
          <w:i/>
          <w:iCs/>
          <w:lang w:val="en-GB"/>
        </w:rPr>
        <w:t>Superflip</w:t>
      </w:r>
      <w:proofErr w:type="spellEnd"/>
      <w:r w:rsidR="00892112" w:rsidRPr="00A27E31">
        <w:rPr>
          <w:lang w:val="en-GB"/>
        </w:rPr>
        <w:t xml:space="preserve"> </w:t>
      </w:r>
      <w:r w:rsidR="00BF5AEC" w:rsidRPr="00A27E31">
        <w:rPr>
          <w:lang w:val="en-GB"/>
        </w:rPr>
        <w:t>y</w:t>
      </w:r>
      <w:r w:rsidR="00BF5AEC" w:rsidRPr="0063490E">
        <w:rPr>
          <w:lang w:val="en-GB"/>
        </w:rPr>
        <w:t>ielded</w:t>
      </w:r>
      <w:r w:rsidR="00892112" w:rsidRPr="0063490E">
        <w:rPr>
          <w:lang w:val="en-GB"/>
        </w:rPr>
        <w:t xml:space="preserve"> </w:t>
      </w:r>
      <w:r w:rsidR="003A7EFE" w:rsidRPr="0063490E">
        <w:rPr>
          <w:lang w:val="en-GB"/>
        </w:rPr>
        <w:t>the expected</w:t>
      </w:r>
      <w:r w:rsidR="00892112" w:rsidRPr="0063490E">
        <w:rPr>
          <w:lang w:val="en-GB"/>
        </w:rPr>
        <w:t xml:space="preserve"> </w:t>
      </w:r>
      <w:r w:rsidR="00480F25" w:rsidRPr="0063490E">
        <w:rPr>
          <w:lang w:val="en-GB"/>
        </w:rPr>
        <w:t>anionic framework</w:t>
      </w:r>
      <w:r w:rsidR="002A7741">
        <w:rPr>
          <w:lang w:val="en-GB"/>
        </w:rPr>
        <w:t xml:space="preserve"> built of CrSe</w:t>
      </w:r>
      <w:r w:rsidR="002A7741" w:rsidRPr="002A7741">
        <w:rPr>
          <w:vertAlign w:val="subscript"/>
          <w:lang w:val="en-GB"/>
        </w:rPr>
        <w:t>6</w:t>
      </w:r>
      <w:r w:rsidR="002A7741">
        <w:rPr>
          <w:lang w:val="en-GB"/>
        </w:rPr>
        <w:t xml:space="preserve"> octahedra</w:t>
      </w:r>
      <w:r w:rsidR="003A7EFE" w:rsidRPr="0063490E">
        <w:rPr>
          <w:lang w:val="en-GB"/>
        </w:rPr>
        <w:t>, and t</w:t>
      </w:r>
      <w:r w:rsidR="00892112" w:rsidRPr="0063490E">
        <w:rPr>
          <w:lang w:val="en-GB"/>
        </w:rPr>
        <w:t>he so-formed channels were filled with Rb atoms</w:t>
      </w:r>
      <w:r w:rsidR="009277F3" w:rsidRPr="0063490E">
        <w:rPr>
          <w:lang w:val="en-GB"/>
        </w:rPr>
        <w:t xml:space="preserve"> </w:t>
      </w:r>
      <w:r w:rsidR="008F6D9F" w:rsidRPr="0063490E">
        <w:rPr>
          <w:lang w:val="en-GB"/>
        </w:rPr>
        <w:t>respective to</w:t>
      </w:r>
      <w:r w:rsidR="009277F3" w:rsidRPr="0063490E">
        <w:rPr>
          <w:lang w:val="en-GB"/>
        </w:rPr>
        <w:t xml:space="preserve"> the RbCr</w:t>
      </w:r>
      <w:r w:rsidR="009277F3" w:rsidRPr="0063490E">
        <w:rPr>
          <w:vertAlign w:val="subscript"/>
          <w:lang w:val="en-GB"/>
        </w:rPr>
        <w:t>5</w:t>
      </w:r>
      <w:r w:rsidR="009277F3" w:rsidRPr="0063490E">
        <w:rPr>
          <w:lang w:val="en-GB"/>
        </w:rPr>
        <w:t>Se</w:t>
      </w:r>
      <w:r w:rsidR="009277F3" w:rsidRPr="0063490E">
        <w:rPr>
          <w:vertAlign w:val="subscript"/>
          <w:lang w:val="en-GB"/>
        </w:rPr>
        <w:t>8</w:t>
      </w:r>
      <w:r w:rsidR="009277F3" w:rsidRPr="0063490E">
        <w:rPr>
          <w:lang w:val="en-GB"/>
        </w:rPr>
        <w:t xml:space="preserve"> stoichiometry</w:t>
      </w:r>
      <w:r w:rsidR="002A7741">
        <w:rPr>
          <w:lang w:val="en-GB"/>
        </w:rPr>
        <w:t xml:space="preserve"> </w:t>
      </w:r>
      <w:r w:rsidR="00EA64C5">
        <w:rPr>
          <w:lang w:val="en-GB"/>
        </w:rPr>
        <w:t xml:space="preserve">at first </w:t>
      </w:r>
      <w:r w:rsidR="002A7741">
        <w:rPr>
          <w:lang w:val="en-GB"/>
        </w:rPr>
        <w:t xml:space="preserve">to evaluate the possibility of </w:t>
      </w:r>
      <w:r w:rsidR="00EA64C5">
        <w:rPr>
          <w:lang w:val="en-GB"/>
        </w:rPr>
        <w:t>being in the presence of</w:t>
      </w:r>
      <w:r w:rsidR="002A7741">
        <w:rPr>
          <w:lang w:val="en-GB"/>
        </w:rPr>
        <w:t xml:space="preserve"> this </w:t>
      </w:r>
      <w:r w:rsidR="00EA64C5">
        <w:rPr>
          <w:lang w:val="en-GB"/>
        </w:rPr>
        <w:t xml:space="preserve">latter </w:t>
      </w:r>
      <w:r w:rsidR="002A7741">
        <w:rPr>
          <w:lang w:val="en-GB"/>
        </w:rPr>
        <w:t>compound</w:t>
      </w:r>
      <w:r w:rsidR="00892112" w:rsidRPr="0063490E">
        <w:rPr>
          <w:lang w:val="en-GB"/>
        </w:rPr>
        <w:t xml:space="preserve">. </w:t>
      </w:r>
      <w:r w:rsidR="00F923EB">
        <w:rPr>
          <w:lang w:val="en-GB"/>
        </w:rPr>
        <w:t>A</w:t>
      </w:r>
      <w:r w:rsidR="00D67E9D" w:rsidRPr="0063490E">
        <w:rPr>
          <w:lang w:val="en-GB"/>
        </w:rPr>
        <w:t xml:space="preserve">tomic positions and anisotropic </w:t>
      </w:r>
      <w:r w:rsidR="006648F1" w:rsidRPr="0063490E">
        <w:rPr>
          <w:lang w:val="en-GB"/>
        </w:rPr>
        <w:t xml:space="preserve">ADPs </w:t>
      </w:r>
      <w:r w:rsidR="009277F3" w:rsidRPr="0063490E">
        <w:rPr>
          <w:lang w:val="en-GB"/>
        </w:rPr>
        <w:t xml:space="preserve">were refined with an instability factor of 0.025, </w:t>
      </w:r>
      <w:r w:rsidR="00F923EB">
        <w:rPr>
          <w:lang w:val="en-GB"/>
        </w:rPr>
        <w:t>resulting in a refined model with</w:t>
      </w:r>
      <w:r w:rsidR="009277F3" w:rsidRPr="0063490E">
        <w:rPr>
          <w:lang w:val="en-GB"/>
        </w:rPr>
        <w:t xml:space="preserve"> a </w:t>
      </w:r>
      <w:r w:rsidR="009277F3" w:rsidRPr="00617893">
        <w:rPr>
          <w:i/>
          <w:iCs/>
          <w:lang w:val="en-GB"/>
        </w:rPr>
        <w:t>R</w:t>
      </w:r>
      <w:r w:rsidR="009277F3" w:rsidRPr="0063490E">
        <w:rPr>
          <w:lang w:val="en-GB"/>
        </w:rPr>
        <w:t xml:space="preserve"> value of 3.94</w:t>
      </w:r>
      <w:r w:rsidR="00B2632A">
        <w:rPr>
          <w:lang w:val="en-GB"/>
        </w:rPr>
        <w:t xml:space="preserve"> </w:t>
      </w:r>
      <w:r w:rsidR="009277F3" w:rsidRPr="0063490E">
        <w:rPr>
          <w:lang w:val="en-GB"/>
        </w:rPr>
        <w:t>% and GOF</w:t>
      </w:r>
      <w:r w:rsidR="00617893">
        <w:rPr>
          <w:lang w:val="en-GB"/>
        </w:rPr>
        <w:t xml:space="preserve"> </w:t>
      </w:r>
      <w:r w:rsidR="009277F3" w:rsidRPr="0063490E">
        <w:rPr>
          <w:lang w:val="en-GB"/>
        </w:rPr>
        <w:t>=</w:t>
      </w:r>
      <w:r w:rsidR="00617893">
        <w:rPr>
          <w:lang w:val="en-GB"/>
        </w:rPr>
        <w:t xml:space="preserve"> </w:t>
      </w:r>
      <w:r w:rsidR="009277F3" w:rsidRPr="0063490E">
        <w:rPr>
          <w:lang w:val="en-GB"/>
        </w:rPr>
        <w:t xml:space="preserve">3.28. </w:t>
      </w:r>
      <w:r w:rsidR="00480F25" w:rsidRPr="0063490E">
        <w:rPr>
          <w:lang w:val="en-GB"/>
        </w:rPr>
        <w:t>Rb occupation in the channels was then refined</w:t>
      </w:r>
      <w:r w:rsidR="003D29F7">
        <w:rPr>
          <w:lang w:val="en-GB"/>
        </w:rPr>
        <w:t>,</w:t>
      </w:r>
      <w:r w:rsidR="00480F25" w:rsidRPr="0063490E">
        <w:rPr>
          <w:lang w:val="en-GB"/>
        </w:rPr>
        <w:t xml:space="preserve"> </w:t>
      </w:r>
      <w:r w:rsidR="00F923EB">
        <w:rPr>
          <w:lang w:val="en-GB"/>
        </w:rPr>
        <w:t>yielding</w:t>
      </w:r>
      <w:r w:rsidR="00480F25" w:rsidRPr="0063490E">
        <w:rPr>
          <w:lang w:val="en-GB"/>
        </w:rPr>
        <w:t xml:space="preserve"> </w:t>
      </w:r>
      <w:r w:rsidR="00EA64C5">
        <w:rPr>
          <w:lang w:val="en-GB"/>
        </w:rPr>
        <w:t xml:space="preserve">at this point </w:t>
      </w:r>
      <w:r w:rsidR="00480F25" w:rsidRPr="0063490E">
        <w:rPr>
          <w:lang w:val="en-GB"/>
        </w:rPr>
        <w:t>the Rb</w:t>
      </w:r>
      <w:r w:rsidR="00480F25" w:rsidRPr="0063490E">
        <w:rPr>
          <w:vertAlign w:val="subscript"/>
          <w:lang w:val="en-GB"/>
        </w:rPr>
        <w:t>0.809</w:t>
      </w:r>
      <w:r w:rsidR="00480F25" w:rsidRPr="0063490E">
        <w:rPr>
          <w:lang w:val="en-GB"/>
        </w:rPr>
        <w:t>Cr</w:t>
      </w:r>
      <w:r w:rsidR="00480F25" w:rsidRPr="0063490E">
        <w:rPr>
          <w:vertAlign w:val="subscript"/>
          <w:lang w:val="en-GB"/>
        </w:rPr>
        <w:t>5</w:t>
      </w:r>
      <w:r w:rsidR="00480F25" w:rsidRPr="0063490E">
        <w:rPr>
          <w:lang w:val="en-GB"/>
        </w:rPr>
        <w:t>Se</w:t>
      </w:r>
      <w:r w:rsidR="00480F25" w:rsidRPr="0063490E">
        <w:rPr>
          <w:vertAlign w:val="subscript"/>
          <w:lang w:val="en-GB"/>
        </w:rPr>
        <w:t>8</w:t>
      </w:r>
      <w:r w:rsidR="00480F25" w:rsidRPr="0063490E">
        <w:rPr>
          <w:lang w:val="en-GB"/>
        </w:rPr>
        <w:t xml:space="preserve"> composition with </w:t>
      </w:r>
      <w:r w:rsidR="00480F25" w:rsidRPr="00617893">
        <w:rPr>
          <w:i/>
          <w:iCs/>
          <w:lang w:val="en-GB"/>
        </w:rPr>
        <w:t>R</w:t>
      </w:r>
      <w:r w:rsidR="00617893">
        <w:rPr>
          <w:lang w:val="en-GB"/>
        </w:rPr>
        <w:t xml:space="preserve"> </w:t>
      </w:r>
      <w:r w:rsidR="00480F25" w:rsidRPr="0063490E">
        <w:rPr>
          <w:lang w:val="en-GB"/>
        </w:rPr>
        <w:t>=</w:t>
      </w:r>
      <w:r w:rsidR="00617893">
        <w:rPr>
          <w:lang w:val="en-GB"/>
        </w:rPr>
        <w:t xml:space="preserve"> </w:t>
      </w:r>
      <w:r w:rsidR="00480F25" w:rsidRPr="0063490E">
        <w:rPr>
          <w:lang w:val="en-GB"/>
        </w:rPr>
        <w:t>2.65</w:t>
      </w:r>
      <w:r w:rsidR="00617893">
        <w:rPr>
          <w:lang w:val="en-GB"/>
        </w:rPr>
        <w:t xml:space="preserve"> </w:t>
      </w:r>
      <w:r w:rsidR="005D189F" w:rsidRPr="0063490E">
        <w:rPr>
          <w:lang w:val="en-GB"/>
        </w:rPr>
        <w:t>%</w:t>
      </w:r>
      <w:r w:rsidR="00480F25" w:rsidRPr="0063490E">
        <w:rPr>
          <w:lang w:val="en-GB"/>
        </w:rPr>
        <w:t xml:space="preserve"> and GOF</w:t>
      </w:r>
      <w:r w:rsidR="00617893">
        <w:rPr>
          <w:lang w:val="en-GB"/>
        </w:rPr>
        <w:t xml:space="preserve"> </w:t>
      </w:r>
      <w:r w:rsidR="00480F25" w:rsidRPr="0063490E">
        <w:rPr>
          <w:lang w:val="en-GB"/>
        </w:rPr>
        <w:t>=</w:t>
      </w:r>
      <w:r w:rsidR="00617893">
        <w:rPr>
          <w:lang w:val="en-GB"/>
        </w:rPr>
        <w:t xml:space="preserve"> </w:t>
      </w:r>
      <w:r w:rsidR="00480F25" w:rsidRPr="0063490E">
        <w:rPr>
          <w:lang w:val="en-GB"/>
        </w:rPr>
        <w:t xml:space="preserve">1.71. </w:t>
      </w:r>
      <w:r w:rsidR="00F923EB" w:rsidRPr="00F923EB">
        <w:rPr>
          <w:lang w:val="en-GB"/>
        </w:rPr>
        <w:t>However, this model exhibited significant electronic residues in Fourier difference maps</w:t>
      </w:r>
      <w:r w:rsidR="00EA64C5">
        <w:rPr>
          <w:lang w:val="en-GB"/>
        </w:rPr>
        <w:t>, thus appeared unacceptable</w:t>
      </w:r>
      <w:r w:rsidR="00F923EB" w:rsidRPr="00F923EB">
        <w:rPr>
          <w:lang w:val="en-GB"/>
        </w:rPr>
        <w:t xml:space="preserve">. Additionally, complementary energy dispersive X-ray spectroscopy (EDS) experiments on multiple single crystals confirmed the presence of both Rb and Ba cations. Consequently, </w:t>
      </w:r>
      <w:r w:rsidR="005D189F" w:rsidRPr="0063490E">
        <w:rPr>
          <w:lang w:val="en-GB"/>
        </w:rPr>
        <w:t>t</w:t>
      </w:r>
      <w:r w:rsidR="00480F25" w:rsidRPr="0063490E">
        <w:rPr>
          <w:lang w:val="en-GB"/>
        </w:rPr>
        <w:t xml:space="preserve">he splitting of the Rb atom site </w:t>
      </w:r>
      <w:r w:rsidR="00F923EB">
        <w:rPr>
          <w:lang w:val="en-GB"/>
        </w:rPr>
        <w:t>involving</w:t>
      </w:r>
      <w:r w:rsidR="005D189F" w:rsidRPr="0063490E">
        <w:rPr>
          <w:lang w:val="en-GB"/>
        </w:rPr>
        <w:t xml:space="preserve"> a partial Rb/Ba occupation </w:t>
      </w:r>
      <w:r w:rsidR="00480F25" w:rsidRPr="0063490E">
        <w:rPr>
          <w:lang w:val="en-GB"/>
        </w:rPr>
        <w:t>was considered. The nominal composition being Rb</w:t>
      </w:r>
      <w:r w:rsidR="00480F25" w:rsidRPr="0063490E">
        <w:rPr>
          <w:vertAlign w:val="subscript"/>
          <w:lang w:val="en-GB"/>
        </w:rPr>
        <w:t>0.1</w:t>
      </w:r>
      <w:r w:rsidR="00480F25" w:rsidRPr="0063490E">
        <w:rPr>
          <w:lang w:val="en-GB"/>
        </w:rPr>
        <w:t>Ba</w:t>
      </w:r>
      <w:r w:rsidR="00480F25" w:rsidRPr="0063490E">
        <w:rPr>
          <w:vertAlign w:val="subscript"/>
          <w:lang w:val="en-GB"/>
        </w:rPr>
        <w:t>0.5</w:t>
      </w:r>
      <w:r w:rsidR="00480F25" w:rsidRPr="0063490E">
        <w:rPr>
          <w:lang w:val="en-GB"/>
        </w:rPr>
        <w:t>Cr</w:t>
      </w:r>
      <w:r w:rsidR="00480F25" w:rsidRPr="0063490E">
        <w:rPr>
          <w:vertAlign w:val="subscript"/>
          <w:lang w:val="en-GB"/>
        </w:rPr>
        <w:t>5</w:t>
      </w:r>
      <w:r w:rsidR="00480F25" w:rsidRPr="0063490E">
        <w:rPr>
          <w:lang w:val="en-GB"/>
        </w:rPr>
        <w:t>Se</w:t>
      </w:r>
      <w:r w:rsidR="00480F25" w:rsidRPr="0063490E">
        <w:rPr>
          <w:vertAlign w:val="subscript"/>
          <w:lang w:val="en-GB"/>
        </w:rPr>
        <w:t>8</w:t>
      </w:r>
      <w:r w:rsidR="00480F25" w:rsidRPr="0063490E">
        <w:rPr>
          <w:lang w:val="en-GB"/>
        </w:rPr>
        <w:t xml:space="preserve">, </w:t>
      </w:r>
      <w:r w:rsidR="00175DA5" w:rsidRPr="0063490E">
        <w:rPr>
          <w:lang w:val="en-GB"/>
        </w:rPr>
        <w:t>60</w:t>
      </w:r>
      <w:r w:rsidR="00617893">
        <w:rPr>
          <w:lang w:val="en-GB"/>
        </w:rPr>
        <w:t xml:space="preserve"> </w:t>
      </w:r>
      <w:r w:rsidR="00175DA5" w:rsidRPr="0063490E">
        <w:rPr>
          <w:lang w:val="en-GB"/>
        </w:rPr>
        <w:t>% of the crystallographic site (2</w:t>
      </w:r>
      <w:r w:rsidR="00175DA5" w:rsidRPr="00617893">
        <w:rPr>
          <w:i/>
          <w:iCs/>
          <w:lang w:val="en-GB"/>
        </w:rPr>
        <w:t>a</w:t>
      </w:r>
      <w:r w:rsidR="00175DA5" w:rsidRPr="0063490E">
        <w:rPr>
          <w:lang w:val="en-GB"/>
        </w:rPr>
        <w:t xml:space="preserve">) is </w:t>
      </w:r>
      <w:r w:rsidR="003D29F7">
        <w:rPr>
          <w:lang w:val="en-GB"/>
        </w:rPr>
        <w:t xml:space="preserve">expected to be </w:t>
      </w:r>
      <w:r w:rsidR="00175DA5" w:rsidRPr="0063490E">
        <w:rPr>
          <w:lang w:val="en-GB"/>
        </w:rPr>
        <w:t xml:space="preserve">occupied by </w:t>
      </w:r>
      <w:r w:rsidR="00617893">
        <w:rPr>
          <w:lang w:val="en-GB"/>
        </w:rPr>
        <w:t>cations</w:t>
      </w:r>
      <w:r w:rsidR="00175DA5" w:rsidRPr="0063490E">
        <w:rPr>
          <w:lang w:val="en-GB"/>
        </w:rPr>
        <w:t xml:space="preserve">, </w:t>
      </w:r>
      <w:r w:rsidR="00F27549" w:rsidRPr="0063490E">
        <w:rPr>
          <w:lang w:val="en-GB"/>
        </w:rPr>
        <w:t>therefore</w:t>
      </w:r>
      <w:r w:rsidR="00175DA5" w:rsidRPr="0063490E">
        <w:rPr>
          <w:lang w:val="en-GB"/>
        </w:rPr>
        <w:t xml:space="preserve"> </w:t>
      </w:r>
      <w:r w:rsidR="00480F25" w:rsidRPr="0063490E">
        <w:rPr>
          <w:lang w:val="en-GB"/>
        </w:rPr>
        <w:t xml:space="preserve">the total occupancy of both Rb and Ba atoms </w:t>
      </w:r>
      <w:r w:rsidR="00024BBB" w:rsidRPr="0063490E">
        <w:rPr>
          <w:lang w:val="en-GB"/>
        </w:rPr>
        <w:t xml:space="preserve">were fixed </w:t>
      </w:r>
      <w:r w:rsidR="005B180D" w:rsidRPr="0063490E">
        <w:rPr>
          <w:lang w:val="en-GB"/>
        </w:rPr>
        <w:t>accordingly</w:t>
      </w:r>
      <w:r w:rsidR="00480F25" w:rsidRPr="0063490E">
        <w:rPr>
          <w:lang w:val="en-GB"/>
        </w:rPr>
        <w:t>.</w:t>
      </w:r>
      <w:r w:rsidR="00024BBB" w:rsidRPr="0063490E">
        <w:rPr>
          <w:lang w:val="en-GB"/>
        </w:rPr>
        <w:t xml:space="preserve"> </w:t>
      </w:r>
      <w:r w:rsidR="00B817CD" w:rsidRPr="00B817CD">
        <w:rPr>
          <w:lang w:val="en-GB"/>
        </w:rPr>
        <w:t xml:space="preserve">Ba relative occupancy was adjusted such that Rb </w:t>
      </w:r>
      <w:r w:rsidR="00B817CD" w:rsidRPr="00B817CD">
        <w:rPr>
          <w:lang w:val="en-GB"/>
        </w:rPr>
        <w:lastRenderedPageBreak/>
        <w:t>and Ba atoms occup</w:t>
      </w:r>
      <w:r w:rsidR="00B817CD">
        <w:rPr>
          <w:lang w:val="en-GB"/>
        </w:rPr>
        <w:t>y</w:t>
      </w:r>
      <w:r w:rsidR="00B817CD" w:rsidRPr="00B817CD">
        <w:rPr>
          <w:lang w:val="en-GB"/>
        </w:rPr>
        <w:t xml:space="preserve"> 10</w:t>
      </w:r>
      <w:r w:rsidR="00376D8E">
        <w:rPr>
          <w:lang w:val="en-GB"/>
        </w:rPr>
        <w:t xml:space="preserve"> </w:t>
      </w:r>
      <w:r w:rsidR="00B817CD" w:rsidRPr="00B817CD">
        <w:rPr>
          <w:lang w:val="en-GB"/>
        </w:rPr>
        <w:t>% and 50</w:t>
      </w:r>
      <w:r w:rsidR="00376D8E">
        <w:rPr>
          <w:lang w:val="en-GB"/>
        </w:rPr>
        <w:t xml:space="preserve"> </w:t>
      </w:r>
      <w:r w:rsidR="00B817CD" w:rsidRPr="00B817CD">
        <w:rPr>
          <w:lang w:val="en-GB"/>
        </w:rPr>
        <w:t>% of the cationic site, respectively, consistent with the Rb</w:t>
      </w:r>
      <w:r w:rsidR="00B817CD" w:rsidRPr="00B817CD">
        <w:rPr>
          <w:vertAlign w:val="subscript"/>
          <w:lang w:val="en-GB"/>
        </w:rPr>
        <w:t>0.1</w:t>
      </w:r>
      <w:r w:rsidR="00B817CD" w:rsidRPr="00B817CD">
        <w:rPr>
          <w:lang w:val="en-GB"/>
        </w:rPr>
        <w:t>Ba</w:t>
      </w:r>
      <w:r w:rsidR="00B817CD" w:rsidRPr="00B817CD">
        <w:rPr>
          <w:vertAlign w:val="subscript"/>
          <w:lang w:val="en-GB"/>
        </w:rPr>
        <w:t>0.5</w:t>
      </w:r>
      <w:r w:rsidR="00B817CD" w:rsidRPr="00B817CD">
        <w:rPr>
          <w:lang w:val="en-GB"/>
        </w:rPr>
        <w:t>Cr</w:t>
      </w:r>
      <w:r w:rsidR="00B817CD" w:rsidRPr="00B817CD">
        <w:rPr>
          <w:vertAlign w:val="subscript"/>
          <w:lang w:val="en-GB"/>
        </w:rPr>
        <w:t>5</w:t>
      </w:r>
      <w:r w:rsidR="00B817CD" w:rsidRPr="00B817CD">
        <w:rPr>
          <w:lang w:val="en-GB"/>
        </w:rPr>
        <w:t>Se</w:t>
      </w:r>
      <w:r w:rsidR="00B817CD" w:rsidRPr="00B817CD">
        <w:rPr>
          <w:vertAlign w:val="subscript"/>
          <w:lang w:val="en-GB"/>
        </w:rPr>
        <w:t>8</w:t>
      </w:r>
      <w:r w:rsidR="00B817CD" w:rsidRPr="00B817CD">
        <w:rPr>
          <w:lang w:val="en-GB"/>
        </w:rPr>
        <w:t xml:space="preserve"> nominal composition</w:t>
      </w:r>
      <w:r w:rsidR="00024BBB" w:rsidRPr="0063490E">
        <w:rPr>
          <w:lang w:val="en-GB"/>
        </w:rPr>
        <w:t xml:space="preserve">. </w:t>
      </w:r>
      <w:r w:rsidR="006648F1" w:rsidRPr="0063490E">
        <w:rPr>
          <w:lang w:val="en-GB"/>
        </w:rPr>
        <w:t xml:space="preserve">ADPs and atomic positions of the cationic atoms were </w:t>
      </w:r>
      <w:r w:rsidR="000F2EB7">
        <w:rPr>
          <w:lang w:val="en-GB"/>
        </w:rPr>
        <w:t>constrained to be</w:t>
      </w:r>
      <w:r w:rsidR="006648F1" w:rsidRPr="0063490E">
        <w:rPr>
          <w:lang w:val="en-GB"/>
        </w:rPr>
        <w:t xml:space="preserve"> equal. </w:t>
      </w:r>
      <w:r w:rsidR="008278F3" w:rsidRPr="0063490E">
        <w:rPr>
          <w:lang w:val="en-GB"/>
        </w:rPr>
        <w:t xml:space="preserve">Subsequent refinement </w:t>
      </w:r>
      <w:r w:rsidR="00D67E9D" w:rsidRPr="0063490E">
        <w:rPr>
          <w:lang w:val="en-GB"/>
        </w:rPr>
        <w:t>led to a</w:t>
      </w:r>
      <w:r w:rsidR="00F55ACE">
        <w:rPr>
          <w:lang w:val="en-GB"/>
        </w:rPr>
        <w:t>n improved model</w:t>
      </w:r>
      <w:r w:rsidR="00D67E9D" w:rsidRPr="0063490E">
        <w:rPr>
          <w:lang w:val="en-GB"/>
        </w:rPr>
        <w:t xml:space="preserve"> </w:t>
      </w:r>
      <w:r w:rsidR="00F55ACE">
        <w:rPr>
          <w:lang w:val="en-GB"/>
        </w:rPr>
        <w:t xml:space="preserve">with an </w:t>
      </w:r>
      <w:r w:rsidR="00D67E9D" w:rsidRPr="004A49B0">
        <w:rPr>
          <w:i/>
          <w:lang w:val="en-GB"/>
        </w:rPr>
        <w:t>R</w:t>
      </w:r>
      <w:r w:rsidR="00D67E9D" w:rsidRPr="0063490E">
        <w:rPr>
          <w:lang w:val="en-GB"/>
        </w:rPr>
        <w:t xml:space="preserve"> value of</w:t>
      </w:r>
      <w:r w:rsidR="006648F1" w:rsidRPr="0063490E">
        <w:rPr>
          <w:lang w:val="en-GB"/>
        </w:rPr>
        <w:t xml:space="preserve"> 2.43</w:t>
      </w:r>
      <w:r w:rsidR="00617893">
        <w:rPr>
          <w:lang w:val="en-GB"/>
        </w:rPr>
        <w:t xml:space="preserve"> </w:t>
      </w:r>
      <w:r w:rsidR="006648F1" w:rsidRPr="0063490E">
        <w:rPr>
          <w:lang w:val="en-GB"/>
        </w:rPr>
        <w:t>% and GOF</w:t>
      </w:r>
      <w:r w:rsidR="00617893">
        <w:rPr>
          <w:lang w:val="en-GB"/>
        </w:rPr>
        <w:t xml:space="preserve"> </w:t>
      </w:r>
      <w:r w:rsidR="006648F1" w:rsidRPr="0063490E">
        <w:rPr>
          <w:lang w:val="en-GB"/>
        </w:rPr>
        <w:t>=</w:t>
      </w:r>
      <w:r w:rsidR="00617893">
        <w:rPr>
          <w:lang w:val="en-GB"/>
        </w:rPr>
        <w:t xml:space="preserve"> </w:t>
      </w:r>
      <w:r w:rsidR="006648F1" w:rsidRPr="0063490E">
        <w:rPr>
          <w:lang w:val="en-GB"/>
        </w:rPr>
        <w:t>1.44. Occupancies of the cationic atoms were</w:t>
      </w:r>
      <w:r w:rsidR="00B2632A">
        <w:rPr>
          <w:lang w:val="en-GB"/>
        </w:rPr>
        <w:t xml:space="preserve"> then</w:t>
      </w:r>
      <w:r w:rsidR="006648F1" w:rsidRPr="0063490E">
        <w:rPr>
          <w:lang w:val="en-GB"/>
        </w:rPr>
        <w:t xml:space="preserve"> refined and </w:t>
      </w:r>
      <w:r w:rsidR="00B2632A">
        <w:rPr>
          <w:lang w:val="en-GB"/>
        </w:rPr>
        <w:t xml:space="preserve">a </w:t>
      </w:r>
      <w:r w:rsidR="006648F1" w:rsidRPr="0063490E">
        <w:rPr>
          <w:lang w:val="en-GB"/>
        </w:rPr>
        <w:t xml:space="preserve">final refinement process </w:t>
      </w:r>
      <w:r w:rsidR="00B2632A">
        <w:rPr>
          <w:lang w:val="en-GB"/>
        </w:rPr>
        <w:t>including</w:t>
      </w:r>
      <w:r w:rsidR="006648F1" w:rsidRPr="0063490E">
        <w:rPr>
          <w:lang w:val="en-GB"/>
        </w:rPr>
        <w:t xml:space="preserve"> extinction correction </w:t>
      </w:r>
      <w:r w:rsidR="00B47A28" w:rsidRPr="0063490E">
        <w:rPr>
          <w:lang w:val="en-GB"/>
        </w:rPr>
        <w:t>granted</w:t>
      </w:r>
      <w:r w:rsidR="006648F1" w:rsidRPr="0063490E">
        <w:rPr>
          <w:lang w:val="en-GB"/>
        </w:rPr>
        <w:t xml:space="preserve"> the title compound</w:t>
      </w:r>
      <w:r w:rsidR="004A49B0">
        <w:rPr>
          <w:lang w:val="en-GB"/>
        </w:rPr>
        <w:t xml:space="preserve"> Rb</w:t>
      </w:r>
      <w:r w:rsidR="004A49B0" w:rsidRPr="004A49B0">
        <w:rPr>
          <w:vertAlign w:val="subscript"/>
          <w:lang w:val="en-GB"/>
        </w:rPr>
        <w:t>0.213(</w:t>
      </w:r>
      <w:proofErr w:type="gramStart"/>
      <w:r w:rsidR="004A49B0" w:rsidRPr="004A49B0">
        <w:rPr>
          <w:vertAlign w:val="subscript"/>
          <w:lang w:val="en-GB"/>
        </w:rPr>
        <w:t>5)</w:t>
      </w:r>
      <w:r w:rsidR="004A49B0">
        <w:rPr>
          <w:lang w:val="en-GB"/>
        </w:rPr>
        <w:t>Ba</w:t>
      </w:r>
      <w:proofErr w:type="gramEnd"/>
      <w:r w:rsidR="004A49B0" w:rsidRPr="004A49B0">
        <w:rPr>
          <w:vertAlign w:val="subscript"/>
          <w:lang w:val="en-GB"/>
        </w:rPr>
        <w:t>0.387(5)</w:t>
      </w:r>
      <w:r w:rsidR="004A49B0">
        <w:rPr>
          <w:lang w:val="en-GB"/>
        </w:rPr>
        <w:t>Cr</w:t>
      </w:r>
      <w:r w:rsidR="004A49B0" w:rsidRPr="004A49B0">
        <w:rPr>
          <w:vertAlign w:val="subscript"/>
          <w:lang w:val="en-GB"/>
        </w:rPr>
        <w:t>5</w:t>
      </w:r>
      <w:r w:rsidR="004A49B0">
        <w:rPr>
          <w:lang w:val="en-GB"/>
        </w:rPr>
        <w:t>Se</w:t>
      </w:r>
      <w:r w:rsidR="004A49B0" w:rsidRPr="004A49B0">
        <w:rPr>
          <w:vertAlign w:val="subscript"/>
          <w:lang w:val="en-GB"/>
        </w:rPr>
        <w:t>8</w:t>
      </w:r>
      <w:r w:rsidR="006648F1" w:rsidRPr="0063490E">
        <w:rPr>
          <w:lang w:val="en-GB"/>
        </w:rPr>
        <w:t xml:space="preserve">, agreement </w:t>
      </w:r>
      <w:r w:rsidR="00182063">
        <w:rPr>
          <w:lang w:val="en-GB"/>
        </w:rPr>
        <w:t>values</w:t>
      </w:r>
      <w:r w:rsidR="006648F1" w:rsidRPr="0063490E">
        <w:rPr>
          <w:lang w:val="en-GB"/>
        </w:rPr>
        <w:t xml:space="preserve"> dropping to </w:t>
      </w:r>
      <w:r w:rsidR="006648F1" w:rsidRPr="004A49B0">
        <w:rPr>
          <w:i/>
          <w:lang w:val="en-GB"/>
        </w:rPr>
        <w:t>R</w:t>
      </w:r>
      <w:r w:rsidR="00617893">
        <w:rPr>
          <w:lang w:val="en-GB"/>
        </w:rPr>
        <w:t xml:space="preserve"> </w:t>
      </w:r>
      <w:r w:rsidR="006648F1" w:rsidRPr="0063490E">
        <w:rPr>
          <w:lang w:val="en-GB"/>
        </w:rPr>
        <w:t>=</w:t>
      </w:r>
      <w:r w:rsidR="00617893">
        <w:rPr>
          <w:lang w:val="en-GB"/>
        </w:rPr>
        <w:t xml:space="preserve"> </w:t>
      </w:r>
      <w:r w:rsidR="006648F1" w:rsidRPr="0063490E">
        <w:rPr>
          <w:lang w:val="en-GB"/>
        </w:rPr>
        <w:t>1.72</w:t>
      </w:r>
      <w:r w:rsidR="004A49B0">
        <w:rPr>
          <w:lang w:val="en-GB"/>
        </w:rPr>
        <w:t xml:space="preserve"> </w:t>
      </w:r>
      <w:r w:rsidR="006648F1" w:rsidRPr="0063490E">
        <w:rPr>
          <w:lang w:val="en-GB"/>
        </w:rPr>
        <w:t>% and GOF</w:t>
      </w:r>
      <w:r w:rsidR="00617893">
        <w:rPr>
          <w:lang w:val="en-GB"/>
        </w:rPr>
        <w:t xml:space="preserve"> </w:t>
      </w:r>
      <w:r w:rsidR="006648F1" w:rsidRPr="0063490E">
        <w:rPr>
          <w:lang w:val="en-GB"/>
        </w:rPr>
        <w:t>=</w:t>
      </w:r>
      <w:r w:rsidR="00617893">
        <w:rPr>
          <w:lang w:val="en-GB"/>
        </w:rPr>
        <w:t xml:space="preserve"> </w:t>
      </w:r>
      <w:r w:rsidR="006648F1" w:rsidRPr="0063490E">
        <w:rPr>
          <w:lang w:val="en-GB"/>
        </w:rPr>
        <w:t xml:space="preserve">1.05. </w:t>
      </w:r>
      <w:r w:rsidR="00FF6EAE">
        <w:rPr>
          <w:lang w:val="en-GB"/>
        </w:rPr>
        <w:t>Examination of</w:t>
      </w:r>
      <w:r w:rsidR="002A7741">
        <w:rPr>
          <w:lang w:val="en-GB"/>
        </w:rPr>
        <w:t xml:space="preserve"> Fourier difference maps </w:t>
      </w:r>
      <w:r w:rsidR="00FF6EAE">
        <w:rPr>
          <w:lang w:val="en-GB"/>
        </w:rPr>
        <w:t>confirmed</w:t>
      </w:r>
      <w:r w:rsidR="002A7741">
        <w:rPr>
          <w:lang w:val="en-GB"/>
        </w:rPr>
        <w:t xml:space="preserve"> minimal electronic </w:t>
      </w:r>
      <w:r w:rsidR="002A7741" w:rsidRPr="009C7750">
        <w:rPr>
          <w:lang w:val="en-GB"/>
        </w:rPr>
        <w:t>residues</w:t>
      </w:r>
      <w:r w:rsidR="004A49B0" w:rsidRPr="009C7750">
        <w:rPr>
          <w:lang w:val="en-GB"/>
        </w:rPr>
        <w:t xml:space="preserve"> (&lt; 0.66 e</w:t>
      </w:r>
      <w:proofErr w:type="gramStart"/>
      <w:r w:rsidR="004A49B0" w:rsidRPr="009C7750">
        <w:rPr>
          <w:vertAlign w:val="superscript"/>
          <w:lang w:val="en-GB"/>
        </w:rPr>
        <w:t>-</w:t>
      </w:r>
      <w:r w:rsidR="004A49B0" w:rsidRPr="009C7750">
        <w:rPr>
          <w:lang w:val="en-GB"/>
        </w:rPr>
        <w:t>.Å</w:t>
      </w:r>
      <w:proofErr w:type="gramEnd"/>
      <w:r w:rsidR="004A49B0" w:rsidRPr="009C7750">
        <w:rPr>
          <w:vertAlign w:val="superscript"/>
          <w:lang w:val="en-GB"/>
        </w:rPr>
        <w:t>-3</w:t>
      </w:r>
      <w:r w:rsidR="004A49B0" w:rsidRPr="009C7750">
        <w:rPr>
          <w:lang w:val="en-GB"/>
        </w:rPr>
        <w:t>)</w:t>
      </w:r>
      <w:r w:rsidR="002A7741" w:rsidRPr="009C7750">
        <w:rPr>
          <w:lang w:val="en-GB"/>
        </w:rPr>
        <w:t xml:space="preserve">, </w:t>
      </w:r>
      <w:r w:rsidR="00FF6EAE">
        <w:rPr>
          <w:lang w:val="en-GB"/>
        </w:rPr>
        <w:t>validating</w:t>
      </w:r>
      <w:r w:rsidR="002A7741">
        <w:rPr>
          <w:lang w:val="en-GB"/>
        </w:rPr>
        <w:t xml:space="preserve"> </w:t>
      </w:r>
      <w:r w:rsidR="00D31F27">
        <w:rPr>
          <w:lang w:val="en-GB"/>
        </w:rPr>
        <w:t xml:space="preserve">the </w:t>
      </w:r>
      <w:r w:rsidR="00865E11">
        <w:rPr>
          <w:lang w:val="en-GB"/>
        </w:rPr>
        <w:t>accuracy</w:t>
      </w:r>
      <w:r w:rsidR="00D31F27">
        <w:rPr>
          <w:lang w:val="en-GB"/>
        </w:rPr>
        <w:t xml:space="preserve"> of </w:t>
      </w:r>
      <w:r w:rsidR="002A7741">
        <w:rPr>
          <w:lang w:val="en-GB"/>
        </w:rPr>
        <w:t xml:space="preserve">this structural model. </w:t>
      </w:r>
      <w:r w:rsidR="00FC7A8E" w:rsidRPr="0063490E">
        <w:rPr>
          <w:lang w:val="en-GB"/>
        </w:rPr>
        <w:t>Counting the charges, both Rb and Ba contributions lead to a total of 0.987 electrons conceded to the Cr</w:t>
      </w:r>
      <w:r w:rsidR="00FC7A8E" w:rsidRPr="0063490E">
        <w:rPr>
          <w:vertAlign w:val="subscript"/>
          <w:lang w:val="en-GB"/>
        </w:rPr>
        <w:t>5</w:t>
      </w:r>
      <w:r w:rsidR="00FC7A8E" w:rsidRPr="0063490E">
        <w:rPr>
          <w:lang w:val="en-GB"/>
        </w:rPr>
        <w:t>Se</w:t>
      </w:r>
      <w:r w:rsidR="00FC7A8E" w:rsidRPr="0063490E">
        <w:rPr>
          <w:vertAlign w:val="subscript"/>
          <w:lang w:val="en-GB"/>
        </w:rPr>
        <w:t>8</w:t>
      </w:r>
      <w:r w:rsidR="00FC7A8E" w:rsidRPr="0063490E">
        <w:rPr>
          <w:lang w:val="en-GB"/>
        </w:rPr>
        <w:t xml:space="preserve"> anionic framework, </w:t>
      </w:r>
      <w:r w:rsidR="00947C2D">
        <w:rPr>
          <w:lang w:val="en-GB"/>
        </w:rPr>
        <w:t>closely approaching</w:t>
      </w:r>
      <w:r w:rsidR="00FC7A8E" w:rsidRPr="0063490E">
        <w:rPr>
          <w:lang w:val="en-GB"/>
        </w:rPr>
        <w:t xml:space="preserve"> the expected value of one electron f</w:t>
      </w:r>
      <w:r w:rsidR="008278F3" w:rsidRPr="0063490E">
        <w:rPr>
          <w:lang w:val="en-GB"/>
        </w:rPr>
        <w:t>or</w:t>
      </w:r>
      <w:r w:rsidR="00FC7A8E" w:rsidRPr="0063490E">
        <w:rPr>
          <w:lang w:val="en-GB"/>
        </w:rPr>
        <w:t xml:space="preserve"> </w:t>
      </w:r>
      <w:r w:rsidR="008D44E6">
        <w:rPr>
          <w:lang w:val="en-GB"/>
        </w:rPr>
        <w:t xml:space="preserve">this polar chromium </w:t>
      </w:r>
      <w:r w:rsidR="008D44E6" w:rsidRPr="00A27E31">
        <w:rPr>
          <w:lang w:val="en-GB"/>
        </w:rPr>
        <w:t>selenide</w:t>
      </w:r>
      <w:r w:rsidR="00931ED2" w:rsidRPr="00A27E31">
        <w:rPr>
          <w:lang w:val="en-GB"/>
        </w:rPr>
        <w:t xml:space="preserve"> as in Ba</w:t>
      </w:r>
      <w:r w:rsidR="00931ED2" w:rsidRPr="00A27E31">
        <w:rPr>
          <w:vertAlign w:val="subscript"/>
          <w:lang w:val="en-GB"/>
        </w:rPr>
        <w:t>0.5</w:t>
      </w:r>
      <w:r w:rsidR="00931ED2" w:rsidRPr="00A27E31">
        <w:rPr>
          <w:lang w:val="en-GB"/>
        </w:rPr>
        <w:t>Cr</w:t>
      </w:r>
      <w:r w:rsidR="00931ED2" w:rsidRPr="00A27E31">
        <w:rPr>
          <w:vertAlign w:val="subscript"/>
          <w:lang w:val="en-GB"/>
        </w:rPr>
        <w:t>5</w:t>
      </w:r>
      <w:r w:rsidR="00931ED2" w:rsidRPr="00A27E31">
        <w:rPr>
          <w:lang w:val="en-GB"/>
        </w:rPr>
        <w:t>Se</w:t>
      </w:r>
      <w:r w:rsidR="00931ED2" w:rsidRPr="00A27E31">
        <w:rPr>
          <w:vertAlign w:val="subscript"/>
          <w:lang w:val="en-GB"/>
        </w:rPr>
        <w:t>8</w:t>
      </w:r>
      <w:r w:rsidR="00FC7A8E" w:rsidRPr="00A27E31">
        <w:rPr>
          <w:lang w:val="en-GB"/>
        </w:rPr>
        <w:t>.</w:t>
      </w:r>
      <w:r w:rsidR="008D44E6">
        <w:rPr>
          <w:lang w:val="en-GB"/>
        </w:rPr>
        <w:t xml:space="preserve"> </w:t>
      </w:r>
      <w:r w:rsidR="00DC2D48">
        <w:rPr>
          <w:lang w:val="en-GB"/>
        </w:rPr>
        <w:t xml:space="preserve">Detailed </w:t>
      </w:r>
      <w:r w:rsidR="008D44E6">
        <w:rPr>
          <w:lang w:val="en-GB"/>
        </w:rPr>
        <w:t>crystallographic data</w:t>
      </w:r>
      <w:r w:rsidR="00DC2D48">
        <w:rPr>
          <w:lang w:val="en-GB"/>
        </w:rPr>
        <w:t>, including</w:t>
      </w:r>
      <w:r w:rsidR="008D44E6">
        <w:rPr>
          <w:lang w:val="en-GB"/>
        </w:rPr>
        <w:t xml:space="preserve"> structure re</w:t>
      </w:r>
      <w:r w:rsidR="009C7750">
        <w:rPr>
          <w:lang w:val="en-GB"/>
        </w:rPr>
        <w:t>solution</w:t>
      </w:r>
      <w:r w:rsidR="008D44E6">
        <w:rPr>
          <w:lang w:val="en-GB"/>
        </w:rPr>
        <w:t xml:space="preserve"> details</w:t>
      </w:r>
      <w:r w:rsidR="00DC2D48">
        <w:rPr>
          <w:lang w:val="en-GB"/>
        </w:rPr>
        <w:t>,</w:t>
      </w:r>
      <w:r w:rsidR="008D44E6">
        <w:rPr>
          <w:lang w:val="en-GB"/>
        </w:rPr>
        <w:t xml:space="preserve"> are </w:t>
      </w:r>
      <w:r w:rsidR="00DC2D48">
        <w:rPr>
          <w:lang w:val="en-GB"/>
        </w:rPr>
        <w:t>provided</w:t>
      </w:r>
      <w:r w:rsidR="008D44E6">
        <w:rPr>
          <w:lang w:val="en-GB"/>
        </w:rPr>
        <w:t xml:space="preserve"> in </w:t>
      </w:r>
      <w:r w:rsidR="008D44E6">
        <w:rPr>
          <w:lang w:val="en-GB"/>
        </w:rPr>
        <w:fldChar w:fldCharType="begin"/>
      </w:r>
      <w:r w:rsidR="008D44E6">
        <w:rPr>
          <w:lang w:val="en-GB"/>
        </w:rPr>
        <w:instrText xml:space="preserve"> REF _Ref155601815 \h </w:instrText>
      </w:r>
      <w:r w:rsidR="008D44E6">
        <w:rPr>
          <w:lang w:val="en-GB"/>
        </w:rPr>
      </w:r>
      <w:r w:rsidR="008D44E6">
        <w:rPr>
          <w:lang w:val="en-GB"/>
        </w:rPr>
        <w:fldChar w:fldCharType="separate"/>
      </w:r>
      <w:r w:rsidR="00B7537F" w:rsidRPr="008D44E6">
        <w:rPr>
          <w:b/>
        </w:rPr>
        <w:t xml:space="preserve">Table </w:t>
      </w:r>
      <w:r w:rsidR="00B7537F">
        <w:rPr>
          <w:b/>
          <w:noProof/>
        </w:rPr>
        <w:t>1</w:t>
      </w:r>
      <w:r w:rsidR="008D44E6">
        <w:rPr>
          <w:lang w:val="en-GB"/>
        </w:rPr>
        <w:fldChar w:fldCharType="end"/>
      </w:r>
      <w:r w:rsidR="008D44E6">
        <w:rPr>
          <w:lang w:val="en-GB"/>
        </w:rPr>
        <w:t>.</w:t>
      </w:r>
      <w:r w:rsidR="009F6A68">
        <w:rPr>
          <w:lang w:val="en-GB"/>
        </w:rPr>
        <w:t xml:space="preserve"> </w:t>
      </w:r>
      <w:r w:rsidR="009F6A68" w:rsidRPr="009F6A68">
        <w:rPr>
          <w:lang w:val="en-GB"/>
        </w:rPr>
        <w:t xml:space="preserve">Refined </w:t>
      </w:r>
      <w:r w:rsidR="009F6A68">
        <w:rPr>
          <w:lang w:val="en-GB"/>
        </w:rPr>
        <w:t>c</w:t>
      </w:r>
      <w:r w:rsidR="009F6A68" w:rsidRPr="009F6A68">
        <w:rPr>
          <w:lang w:val="en-GB"/>
        </w:rPr>
        <w:t xml:space="preserve">oordinates and </w:t>
      </w:r>
      <w:r w:rsidR="009F6A68">
        <w:rPr>
          <w:lang w:val="en-GB"/>
        </w:rPr>
        <w:t xml:space="preserve">ADPs are displayed in </w:t>
      </w:r>
      <w:r w:rsidR="00773F6A" w:rsidRPr="00A27E31">
        <w:rPr>
          <w:lang w:val="en-GB"/>
        </w:rPr>
        <w:fldChar w:fldCharType="begin"/>
      </w:r>
      <w:r w:rsidR="00773F6A" w:rsidRPr="00A27E31">
        <w:rPr>
          <w:lang w:val="en-GB"/>
        </w:rPr>
        <w:instrText xml:space="preserve"> REF _Ref155602876 \h </w:instrText>
      </w:r>
      <w:r>
        <w:rPr>
          <w:lang w:val="en-GB"/>
        </w:rPr>
        <w:instrText xml:space="preserve"> \* MERGEFORMAT </w:instrText>
      </w:r>
      <w:r w:rsidR="00773F6A" w:rsidRPr="00A27E31">
        <w:rPr>
          <w:lang w:val="en-GB"/>
        </w:rPr>
      </w:r>
      <w:r w:rsidR="00773F6A" w:rsidRPr="00A27E31">
        <w:rPr>
          <w:lang w:val="en-GB"/>
        </w:rPr>
        <w:fldChar w:fldCharType="separate"/>
      </w:r>
      <w:r w:rsidR="00B7537F" w:rsidRPr="00B12490">
        <w:rPr>
          <w:b/>
        </w:rPr>
        <w:t xml:space="preserve">Table </w:t>
      </w:r>
      <w:r w:rsidR="00B7537F">
        <w:rPr>
          <w:b/>
          <w:noProof/>
        </w:rPr>
        <w:t>2</w:t>
      </w:r>
      <w:r w:rsidR="00773F6A" w:rsidRPr="00A27E31">
        <w:rPr>
          <w:lang w:val="en-GB"/>
        </w:rPr>
        <w:fldChar w:fldCharType="end"/>
      </w:r>
      <w:r w:rsidR="009F6A68" w:rsidRPr="00A27E31">
        <w:rPr>
          <w:lang w:val="en-GB"/>
        </w:rPr>
        <w:t xml:space="preserve"> </w:t>
      </w:r>
      <w:r w:rsidR="004C0EE2" w:rsidRPr="00A27E31">
        <w:rPr>
          <w:lang w:val="en-GB"/>
        </w:rPr>
        <w:t>and</w:t>
      </w:r>
      <w:r w:rsidR="009F6A68" w:rsidRPr="00A27E31">
        <w:rPr>
          <w:lang w:val="en-GB"/>
        </w:rPr>
        <w:t xml:space="preserve"> the</w:t>
      </w:r>
      <w:r w:rsidR="009F6A68">
        <w:rPr>
          <w:lang w:val="en-GB"/>
        </w:rPr>
        <w:t xml:space="preserve"> main interatomic distances </w:t>
      </w:r>
      <w:r w:rsidR="002E7CC1">
        <w:rPr>
          <w:lang w:val="en-GB"/>
        </w:rPr>
        <w:t>are summarized</w:t>
      </w:r>
      <w:r w:rsidR="009F6A68">
        <w:rPr>
          <w:lang w:val="en-GB"/>
        </w:rPr>
        <w:t xml:space="preserve"> in </w:t>
      </w:r>
      <w:r w:rsidR="00773F6A">
        <w:rPr>
          <w:lang w:val="en-GB"/>
        </w:rPr>
        <w:fldChar w:fldCharType="begin"/>
      </w:r>
      <w:r w:rsidR="00773F6A">
        <w:rPr>
          <w:lang w:val="en-GB"/>
        </w:rPr>
        <w:instrText xml:space="preserve"> REF _Ref155602882 \h </w:instrText>
      </w:r>
      <w:r w:rsidR="00773F6A">
        <w:rPr>
          <w:lang w:val="en-GB"/>
        </w:rPr>
      </w:r>
      <w:r w:rsidR="00773F6A">
        <w:rPr>
          <w:lang w:val="en-GB"/>
        </w:rPr>
        <w:fldChar w:fldCharType="separate"/>
      </w:r>
      <w:r w:rsidR="00B7537F" w:rsidRPr="009F6A68">
        <w:rPr>
          <w:b/>
        </w:rPr>
        <w:t xml:space="preserve">Table </w:t>
      </w:r>
      <w:r w:rsidR="00B7537F">
        <w:rPr>
          <w:b/>
          <w:noProof/>
        </w:rPr>
        <w:t>3</w:t>
      </w:r>
      <w:r w:rsidR="00773F6A">
        <w:rPr>
          <w:lang w:val="en-GB"/>
        </w:rPr>
        <w:fldChar w:fldCharType="end"/>
      </w:r>
      <w:r w:rsidR="009F6A68">
        <w:rPr>
          <w:lang w:val="en-GB"/>
        </w:rPr>
        <w:t>.</w:t>
      </w:r>
    </w:p>
    <w:p w14:paraId="75D6CDD0" w14:textId="24FD03C1" w:rsidR="008D44E6" w:rsidRPr="008D44E6" w:rsidRDefault="008D44E6" w:rsidP="00773F6A">
      <w:pPr>
        <w:spacing w:line="360" w:lineRule="auto"/>
        <w:rPr>
          <w:lang w:val="en-GB"/>
        </w:rPr>
      </w:pPr>
      <w:bookmarkStart w:id="2" w:name="_Ref155601815"/>
      <w:r w:rsidRPr="008D44E6">
        <w:rPr>
          <w:b/>
        </w:rPr>
        <w:t xml:space="preserve">Table </w:t>
      </w:r>
      <w:r w:rsidRPr="008D44E6">
        <w:rPr>
          <w:b/>
        </w:rPr>
        <w:fldChar w:fldCharType="begin"/>
      </w:r>
      <w:r w:rsidRPr="008D44E6">
        <w:rPr>
          <w:b/>
        </w:rPr>
        <w:instrText xml:space="preserve"> SEQ Table \* ARABIC </w:instrText>
      </w:r>
      <w:r w:rsidRPr="008D44E6">
        <w:rPr>
          <w:b/>
        </w:rPr>
        <w:fldChar w:fldCharType="separate"/>
      </w:r>
      <w:r w:rsidR="00B7537F">
        <w:rPr>
          <w:b/>
          <w:noProof/>
        </w:rPr>
        <w:t>1</w:t>
      </w:r>
      <w:r w:rsidRPr="008D44E6">
        <w:rPr>
          <w:b/>
        </w:rPr>
        <w:fldChar w:fldCharType="end"/>
      </w:r>
      <w:bookmarkEnd w:id="2"/>
      <w:r w:rsidRPr="008D44E6">
        <w:rPr>
          <w:b/>
        </w:rPr>
        <w:t>.</w:t>
      </w:r>
      <w:r>
        <w:t xml:space="preserve"> </w:t>
      </w:r>
      <w:r w:rsidRPr="00AA3681">
        <w:rPr>
          <w:b/>
          <w:bCs/>
          <w:lang w:val="en-GB"/>
        </w:rPr>
        <w:t xml:space="preserve">Crystallographic </w:t>
      </w:r>
      <w:r w:rsidR="00067539">
        <w:rPr>
          <w:b/>
          <w:bCs/>
          <w:lang w:val="en-GB"/>
        </w:rPr>
        <w:t>D</w:t>
      </w:r>
      <w:r w:rsidRPr="00AA3681">
        <w:rPr>
          <w:b/>
          <w:bCs/>
          <w:lang w:val="en-GB"/>
        </w:rPr>
        <w:t>ata of Rb</w:t>
      </w:r>
      <w:r w:rsidRPr="00AA3681">
        <w:rPr>
          <w:b/>
          <w:bCs/>
          <w:vertAlign w:val="subscript"/>
          <w:lang w:val="en-GB"/>
        </w:rPr>
        <w:t>0.2</w:t>
      </w:r>
      <w:r w:rsidRPr="00AA3681">
        <w:rPr>
          <w:b/>
          <w:bCs/>
          <w:lang w:val="en-GB"/>
        </w:rPr>
        <w:t>Ba</w:t>
      </w:r>
      <w:r w:rsidRPr="00AA3681">
        <w:rPr>
          <w:b/>
          <w:bCs/>
          <w:vertAlign w:val="subscript"/>
          <w:lang w:val="en-GB"/>
        </w:rPr>
        <w:t>0.4</w:t>
      </w:r>
      <w:r w:rsidRPr="00AA3681">
        <w:rPr>
          <w:b/>
          <w:bCs/>
          <w:lang w:val="en-GB"/>
        </w:rPr>
        <w:t>Cr</w:t>
      </w:r>
      <w:r w:rsidRPr="00AA3681">
        <w:rPr>
          <w:b/>
          <w:bCs/>
          <w:vertAlign w:val="subscript"/>
          <w:lang w:val="en-GB"/>
        </w:rPr>
        <w:t>5</w:t>
      </w:r>
      <w:r w:rsidRPr="00AA3681">
        <w:rPr>
          <w:b/>
          <w:bCs/>
          <w:lang w:val="en-GB"/>
        </w:rPr>
        <w:t>Se</w:t>
      </w:r>
      <w:r w:rsidRPr="00AA3681">
        <w:rPr>
          <w:b/>
          <w:bCs/>
          <w:vertAlign w:val="subscript"/>
          <w:lang w:val="en-GB"/>
        </w:rPr>
        <w:t>8</w:t>
      </w:r>
      <w:r w:rsidRPr="0063490E">
        <w:rPr>
          <w:vertAlign w:val="subscript"/>
          <w:lang w:val="en-GB"/>
        </w:rPr>
        <w:t xml:space="preserve"> </w:t>
      </w:r>
      <w:r w:rsidRPr="00535403">
        <w:rPr>
          <w:b/>
          <w:lang w:val="en-GB"/>
        </w:rPr>
        <w:t xml:space="preserve">from </w:t>
      </w:r>
      <w:r w:rsidR="00535403">
        <w:rPr>
          <w:b/>
          <w:lang w:val="en-GB"/>
        </w:rPr>
        <w:t>the</w:t>
      </w:r>
      <w:r w:rsidRPr="00535403">
        <w:rPr>
          <w:b/>
          <w:lang w:val="en-GB"/>
        </w:rPr>
        <w:t xml:space="preserve"> </w:t>
      </w:r>
      <w:r w:rsidR="00067539">
        <w:rPr>
          <w:b/>
          <w:lang w:val="en-GB"/>
        </w:rPr>
        <w:t>S</w:t>
      </w:r>
      <w:r w:rsidRPr="00535403">
        <w:rPr>
          <w:b/>
          <w:lang w:val="en-GB"/>
        </w:rPr>
        <w:t xml:space="preserve">ingle-crystal X-ray </w:t>
      </w:r>
      <w:r w:rsidR="00067539">
        <w:rPr>
          <w:b/>
          <w:lang w:val="en-GB"/>
        </w:rPr>
        <w:t>D</w:t>
      </w:r>
      <w:r w:rsidRPr="00535403">
        <w:rPr>
          <w:b/>
          <w:lang w:val="en-GB"/>
        </w:rPr>
        <w:t xml:space="preserve">iffraction </w:t>
      </w:r>
      <w:r w:rsidR="00067539">
        <w:rPr>
          <w:b/>
          <w:lang w:val="en-GB"/>
        </w:rPr>
        <w:t>S</w:t>
      </w:r>
      <w:r w:rsidRPr="00535403">
        <w:rPr>
          <w:b/>
          <w:lang w:val="en-GB"/>
        </w:rPr>
        <w:t>tudy</w:t>
      </w:r>
    </w:p>
    <w:tbl>
      <w:tblPr>
        <w:tblStyle w:val="Grilledutableau"/>
        <w:tblpPr w:leftFromText="180" w:rightFromText="180" w:vertAnchor="text" w:horzAnchor="margin" w:tblpXSpec="center" w:tblpY="21"/>
        <w:tblW w:w="5000" w:type="pct"/>
        <w:tblLook w:val="04A0" w:firstRow="1" w:lastRow="0" w:firstColumn="1" w:lastColumn="0" w:noHBand="0" w:noVBand="1"/>
      </w:tblPr>
      <w:tblGrid>
        <w:gridCol w:w="4673"/>
        <w:gridCol w:w="4677"/>
      </w:tblGrid>
      <w:tr w:rsidR="00AA3681" w:rsidRPr="00B7537F" w14:paraId="20A6A659" w14:textId="77777777" w:rsidTr="00776195">
        <w:trPr>
          <w:trHeight w:val="300"/>
        </w:trPr>
        <w:tc>
          <w:tcPr>
            <w:tcW w:w="2499" w:type="pct"/>
            <w:noWrap/>
            <w:vAlign w:val="center"/>
            <w:hideMark/>
          </w:tcPr>
          <w:p w14:paraId="37CC9D7C" w14:textId="77777777" w:rsidR="00AA3681" w:rsidRPr="00B7537F" w:rsidRDefault="00AA3681" w:rsidP="00776195">
            <w:pPr>
              <w:spacing w:line="276" w:lineRule="auto"/>
              <w:jc w:val="center"/>
              <w:rPr>
                <w:sz w:val="22"/>
                <w:szCs w:val="22"/>
              </w:rPr>
            </w:pPr>
            <w:r w:rsidRPr="00B7537F">
              <w:rPr>
                <w:sz w:val="22"/>
                <w:szCs w:val="22"/>
              </w:rPr>
              <w:t>Formula</w:t>
            </w:r>
          </w:p>
        </w:tc>
        <w:tc>
          <w:tcPr>
            <w:tcW w:w="2501" w:type="pct"/>
            <w:noWrap/>
            <w:vAlign w:val="center"/>
            <w:hideMark/>
          </w:tcPr>
          <w:p w14:paraId="3FC26B99" w14:textId="77777777" w:rsidR="00AA3681" w:rsidRPr="00B7537F" w:rsidRDefault="00AA3681" w:rsidP="00776195">
            <w:pPr>
              <w:spacing w:line="276" w:lineRule="auto"/>
              <w:jc w:val="center"/>
              <w:rPr>
                <w:sz w:val="22"/>
                <w:szCs w:val="22"/>
              </w:rPr>
            </w:pPr>
            <w:r w:rsidRPr="00B7537F">
              <w:rPr>
                <w:sz w:val="22"/>
                <w:szCs w:val="22"/>
              </w:rPr>
              <w:t>Rb</w:t>
            </w:r>
            <w:r w:rsidRPr="00B7537F">
              <w:rPr>
                <w:sz w:val="22"/>
                <w:szCs w:val="22"/>
                <w:vertAlign w:val="subscript"/>
              </w:rPr>
              <w:t>0.2</w:t>
            </w:r>
            <w:r w:rsidRPr="00B7537F">
              <w:rPr>
                <w:sz w:val="22"/>
                <w:szCs w:val="22"/>
              </w:rPr>
              <w:t>Ba</w:t>
            </w:r>
            <w:r w:rsidRPr="00B7537F">
              <w:rPr>
                <w:sz w:val="22"/>
                <w:szCs w:val="22"/>
                <w:vertAlign w:val="subscript"/>
              </w:rPr>
              <w:t>0.4</w:t>
            </w:r>
            <w:r w:rsidRPr="00B7537F">
              <w:rPr>
                <w:sz w:val="22"/>
                <w:szCs w:val="22"/>
              </w:rPr>
              <w:t>Cr</w:t>
            </w:r>
            <w:r w:rsidRPr="00B7537F">
              <w:rPr>
                <w:sz w:val="22"/>
                <w:szCs w:val="22"/>
                <w:vertAlign w:val="subscript"/>
              </w:rPr>
              <w:t>5</w:t>
            </w:r>
            <w:r w:rsidRPr="00B7537F">
              <w:rPr>
                <w:sz w:val="22"/>
                <w:szCs w:val="22"/>
              </w:rPr>
              <w:t>Se</w:t>
            </w:r>
            <w:r w:rsidRPr="00B7537F">
              <w:rPr>
                <w:sz w:val="22"/>
                <w:szCs w:val="22"/>
                <w:vertAlign w:val="subscript"/>
              </w:rPr>
              <w:t>8</w:t>
            </w:r>
          </w:p>
        </w:tc>
      </w:tr>
      <w:tr w:rsidR="00AA3681" w:rsidRPr="00B7537F" w14:paraId="632A8B81" w14:textId="77777777" w:rsidTr="00776195">
        <w:trPr>
          <w:trHeight w:val="300"/>
        </w:trPr>
        <w:tc>
          <w:tcPr>
            <w:tcW w:w="2499" w:type="pct"/>
            <w:noWrap/>
            <w:vAlign w:val="center"/>
          </w:tcPr>
          <w:p w14:paraId="34486F09" w14:textId="77777777" w:rsidR="00AA3681" w:rsidRPr="00B7537F" w:rsidRDefault="00AA3681" w:rsidP="00776195">
            <w:pPr>
              <w:spacing w:line="276" w:lineRule="auto"/>
              <w:jc w:val="center"/>
              <w:rPr>
                <w:sz w:val="22"/>
                <w:szCs w:val="22"/>
              </w:rPr>
            </w:pPr>
            <w:r w:rsidRPr="00B7537F">
              <w:rPr>
                <w:sz w:val="22"/>
                <w:szCs w:val="22"/>
              </w:rPr>
              <w:t>Structural type</w:t>
            </w:r>
          </w:p>
        </w:tc>
        <w:tc>
          <w:tcPr>
            <w:tcW w:w="2501" w:type="pct"/>
            <w:noWrap/>
            <w:vAlign w:val="center"/>
          </w:tcPr>
          <w:p w14:paraId="59D889C7" w14:textId="77777777" w:rsidR="00AA3681" w:rsidRPr="00B7537F" w:rsidRDefault="00AA3681" w:rsidP="00776195">
            <w:pPr>
              <w:spacing w:line="276" w:lineRule="auto"/>
              <w:jc w:val="center"/>
              <w:rPr>
                <w:sz w:val="22"/>
                <w:szCs w:val="22"/>
              </w:rPr>
            </w:pPr>
            <w:r w:rsidRPr="00B7537F">
              <w:rPr>
                <w:i/>
                <w:iCs/>
                <w:sz w:val="22"/>
                <w:szCs w:val="22"/>
              </w:rPr>
              <w:t>A</w:t>
            </w:r>
            <w:r w:rsidRPr="00B7537F">
              <w:rPr>
                <w:sz w:val="22"/>
                <w:szCs w:val="22"/>
              </w:rPr>
              <w:t xml:space="preserve"> (pseudo-hollandite)</w:t>
            </w:r>
          </w:p>
        </w:tc>
      </w:tr>
      <w:tr w:rsidR="00AA3681" w:rsidRPr="00B7537F" w14:paraId="4E5848B6" w14:textId="77777777" w:rsidTr="00776195">
        <w:trPr>
          <w:trHeight w:val="300"/>
        </w:trPr>
        <w:tc>
          <w:tcPr>
            <w:tcW w:w="2499" w:type="pct"/>
            <w:noWrap/>
            <w:vAlign w:val="center"/>
            <w:hideMark/>
          </w:tcPr>
          <w:p w14:paraId="7236C97F" w14:textId="77777777" w:rsidR="00AA3681" w:rsidRPr="00B7537F" w:rsidRDefault="00AA3681" w:rsidP="00776195">
            <w:pPr>
              <w:spacing w:line="276" w:lineRule="auto"/>
              <w:jc w:val="center"/>
              <w:rPr>
                <w:sz w:val="22"/>
                <w:szCs w:val="22"/>
              </w:rPr>
            </w:pPr>
            <w:r w:rsidRPr="00B7537F">
              <w:rPr>
                <w:sz w:val="22"/>
                <w:szCs w:val="22"/>
              </w:rPr>
              <w:t>Molar mass (g.mol</w:t>
            </w:r>
            <w:r w:rsidRPr="00B7537F">
              <w:rPr>
                <w:sz w:val="22"/>
                <w:szCs w:val="22"/>
                <w:vertAlign w:val="superscript"/>
              </w:rPr>
              <w:t>-1</w:t>
            </w:r>
            <w:r w:rsidRPr="00B7537F">
              <w:rPr>
                <w:sz w:val="22"/>
                <w:szCs w:val="22"/>
              </w:rPr>
              <w:t>)</w:t>
            </w:r>
          </w:p>
        </w:tc>
        <w:tc>
          <w:tcPr>
            <w:tcW w:w="2501" w:type="pct"/>
            <w:noWrap/>
            <w:vAlign w:val="center"/>
            <w:hideMark/>
          </w:tcPr>
          <w:p w14:paraId="3ADD1415" w14:textId="005DABD7" w:rsidR="00AA3681" w:rsidRPr="00B7537F" w:rsidRDefault="00AA3681" w:rsidP="00776195">
            <w:pPr>
              <w:spacing w:line="276" w:lineRule="auto"/>
              <w:jc w:val="center"/>
              <w:rPr>
                <w:sz w:val="22"/>
                <w:szCs w:val="22"/>
              </w:rPr>
            </w:pPr>
            <w:r w:rsidRPr="00B7537F">
              <w:rPr>
                <w:sz w:val="22"/>
                <w:szCs w:val="22"/>
              </w:rPr>
              <w:t>963</w:t>
            </w:r>
            <w:r w:rsidR="00FF5799" w:rsidRPr="00B7537F">
              <w:rPr>
                <w:sz w:val="22"/>
                <w:szCs w:val="22"/>
              </w:rPr>
              <w:t>.68</w:t>
            </w:r>
          </w:p>
        </w:tc>
      </w:tr>
      <w:tr w:rsidR="00AA3681" w:rsidRPr="00B7537F" w14:paraId="75623B22" w14:textId="77777777" w:rsidTr="00776195">
        <w:trPr>
          <w:trHeight w:val="300"/>
        </w:trPr>
        <w:tc>
          <w:tcPr>
            <w:tcW w:w="2499" w:type="pct"/>
            <w:noWrap/>
            <w:vAlign w:val="center"/>
            <w:hideMark/>
          </w:tcPr>
          <w:p w14:paraId="2BEA5B37" w14:textId="77777777" w:rsidR="00AA3681" w:rsidRPr="00B7537F" w:rsidRDefault="00AA3681" w:rsidP="00776195">
            <w:pPr>
              <w:spacing w:line="276" w:lineRule="auto"/>
              <w:jc w:val="center"/>
              <w:rPr>
                <w:sz w:val="22"/>
                <w:szCs w:val="22"/>
              </w:rPr>
            </w:pPr>
            <w:r w:rsidRPr="00B7537F">
              <w:rPr>
                <w:sz w:val="22"/>
                <w:szCs w:val="22"/>
              </w:rPr>
              <w:t>Crystal system</w:t>
            </w:r>
          </w:p>
        </w:tc>
        <w:tc>
          <w:tcPr>
            <w:tcW w:w="2501" w:type="pct"/>
            <w:noWrap/>
            <w:vAlign w:val="center"/>
            <w:hideMark/>
          </w:tcPr>
          <w:p w14:paraId="58BA1270" w14:textId="77777777" w:rsidR="00AA3681" w:rsidRPr="00B7537F" w:rsidRDefault="00AA3681" w:rsidP="00776195">
            <w:pPr>
              <w:spacing w:line="276" w:lineRule="auto"/>
              <w:jc w:val="center"/>
              <w:rPr>
                <w:sz w:val="22"/>
                <w:szCs w:val="22"/>
              </w:rPr>
            </w:pPr>
            <w:r w:rsidRPr="00B7537F">
              <w:rPr>
                <w:sz w:val="22"/>
                <w:szCs w:val="22"/>
              </w:rPr>
              <w:t>Monoclinic</w:t>
            </w:r>
          </w:p>
        </w:tc>
      </w:tr>
      <w:tr w:rsidR="00AA3681" w:rsidRPr="00B7537F" w14:paraId="5E4A89A5" w14:textId="77777777" w:rsidTr="00776195">
        <w:trPr>
          <w:trHeight w:val="300"/>
        </w:trPr>
        <w:tc>
          <w:tcPr>
            <w:tcW w:w="2499" w:type="pct"/>
            <w:noWrap/>
            <w:vAlign w:val="center"/>
            <w:hideMark/>
          </w:tcPr>
          <w:p w14:paraId="54838F7F" w14:textId="77777777" w:rsidR="00AA3681" w:rsidRPr="00B7537F" w:rsidRDefault="00AA3681" w:rsidP="00776195">
            <w:pPr>
              <w:spacing w:line="276" w:lineRule="auto"/>
              <w:jc w:val="center"/>
              <w:rPr>
                <w:sz w:val="22"/>
                <w:szCs w:val="22"/>
              </w:rPr>
            </w:pPr>
            <w:r w:rsidRPr="00B7537F">
              <w:rPr>
                <w:sz w:val="22"/>
                <w:szCs w:val="22"/>
              </w:rPr>
              <w:t>Space group</w:t>
            </w:r>
          </w:p>
        </w:tc>
        <w:tc>
          <w:tcPr>
            <w:tcW w:w="2501" w:type="pct"/>
            <w:noWrap/>
            <w:vAlign w:val="center"/>
            <w:hideMark/>
          </w:tcPr>
          <w:p w14:paraId="5624D6A0" w14:textId="77777777" w:rsidR="00AA3681" w:rsidRPr="00B7537F" w:rsidRDefault="00AA3681" w:rsidP="00776195">
            <w:pPr>
              <w:spacing w:line="276" w:lineRule="auto"/>
              <w:jc w:val="center"/>
              <w:rPr>
                <w:sz w:val="22"/>
                <w:szCs w:val="22"/>
              </w:rPr>
            </w:pPr>
            <w:r w:rsidRPr="00B7537F">
              <w:rPr>
                <w:i/>
                <w:iCs/>
                <w:sz w:val="22"/>
                <w:szCs w:val="22"/>
              </w:rPr>
              <w:t>C</w:t>
            </w:r>
            <w:r w:rsidRPr="00B7537F">
              <w:rPr>
                <w:sz w:val="22"/>
                <w:szCs w:val="22"/>
              </w:rPr>
              <w:t>2/</w:t>
            </w:r>
            <w:r w:rsidRPr="00B7537F">
              <w:rPr>
                <w:i/>
                <w:iCs/>
                <w:sz w:val="22"/>
                <w:szCs w:val="22"/>
              </w:rPr>
              <w:t>m</w:t>
            </w:r>
            <w:r w:rsidRPr="00B7537F">
              <w:rPr>
                <w:sz w:val="22"/>
                <w:szCs w:val="22"/>
              </w:rPr>
              <w:t xml:space="preserve"> (12)</w:t>
            </w:r>
          </w:p>
        </w:tc>
      </w:tr>
      <w:tr w:rsidR="00AA3681" w:rsidRPr="00B7537F" w14:paraId="64294711" w14:textId="77777777" w:rsidTr="00776195">
        <w:trPr>
          <w:trHeight w:val="300"/>
        </w:trPr>
        <w:tc>
          <w:tcPr>
            <w:tcW w:w="2499" w:type="pct"/>
            <w:noWrap/>
            <w:vAlign w:val="center"/>
            <w:hideMark/>
          </w:tcPr>
          <w:p w14:paraId="6C8F70C1" w14:textId="77777777" w:rsidR="00AA3681" w:rsidRPr="00B7537F" w:rsidRDefault="00AA3681" w:rsidP="00776195">
            <w:pPr>
              <w:spacing w:line="276" w:lineRule="auto"/>
              <w:jc w:val="center"/>
              <w:rPr>
                <w:sz w:val="22"/>
                <w:szCs w:val="22"/>
              </w:rPr>
            </w:pPr>
            <w:bookmarkStart w:id="3" w:name="_Hlk155608446"/>
            <w:r w:rsidRPr="00B7537F">
              <w:rPr>
                <w:i/>
                <w:iCs/>
                <w:sz w:val="22"/>
                <w:szCs w:val="22"/>
              </w:rPr>
              <w:t>a</w:t>
            </w:r>
            <w:r w:rsidRPr="00B7537F">
              <w:rPr>
                <w:sz w:val="22"/>
                <w:szCs w:val="22"/>
              </w:rPr>
              <w:t xml:space="preserve"> (Å)</w:t>
            </w:r>
          </w:p>
        </w:tc>
        <w:tc>
          <w:tcPr>
            <w:tcW w:w="2501" w:type="pct"/>
            <w:noWrap/>
            <w:vAlign w:val="center"/>
            <w:hideMark/>
          </w:tcPr>
          <w:p w14:paraId="55E598F1" w14:textId="77777777" w:rsidR="00AA3681" w:rsidRPr="00B7537F" w:rsidRDefault="00AA3681" w:rsidP="00776195">
            <w:pPr>
              <w:spacing w:line="276" w:lineRule="auto"/>
              <w:jc w:val="center"/>
              <w:rPr>
                <w:sz w:val="22"/>
                <w:szCs w:val="22"/>
              </w:rPr>
            </w:pPr>
            <w:r w:rsidRPr="00B7537F">
              <w:rPr>
                <w:sz w:val="22"/>
                <w:szCs w:val="22"/>
              </w:rPr>
              <w:t>18.7071(4)</w:t>
            </w:r>
          </w:p>
        </w:tc>
      </w:tr>
      <w:tr w:rsidR="00AA3681" w:rsidRPr="00B7537F" w14:paraId="49A048A1" w14:textId="77777777" w:rsidTr="00776195">
        <w:trPr>
          <w:trHeight w:val="300"/>
        </w:trPr>
        <w:tc>
          <w:tcPr>
            <w:tcW w:w="2499" w:type="pct"/>
            <w:noWrap/>
            <w:vAlign w:val="center"/>
            <w:hideMark/>
          </w:tcPr>
          <w:p w14:paraId="1E983823" w14:textId="77777777" w:rsidR="00AA3681" w:rsidRPr="00B7537F" w:rsidRDefault="00AA3681" w:rsidP="00776195">
            <w:pPr>
              <w:spacing w:line="276" w:lineRule="auto"/>
              <w:jc w:val="center"/>
              <w:rPr>
                <w:sz w:val="22"/>
                <w:szCs w:val="22"/>
              </w:rPr>
            </w:pPr>
            <w:r w:rsidRPr="00B7537F">
              <w:rPr>
                <w:i/>
                <w:iCs/>
                <w:sz w:val="22"/>
                <w:szCs w:val="22"/>
              </w:rPr>
              <w:t>b</w:t>
            </w:r>
            <w:r w:rsidRPr="00B7537F">
              <w:rPr>
                <w:sz w:val="22"/>
                <w:szCs w:val="22"/>
              </w:rPr>
              <w:t xml:space="preserve"> (Å)</w:t>
            </w:r>
          </w:p>
        </w:tc>
        <w:tc>
          <w:tcPr>
            <w:tcW w:w="2501" w:type="pct"/>
            <w:noWrap/>
            <w:vAlign w:val="center"/>
            <w:hideMark/>
          </w:tcPr>
          <w:p w14:paraId="50AE4BD7" w14:textId="77777777" w:rsidR="00AA3681" w:rsidRPr="00B7537F" w:rsidRDefault="00AA3681" w:rsidP="00776195">
            <w:pPr>
              <w:spacing w:line="276" w:lineRule="auto"/>
              <w:jc w:val="center"/>
              <w:rPr>
                <w:sz w:val="22"/>
                <w:szCs w:val="22"/>
              </w:rPr>
            </w:pPr>
            <w:r w:rsidRPr="00B7537F">
              <w:rPr>
                <w:sz w:val="22"/>
                <w:szCs w:val="22"/>
              </w:rPr>
              <w:t>3.6030(1)</w:t>
            </w:r>
          </w:p>
        </w:tc>
      </w:tr>
      <w:tr w:rsidR="00AA3681" w:rsidRPr="00B7537F" w14:paraId="26EB19D2" w14:textId="77777777" w:rsidTr="00776195">
        <w:trPr>
          <w:trHeight w:val="300"/>
        </w:trPr>
        <w:tc>
          <w:tcPr>
            <w:tcW w:w="2499" w:type="pct"/>
            <w:noWrap/>
            <w:vAlign w:val="center"/>
            <w:hideMark/>
          </w:tcPr>
          <w:p w14:paraId="250F13F1" w14:textId="77777777" w:rsidR="00AA3681" w:rsidRPr="00B7537F" w:rsidRDefault="00AA3681" w:rsidP="00776195">
            <w:pPr>
              <w:spacing w:line="276" w:lineRule="auto"/>
              <w:jc w:val="center"/>
              <w:rPr>
                <w:sz w:val="22"/>
                <w:szCs w:val="22"/>
              </w:rPr>
            </w:pPr>
            <w:r w:rsidRPr="00B7537F">
              <w:rPr>
                <w:i/>
                <w:iCs/>
                <w:sz w:val="22"/>
                <w:szCs w:val="22"/>
              </w:rPr>
              <w:t>c</w:t>
            </w:r>
            <w:r w:rsidRPr="00B7537F">
              <w:rPr>
                <w:sz w:val="22"/>
                <w:szCs w:val="22"/>
              </w:rPr>
              <w:t xml:space="preserve"> (Å)</w:t>
            </w:r>
          </w:p>
        </w:tc>
        <w:tc>
          <w:tcPr>
            <w:tcW w:w="2501" w:type="pct"/>
            <w:noWrap/>
            <w:vAlign w:val="center"/>
            <w:hideMark/>
          </w:tcPr>
          <w:p w14:paraId="4E7CDB04" w14:textId="77777777" w:rsidR="00AA3681" w:rsidRPr="00B7537F" w:rsidRDefault="00AA3681" w:rsidP="00776195">
            <w:pPr>
              <w:spacing w:line="276" w:lineRule="auto"/>
              <w:jc w:val="center"/>
              <w:rPr>
                <w:sz w:val="22"/>
                <w:szCs w:val="22"/>
              </w:rPr>
            </w:pPr>
            <w:r w:rsidRPr="00B7537F">
              <w:rPr>
                <w:sz w:val="22"/>
                <w:szCs w:val="22"/>
              </w:rPr>
              <w:t>8.9637(3)</w:t>
            </w:r>
          </w:p>
        </w:tc>
      </w:tr>
      <w:tr w:rsidR="00AA3681" w:rsidRPr="00B7537F" w14:paraId="25FA3EBC" w14:textId="77777777" w:rsidTr="00776195">
        <w:trPr>
          <w:trHeight w:val="300"/>
        </w:trPr>
        <w:tc>
          <w:tcPr>
            <w:tcW w:w="2499" w:type="pct"/>
            <w:noWrap/>
            <w:vAlign w:val="center"/>
            <w:hideMark/>
          </w:tcPr>
          <w:p w14:paraId="244A6050" w14:textId="77777777" w:rsidR="00AA3681" w:rsidRPr="00B7537F" w:rsidRDefault="00AA3681" w:rsidP="00776195">
            <w:pPr>
              <w:spacing w:line="276" w:lineRule="auto"/>
              <w:jc w:val="center"/>
              <w:rPr>
                <w:sz w:val="22"/>
                <w:szCs w:val="22"/>
              </w:rPr>
            </w:pPr>
            <w:proofErr w:type="gramStart"/>
            <w:r w:rsidRPr="00B7537F">
              <w:rPr>
                <w:i/>
                <w:iCs/>
                <w:sz w:val="22"/>
                <w:szCs w:val="22"/>
                <w:lang w:val="fr-FR"/>
              </w:rPr>
              <w:t>β</w:t>
            </w:r>
            <w:proofErr w:type="gramEnd"/>
            <w:r w:rsidRPr="00B7537F">
              <w:rPr>
                <w:sz w:val="22"/>
                <w:szCs w:val="22"/>
                <w:lang w:val="fr-FR"/>
              </w:rPr>
              <w:t xml:space="preserve"> (°)</w:t>
            </w:r>
          </w:p>
        </w:tc>
        <w:tc>
          <w:tcPr>
            <w:tcW w:w="2501" w:type="pct"/>
            <w:noWrap/>
            <w:vAlign w:val="center"/>
            <w:hideMark/>
          </w:tcPr>
          <w:p w14:paraId="545D9A6E" w14:textId="77777777" w:rsidR="00AA3681" w:rsidRPr="00B7537F" w:rsidRDefault="00AA3681" w:rsidP="00776195">
            <w:pPr>
              <w:spacing w:line="276" w:lineRule="auto"/>
              <w:jc w:val="center"/>
              <w:rPr>
                <w:sz w:val="22"/>
                <w:szCs w:val="22"/>
              </w:rPr>
            </w:pPr>
            <w:r w:rsidRPr="00B7537F">
              <w:rPr>
                <w:sz w:val="22"/>
                <w:szCs w:val="22"/>
              </w:rPr>
              <w:t>104.494(2)</w:t>
            </w:r>
          </w:p>
        </w:tc>
      </w:tr>
      <w:bookmarkEnd w:id="3"/>
      <w:tr w:rsidR="00AA3681" w:rsidRPr="00B7537F" w14:paraId="570DE211" w14:textId="77777777" w:rsidTr="00776195">
        <w:trPr>
          <w:trHeight w:val="300"/>
        </w:trPr>
        <w:tc>
          <w:tcPr>
            <w:tcW w:w="2499" w:type="pct"/>
            <w:noWrap/>
            <w:vAlign w:val="center"/>
            <w:hideMark/>
          </w:tcPr>
          <w:p w14:paraId="0C4584CC" w14:textId="77777777" w:rsidR="00AA3681" w:rsidRPr="00B7537F" w:rsidRDefault="00AA3681" w:rsidP="00776195">
            <w:pPr>
              <w:spacing w:line="276" w:lineRule="auto"/>
              <w:jc w:val="center"/>
              <w:rPr>
                <w:sz w:val="22"/>
                <w:szCs w:val="22"/>
              </w:rPr>
            </w:pPr>
            <w:r w:rsidRPr="00B7537F">
              <w:rPr>
                <w:i/>
                <w:iCs/>
                <w:sz w:val="22"/>
                <w:szCs w:val="22"/>
              </w:rPr>
              <w:t>V</w:t>
            </w:r>
            <w:r w:rsidRPr="00B7537F">
              <w:rPr>
                <w:sz w:val="22"/>
                <w:szCs w:val="22"/>
              </w:rPr>
              <w:t xml:space="preserve"> (Å</w:t>
            </w:r>
            <w:r w:rsidRPr="00B7537F">
              <w:rPr>
                <w:sz w:val="22"/>
                <w:szCs w:val="22"/>
                <w:vertAlign w:val="superscript"/>
              </w:rPr>
              <w:t>3</w:t>
            </w:r>
            <w:r w:rsidRPr="00B7537F">
              <w:rPr>
                <w:sz w:val="22"/>
                <w:szCs w:val="22"/>
              </w:rPr>
              <w:t>)</w:t>
            </w:r>
          </w:p>
        </w:tc>
        <w:tc>
          <w:tcPr>
            <w:tcW w:w="2501" w:type="pct"/>
            <w:noWrap/>
            <w:vAlign w:val="center"/>
            <w:hideMark/>
          </w:tcPr>
          <w:p w14:paraId="6204390F" w14:textId="77777777" w:rsidR="00AA3681" w:rsidRPr="00B7537F" w:rsidRDefault="00AA3681" w:rsidP="00776195">
            <w:pPr>
              <w:spacing w:line="276" w:lineRule="auto"/>
              <w:jc w:val="center"/>
              <w:rPr>
                <w:sz w:val="22"/>
                <w:szCs w:val="22"/>
              </w:rPr>
            </w:pPr>
            <w:r w:rsidRPr="00B7537F">
              <w:rPr>
                <w:sz w:val="22"/>
                <w:szCs w:val="22"/>
              </w:rPr>
              <w:t>584.94(3)</w:t>
            </w:r>
          </w:p>
        </w:tc>
      </w:tr>
      <w:tr w:rsidR="00AA3681" w:rsidRPr="00B7537F" w14:paraId="384CC894" w14:textId="77777777" w:rsidTr="00776195">
        <w:trPr>
          <w:trHeight w:val="300"/>
        </w:trPr>
        <w:tc>
          <w:tcPr>
            <w:tcW w:w="2499" w:type="pct"/>
            <w:noWrap/>
            <w:vAlign w:val="center"/>
            <w:hideMark/>
          </w:tcPr>
          <w:p w14:paraId="4AA69C6A" w14:textId="77777777" w:rsidR="00AA3681" w:rsidRPr="00B7537F" w:rsidRDefault="00AA3681" w:rsidP="00776195">
            <w:pPr>
              <w:spacing w:line="276" w:lineRule="auto"/>
              <w:jc w:val="center"/>
              <w:rPr>
                <w:i/>
                <w:iCs/>
                <w:sz w:val="22"/>
                <w:szCs w:val="22"/>
              </w:rPr>
            </w:pPr>
            <w:r w:rsidRPr="00B7537F">
              <w:rPr>
                <w:i/>
                <w:iCs/>
                <w:sz w:val="22"/>
                <w:szCs w:val="22"/>
              </w:rPr>
              <w:t>Z</w:t>
            </w:r>
          </w:p>
        </w:tc>
        <w:tc>
          <w:tcPr>
            <w:tcW w:w="2501" w:type="pct"/>
            <w:noWrap/>
            <w:vAlign w:val="center"/>
            <w:hideMark/>
          </w:tcPr>
          <w:p w14:paraId="74CB5A1C" w14:textId="77777777" w:rsidR="00AA3681" w:rsidRPr="00B7537F" w:rsidRDefault="00AA3681" w:rsidP="00776195">
            <w:pPr>
              <w:spacing w:line="276" w:lineRule="auto"/>
              <w:jc w:val="center"/>
              <w:rPr>
                <w:sz w:val="22"/>
                <w:szCs w:val="22"/>
              </w:rPr>
            </w:pPr>
            <w:r w:rsidRPr="00B7537F">
              <w:rPr>
                <w:sz w:val="22"/>
                <w:szCs w:val="22"/>
              </w:rPr>
              <w:t>2</w:t>
            </w:r>
          </w:p>
        </w:tc>
      </w:tr>
      <w:tr w:rsidR="00AA3681" w:rsidRPr="00B7537F" w14:paraId="75A07665" w14:textId="77777777" w:rsidTr="00776195">
        <w:trPr>
          <w:trHeight w:val="300"/>
        </w:trPr>
        <w:tc>
          <w:tcPr>
            <w:tcW w:w="2499" w:type="pct"/>
            <w:noWrap/>
            <w:vAlign w:val="center"/>
            <w:hideMark/>
          </w:tcPr>
          <w:p w14:paraId="74B79886" w14:textId="77777777" w:rsidR="00AA3681" w:rsidRPr="00B7537F" w:rsidRDefault="00AA3681" w:rsidP="00776195">
            <w:pPr>
              <w:spacing w:line="276" w:lineRule="auto"/>
              <w:jc w:val="center"/>
              <w:rPr>
                <w:sz w:val="22"/>
                <w:szCs w:val="22"/>
              </w:rPr>
            </w:pPr>
            <w:r w:rsidRPr="00B7537F">
              <w:rPr>
                <w:sz w:val="22"/>
                <w:szCs w:val="22"/>
              </w:rPr>
              <w:t>Calculated density (g.cm</w:t>
            </w:r>
            <w:r w:rsidRPr="00B7537F">
              <w:rPr>
                <w:sz w:val="22"/>
                <w:szCs w:val="22"/>
                <w:vertAlign w:val="superscript"/>
              </w:rPr>
              <w:t>-3</w:t>
            </w:r>
            <w:r w:rsidRPr="00B7537F">
              <w:rPr>
                <w:sz w:val="22"/>
                <w:szCs w:val="22"/>
              </w:rPr>
              <w:t>)</w:t>
            </w:r>
          </w:p>
        </w:tc>
        <w:tc>
          <w:tcPr>
            <w:tcW w:w="2501" w:type="pct"/>
            <w:noWrap/>
            <w:vAlign w:val="center"/>
            <w:hideMark/>
          </w:tcPr>
          <w:p w14:paraId="426346D0" w14:textId="77777777" w:rsidR="00AA3681" w:rsidRPr="00B7537F" w:rsidRDefault="00AA3681" w:rsidP="00776195">
            <w:pPr>
              <w:spacing w:line="276" w:lineRule="auto"/>
              <w:jc w:val="center"/>
              <w:rPr>
                <w:sz w:val="22"/>
                <w:szCs w:val="22"/>
              </w:rPr>
            </w:pPr>
            <w:r w:rsidRPr="00B7537F">
              <w:rPr>
                <w:sz w:val="22"/>
                <w:szCs w:val="22"/>
              </w:rPr>
              <w:t>5.4676</w:t>
            </w:r>
          </w:p>
        </w:tc>
      </w:tr>
      <w:tr w:rsidR="00AA3681" w:rsidRPr="00B7537F" w14:paraId="7DDBBF85" w14:textId="77777777" w:rsidTr="00776195">
        <w:trPr>
          <w:trHeight w:val="300"/>
        </w:trPr>
        <w:tc>
          <w:tcPr>
            <w:tcW w:w="5000" w:type="pct"/>
            <w:gridSpan w:val="2"/>
            <w:shd w:val="clear" w:color="auto" w:fill="F2F2F2" w:themeFill="background1" w:themeFillShade="F2"/>
            <w:noWrap/>
            <w:vAlign w:val="center"/>
            <w:hideMark/>
          </w:tcPr>
          <w:p w14:paraId="27EB02EB" w14:textId="77777777" w:rsidR="00AA3681" w:rsidRPr="00B7537F" w:rsidRDefault="00AA3681" w:rsidP="00776195">
            <w:pPr>
              <w:spacing w:line="276" w:lineRule="auto"/>
              <w:jc w:val="center"/>
              <w:rPr>
                <w:sz w:val="22"/>
                <w:szCs w:val="22"/>
              </w:rPr>
            </w:pPr>
            <w:r w:rsidRPr="00B7537F">
              <w:rPr>
                <w:sz w:val="22"/>
                <w:szCs w:val="22"/>
              </w:rPr>
              <w:t>Data collection</w:t>
            </w:r>
          </w:p>
        </w:tc>
      </w:tr>
      <w:tr w:rsidR="00AA3681" w:rsidRPr="00B7537F" w14:paraId="054143D8" w14:textId="77777777" w:rsidTr="00776195">
        <w:trPr>
          <w:trHeight w:val="300"/>
        </w:trPr>
        <w:tc>
          <w:tcPr>
            <w:tcW w:w="2499" w:type="pct"/>
            <w:noWrap/>
            <w:vAlign w:val="center"/>
            <w:hideMark/>
          </w:tcPr>
          <w:p w14:paraId="724F3C76" w14:textId="77777777" w:rsidR="00AA3681" w:rsidRPr="00B7537F" w:rsidRDefault="00AA3681" w:rsidP="00776195">
            <w:pPr>
              <w:spacing w:line="276" w:lineRule="auto"/>
              <w:jc w:val="center"/>
              <w:rPr>
                <w:sz w:val="22"/>
                <w:szCs w:val="22"/>
              </w:rPr>
            </w:pPr>
            <w:r w:rsidRPr="00B7537F">
              <w:rPr>
                <w:i/>
                <w:iCs/>
                <w:sz w:val="22"/>
                <w:szCs w:val="22"/>
              </w:rPr>
              <w:t>T</w:t>
            </w:r>
            <w:r w:rsidRPr="00B7537F">
              <w:rPr>
                <w:sz w:val="22"/>
                <w:szCs w:val="22"/>
              </w:rPr>
              <w:t xml:space="preserve"> (K)</w:t>
            </w:r>
          </w:p>
        </w:tc>
        <w:tc>
          <w:tcPr>
            <w:tcW w:w="2501" w:type="pct"/>
            <w:noWrap/>
            <w:vAlign w:val="center"/>
            <w:hideMark/>
          </w:tcPr>
          <w:p w14:paraId="64CF717A" w14:textId="77777777" w:rsidR="00AA3681" w:rsidRPr="00B7537F" w:rsidRDefault="00AA3681" w:rsidP="00776195">
            <w:pPr>
              <w:spacing w:line="276" w:lineRule="auto"/>
              <w:jc w:val="center"/>
              <w:rPr>
                <w:sz w:val="22"/>
                <w:szCs w:val="22"/>
              </w:rPr>
            </w:pPr>
            <w:r w:rsidRPr="00B7537F">
              <w:rPr>
                <w:sz w:val="22"/>
                <w:szCs w:val="22"/>
              </w:rPr>
              <w:t>293</w:t>
            </w:r>
          </w:p>
        </w:tc>
      </w:tr>
      <w:tr w:rsidR="00AA3681" w:rsidRPr="00B7537F" w14:paraId="365CA75E" w14:textId="77777777" w:rsidTr="00776195">
        <w:trPr>
          <w:trHeight w:val="300"/>
        </w:trPr>
        <w:tc>
          <w:tcPr>
            <w:tcW w:w="2499" w:type="pct"/>
            <w:noWrap/>
            <w:vAlign w:val="center"/>
            <w:hideMark/>
          </w:tcPr>
          <w:p w14:paraId="33D465E0" w14:textId="77777777" w:rsidR="00AA3681" w:rsidRPr="00B7537F" w:rsidRDefault="00AA3681" w:rsidP="00776195">
            <w:pPr>
              <w:spacing w:line="276" w:lineRule="auto"/>
              <w:jc w:val="center"/>
              <w:rPr>
                <w:sz w:val="22"/>
                <w:szCs w:val="22"/>
              </w:rPr>
            </w:pPr>
            <w:r w:rsidRPr="00B7537F">
              <w:rPr>
                <w:sz w:val="22"/>
                <w:szCs w:val="22"/>
              </w:rPr>
              <w:t>Crystal description</w:t>
            </w:r>
          </w:p>
        </w:tc>
        <w:tc>
          <w:tcPr>
            <w:tcW w:w="2501" w:type="pct"/>
            <w:noWrap/>
            <w:vAlign w:val="center"/>
            <w:hideMark/>
          </w:tcPr>
          <w:p w14:paraId="765502E3" w14:textId="77777777" w:rsidR="00AA3681" w:rsidRPr="00B7537F" w:rsidRDefault="00AA3681" w:rsidP="00776195">
            <w:pPr>
              <w:spacing w:line="276" w:lineRule="auto"/>
              <w:jc w:val="center"/>
              <w:rPr>
                <w:sz w:val="22"/>
                <w:szCs w:val="22"/>
              </w:rPr>
            </w:pPr>
            <w:r w:rsidRPr="00B7537F">
              <w:rPr>
                <w:sz w:val="22"/>
                <w:szCs w:val="22"/>
              </w:rPr>
              <w:t>Black needle</w:t>
            </w:r>
          </w:p>
        </w:tc>
      </w:tr>
      <w:tr w:rsidR="00AA3681" w:rsidRPr="00B7537F" w14:paraId="042E1DE2" w14:textId="77777777" w:rsidTr="00776195">
        <w:trPr>
          <w:trHeight w:val="300"/>
        </w:trPr>
        <w:tc>
          <w:tcPr>
            <w:tcW w:w="2499" w:type="pct"/>
            <w:noWrap/>
            <w:vAlign w:val="center"/>
            <w:hideMark/>
          </w:tcPr>
          <w:p w14:paraId="1B8D8004" w14:textId="77777777" w:rsidR="00AA3681" w:rsidRPr="00B7537F" w:rsidRDefault="00AA3681" w:rsidP="00776195">
            <w:pPr>
              <w:spacing w:line="276" w:lineRule="auto"/>
              <w:jc w:val="center"/>
              <w:rPr>
                <w:sz w:val="22"/>
                <w:szCs w:val="22"/>
              </w:rPr>
            </w:pPr>
            <w:r w:rsidRPr="00B7537F">
              <w:rPr>
                <w:sz w:val="22"/>
                <w:szCs w:val="22"/>
              </w:rPr>
              <w:t>Crystal dimensions (mm</w:t>
            </w:r>
            <w:r w:rsidRPr="00B7537F">
              <w:rPr>
                <w:sz w:val="22"/>
                <w:szCs w:val="22"/>
                <w:vertAlign w:val="superscript"/>
              </w:rPr>
              <w:t>3</w:t>
            </w:r>
            <w:r w:rsidRPr="00B7537F">
              <w:rPr>
                <w:sz w:val="22"/>
                <w:szCs w:val="22"/>
              </w:rPr>
              <w:t>)</w:t>
            </w:r>
          </w:p>
        </w:tc>
        <w:tc>
          <w:tcPr>
            <w:tcW w:w="2501" w:type="pct"/>
            <w:noWrap/>
            <w:vAlign w:val="center"/>
            <w:hideMark/>
          </w:tcPr>
          <w:p w14:paraId="1E74DC24" w14:textId="68BB17C3" w:rsidR="00AA3681" w:rsidRPr="00B7537F" w:rsidRDefault="00AA3681" w:rsidP="00776195">
            <w:pPr>
              <w:spacing w:line="276" w:lineRule="auto"/>
              <w:jc w:val="center"/>
              <w:rPr>
                <w:sz w:val="22"/>
                <w:szCs w:val="22"/>
              </w:rPr>
            </w:pPr>
            <w:r w:rsidRPr="00B7537F">
              <w:rPr>
                <w:sz w:val="22"/>
                <w:szCs w:val="22"/>
              </w:rPr>
              <w:t>0.016</w:t>
            </w:r>
            <w:r w:rsidR="004C0EE2" w:rsidRPr="00B7537F">
              <w:rPr>
                <w:sz w:val="22"/>
                <w:szCs w:val="22"/>
              </w:rPr>
              <w:t xml:space="preserve"> </w:t>
            </w:r>
            <w:r w:rsidR="004C0EE2" w:rsidRPr="00B7537F">
              <w:rPr>
                <w:rFonts w:ascii="Helvetica" w:hAnsi="Helvetica"/>
                <w:sz w:val="22"/>
                <w:szCs w:val="22"/>
              </w:rPr>
              <w:t>x</w:t>
            </w:r>
            <w:r w:rsidR="004C0EE2" w:rsidRPr="00B7537F">
              <w:rPr>
                <w:sz w:val="22"/>
                <w:szCs w:val="22"/>
              </w:rPr>
              <w:t xml:space="preserve"> </w:t>
            </w:r>
            <w:r w:rsidRPr="00B7537F">
              <w:rPr>
                <w:sz w:val="22"/>
                <w:szCs w:val="22"/>
              </w:rPr>
              <w:t>0.014</w:t>
            </w:r>
            <w:r w:rsidR="004C0EE2" w:rsidRPr="00B7537F">
              <w:rPr>
                <w:sz w:val="22"/>
                <w:szCs w:val="22"/>
              </w:rPr>
              <w:t xml:space="preserve"> </w:t>
            </w:r>
            <w:r w:rsidR="004C0EE2" w:rsidRPr="00B7537F">
              <w:rPr>
                <w:rFonts w:ascii="Helvetica" w:hAnsi="Helvetica"/>
                <w:sz w:val="22"/>
                <w:szCs w:val="22"/>
              </w:rPr>
              <w:t>x</w:t>
            </w:r>
            <w:r w:rsidR="004C0EE2" w:rsidRPr="00B7537F">
              <w:rPr>
                <w:sz w:val="22"/>
                <w:szCs w:val="22"/>
              </w:rPr>
              <w:t xml:space="preserve"> </w:t>
            </w:r>
            <w:r w:rsidRPr="00B7537F">
              <w:rPr>
                <w:sz w:val="22"/>
                <w:szCs w:val="22"/>
              </w:rPr>
              <w:t>0.163</w:t>
            </w:r>
          </w:p>
        </w:tc>
      </w:tr>
      <w:tr w:rsidR="00AA3681" w:rsidRPr="00B7537F" w14:paraId="226E26FC" w14:textId="77777777" w:rsidTr="00776195">
        <w:trPr>
          <w:trHeight w:val="300"/>
        </w:trPr>
        <w:tc>
          <w:tcPr>
            <w:tcW w:w="2499" w:type="pct"/>
            <w:noWrap/>
            <w:vAlign w:val="center"/>
            <w:hideMark/>
          </w:tcPr>
          <w:p w14:paraId="783D218B" w14:textId="77777777" w:rsidR="00AA3681" w:rsidRPr="00B7537F" w:rsidRDefault="00AA3681" w:rsidP="00776195">
            <w:pPr>
              <w:spacing w:line="276" w:lineRule="auto"/>
              <w:jc w:val="center"/>
              <w:rPr>
                <w:sz w:val="22"/>
                <w:szCs w:val="22"/>
              </w:rPr>
            </w:pPr>
            <w:r w:rsidRPr="00B7537F">
              <w:rPr>
                <w:sz w:val="22"/>
                <w:szCs w:val="22"/>
              </w:rPr>
              <w:lastRenderedPageBreak/>
              <w:t>Radiation</w:t>
            </w:r>
          </w:p>
        </w:tc>
        <w:tc>
          <w:tcPr>
            <w:tcW w:w="2501" w:type="pct"/>
            <w:noWrap/>
            <w:vAlign w:val="center"/>
            <w:hideMark/>
          </w:tcPr>
          <w:p w14:paraId="5C3CC569" w14:textId="77777777" w:rsidR="00AA3681" w:rsidRPr="00B7537F" w:rsidRDefault="00AA3681" w:rsidP="00776195">
            <w:pPr>
              <w:spacing w:line="276" w:lineRule="auto"/>
              <w:jc w:val="center"/>
              <w:rPr>
                <w:sz w:val="22"/>
                <w:szCs w:val="22"/>
              </w:rPr>
            </w:pPr>
            <w:r w:rsidRPr="00B7537F">
              <w:rPr>
                <w:sz w:val="22"/>
                <w:szCs w:val="22"/>
              </w:rPr>
              <w:t>Cu (1.54184 Å)</w:t>
            </w:r>
          </w:p>
        </w:tc>
      </w:tr>
      <w:tr w:rsidR="00AA3681" w:rsidRPr="00B7537F" w14:paraId="027CDE9A" w14:textId="77777777" w:rsidTr="00776195">
        <w:trPr>
          <w:trHeight w:val="300"/>
        </w:trPr>
        <w:tc>
          <w:tcPr>
            <w:tcW w:w="2499" w:type="pct"/>
            <w:noWrap/>
            <w:vAlign w:val="center"/>
            <w:hideMark/>
          </w:tcPr>
          <w:p w14:paraId="76DA6337" w14:textId="77777777" w:rsidR="00AA3681" w:rsidRPr="00B7537F" w:rsidRDefault="00AA3681" w:rsidP="00776195">
            <w:pPr>
              <w:spacing w:line="276" w:lineRule="auto"/>
              <w:jc w:val="center"/>
              <w:rPr>
                <w:sz w:val="22"/>
                <w:szCs w:val="22"/>
              </w:rPr>
            </w:pPr>
            <w:proofErr w:type="gramStart"/>
            <w:r w:rsidRPr="00B7537F">
              <w:rPr>
                <w:i/>
                <w:iCs/>
                <w:sz w:val="22"/>
                <w:szCs w:val="22"/>
              </w:rPr>
              <w:t>μ</w:t>
            </w:r>
            <w:r w:rsidRPr="00B7537F">
              <w:rPr>
                <w:sz w:val="22"/>
                <w:szCs w:val="22"/>
                <w:vertAlign w:val="subscript"/>
              </w:rPr>
              <w:t>(</w:t>
            </w:r>
            <w:proofErr w:type="gramEnd"/>
            <w:r w:rsidRPr="00B7537F">
              <w:rPr>
                <w:sz w:val="22"/>
                <w:szCs w:val="22"/>
                <w:vertAlign w:val="subscript"/>
              </w:rPr>
              <w:t>Cu Kα)</w:t>
            </w:r>
            <w:r w:rsidRPr="00B7537F">
              <w:rPr>
                <w:sz w:val="22"/>
                <w:szCs w:val="22"/>
              </w:rPr>
              <w:t xml:space="preserve"> (mm</w:t>
            </w:r>
            <w:r w:rsidRPr="00B7537F">
              <w:rPr>
                <w:sz w:val="22"/>
                <w:szCs w:val="22"/>
                <w:vertAlign w:val="superscript"/>
              </w:rPr>
              <w:t>-1</w:t>
            </w:r>
            <w:r w:rsidRPr="00B7537F">
              <w:rPr>
                <w:sz w:val="22"/>
                <w:szCs w:val="22"/>
              </w:rPr>
              <w:t>)</w:t>
            </w:r>
          </w:p>
        </w:tc>
        <w:tc>
          <w:tcPr>
            <w:tcW w:w="2501" w:type="pct"/>
            <w:noWrap/>
            <w:vAlign w:val="center"/>
            <w:hideMark/>
          </w:tcPr>
          <w:p w14:paraId="331D34BC" w14:textId="77777777" w:rsidR="00AA3681" w:rsidRPr="00B7537F" w:rsidRDefault="00AA3681" w:rsidP="00776195">
            <w:pPr>
              <w:spacing w:line="276" w:lineRule="auto"/>
              <w:jc w:val="center"/>
              <w:rPr>
                <w:sz w:val="22"/>
                <w:szCs w:val="22"/>
              </w:rPr>
            </w:pPr>
            <w:r w:rsidRPr="00B7537F">
              <w:rPr>
                <w:sz w:val="22"/>
                <w:szCs w:val="22"/>
              </w:rPr>
              <w:t>76.137</w:t>
            </w:r>
          </w:p>
        </w:tc>
      </w:tr>
      <w:tr w:rsidR="00AA3681" w:rsidRPr="00B7537F" w14:paraId="1C79FE0E" w14:textId="77777777" w:rsidTr="00776195">
        <w:trPr>
          <w:trHeight w:val="300"/>
        </w:trPr>
        <w:tc>
          <w:tcPr>
            <w:tcW w:w="2499" w:type="pct"/>
            <w:noWrap/>
            <w:vAlign w:val="center"/>
            <w:hideMark/>
          </w:tcPr>
          <w:p w14:paraId="0B74664E" w14:textId="77777777" w:rsidR="00AA3681" w:rsidRPr="00B7537F" w:rsidRDefault="00AA3681" w:rsidP="00776195">
            <w:pPr>
              <w:spacing w:line="276" w:lineRule="auto"/>
              <w:jc w:val="center"/>
              <w:rPr>
                <w:sz w:val="22"/>
                <w:szCs w:val="22"/>
              </w:rPr>
            </w:pPr>
            <w:r w:rsidRPr="00B7537F">
              <w:rPr>
                <w:sz w:val="22"/>
                <w:szCs w:val="22"/>
              </w:rPr>
              <w:t>2</w:t>
            </w:r>
            <w:r w:rsidRPr="00B7537F">
              <w:rPr>
                <w:i/>
                <w:iCs/>
                <w:sz w:val="22"/>
                <w:szCs w:val="22"/>
              </w:rPr>
              <w:t>θ</w:t>
            </w:r>
            <w:r w:rsidRPr="00B7537F">
              <w:rPr>
                <w:sz w:val="22"/>
                <w:szCs w:val="22"/>
              </w:rPr>
              <w:t xml:space="preserve"> limits (°)</w:t>
            </w:r>
          </w:p>
        </w:tc>
        <w:tc>
          <w:tcPr>
            <w:tcW w:w="2501" w:type="pct"/>
            <w:noWrap/>
            <w:vAlign w:val="center"/>
            <w:hideMark/>
          </w:tcPr>
          <w:p w14:paraId="0B858633" w14:textId="0099C266" w:rsidR="00AA3681" w:rsidRPr="00B7537F" w:rsidRDefault="00AA3681" w:rsidP="00776195">
            <w:pPr>
              <w:spacing w:line="276" w:lineRule="auto"/>
              <w:jc w:val="center"/>
              <w:rPr>
                <w:sz w:val="22"/>
                <w:szCs w:val="22"/>
              </w:rPr>
            </w:pPr>
            <w:r w:rsidRPr="00B7537F">
              <w:rPr>
                <w:sz w:val="22"/>
                <w:szCs w:val="22"/>
              </w:rPr>
              <w:t xml:space="preserve">4.86 </w:t>
            </w:r>
            <w:r w:rsidR="004C0EE2" w:rsidRPr="00B7537F">
              <w:rPr>
                <w:sz w:val="22"/>
                <w:szCs w:val="22"/>
              </w:rPr>
              <w:t>–</w:t>
            </w:r>
            <w:r w:rsidRPr="00B7537F">
              <w:rPr>
                <w:sz w:val="22"/>
                <w:szCs w:val="22"/>
              </w:rPr>
              <w:t xml:space="preserve"> 75.48</w:t>
            </w:r>
          </w:p>
        </w:tc>
      </w:tr>
      <w:tr w:rsidR="00AA3681" w:rsidRPr="00B7537F" w14:paraId="0A10BE17" w14:textId="77777777" w:rsidTr="00776195">
        <w:trPr>
          <w:trHeight w:val="300"/>
        </w:trPr>
        <w:tc>
          <w:tcPr>
            <w:tcW w:w="2499" w:type="pct"/>
            <w:noWrap/>
            <w:vAlign w:val="center"/>
            <w:hideMark/>
          </w:tcPr>
          <w:p w14:paraId="0F1417C3" w14:textId="77777777" w:rsidR="00AA3681" w:rsidRPr="00B7537F" w:rsidRDefault="00AA3681" w:rsidP="00776195">
            <w:pPr>
              <w:spacing w:line="276" w:lineRule="auto"/>
              <w:jc w:val="center"/>
              <w:rPr>
                <w:sz w:val="22"/>
                <w:szCs w:val="22"/>
              </w:rPr>
            </w:pPr>
            <w:proofErr w:type="spellStart"/>
            <w:r w:rsidRPr="00B7537F">
              <w:rPr>
                <w:i/>
                <w:iCs/>
                <w:sz w:val="22"/>
                <w:szCs w:val="22"/>
              </w:rPr>
              <w:t>hkl</w:t>
            </w:r>
            <w:proofErr w:type="spellEnd"/>
            <w:r w:rsidRPr="00B7537F">
              <w:rPr>
                <w:sz w:val="22"/>
                <w:szCs w:val="22"/>
              </w:rPr>
              <w:t xml:space="preserve"> range</w:t>
            </w:r>
          </w:p>
        </w:tc>
        <w:tc>
          <w:tcPr>
            <w:tcW w:w="2501" w:type="pct"/>
            <w:noWrap/>
            <w:vAlign w:val="center"/>
            <w:hideMark/>
          </w:tcPr>
          <w:p w14:paraId="10E05B06" w14:textId="52E020FC" w:rsidR="00AA3681" w:rsidRPr="00B7537F" w:rsidRDefault="004C0EE2" w:rsidP="00776195">
            <w:pPr>
              <w:spacing w:line="276" w:lineRule="auto"/>
              <w:jc w:val="center"/>
              <w:rPr>
                <w:sz w:val="22"/>
                <w:szCs w:val="22"/>
              </w:rPr>
            </w:pPr>
            <w:r w:rsidRPr="00B7537F">
              <w:rPr>
                <w:sz w:val="22"/>
                <w:szCs w:val="22"/>
              </w:rPr>
              <w:t>–</w:t>
            </w:r>
            <w:r w:rsidR="00AA3681" w:rsidRPr="00B7537F">
              <w:rPr>
                <w:sz w:val="22"/>
                <w:szCs w:val="22"/>
              </w:rPr>
              <w:t xml:space="preserve">22 &lt; </w:t>
            </w:r>
            <w:r w:rsidR="00AA3681" w:rsidRPr="00B7537F">
              <w:rPr>
                <w:i/>
                <w:iCs/>
                <w:sz w:val="22"/>
                <w:szCs w:val="22"/>
              </w:rPr>
              <w:t>h</w:t>
            </w:r>
            <w:r w:rsidR="00AA3681" w:rsidRPr="00B7537F">
              <w:rPr>
                <w:sz w:val="22"/>
                <w:szCs w:val="22"/>
              </w:rPr>
              <w:t xml:space="preserve"> &lt; 22</w:t>
            </w:r>
            <w:r w:rsidR="00AA3681" w:rsidRPr="00B7537F">
              <w:rPr>
                <w:sz w:val="22"/>
                <w:szCs w:val="22"/>
              </w:rPr>
              <w:br/>
            </w:r>
            <w:r w:rsidR="008821EC" w:rsidRPr="00B7537F">
              <w:rPr>
                <w:sz w:val="22"/>
                <w:szCs w:val="22"/>
              </w:rPr>
              <w:t>–</w:t>
            </w:r>
            <w:r w:rsidR="00AA3681" w:rsidRPr="00B7537F">
              <w:rPr>
                <w:sz w:val="22"/>
                <w:szCs w:val="22"/>
              </w:rPr>
              <w:t xml:space="preserve">3 &lt; </w:t>
            </w:r>
            <w:r w:rsidR="00AA3681" w:rsidRPr="00B7537F">
              <w:rPr>
                <w:i/>
                <w:iCs/>
                <w:sz w:val="22"/>
                <w:szCs w:val="22"/>
              </w:rPr>
              <w:t>k</w:t>
            </w:r>
            <w:r w:rsidR="00AA3681" w:rsidRPr="00B7537F">
              <w:rPr>
                <w:sz w:val="22"/>
                <w:szCs w:val="22"/>
              </w:rPr>
              <w:t xml:space="preserve"> &lt; 4</w:t>
            </w:r>
            <w:r w:rsidR="00AA3681" w:rsidRPr="00B7537F">
              <w:rPr>
                <w:sz w:val="22"/>
                <w:szCs w:val="22"/>
              </w:rPr>
              <w:br/>
            </w:r>
            <w:r w:rsidRPr="00B7537F">
              <w:rPr>
                <w:sz w:val="22"/>
                <w:szCs w:val="22"/>
              </w:rPr>
              <w:t>–</w:t>
            </w:r>
            <w:r w:rsidR="00AA3681" w:rsidRPr="00B7537F">
              <w:rPr>
                <w:sz w:val="22"/>
                <w:szCs w:val="22"/>
              </w:rPr>
              <w:t xml:space="preserve">11 &lt; </w:t>
            </w:r>
            <w:r w:rsidR="00AA3681" w:rsidRPr="00B7537F">
              <w:rPr>
                <w:i/>
                <w:iCs/>
                <w:sz w:val="22"/>
                <w:szCs w:val="22"/>
              </w:rPr>
              <w:t>l</w:t>
            </w:r>
            <w:r w:rsidR="00AA3681" w:rsidRPr="00B7537F">
              <w:rPr>
                <w:sz w:val="22"/>
                <w:szCs w:val="22"/>
              </w:rPr>
              <w:t xml:space="preserve"> &lt; 11</w:t>
            </w:r>
          </w:p>
        </w:tc>
      </w:tr>
      <w:tr w:rsidR="00AA3681" w:rsidRPr="00B7537F" w14:paraId="1DFD60E0" w14:textId="77777777" w:rsidTr="00776195">
        <w:trPr>
          <w:trHeight w:val="300"/>
        </w:trPr>
        <w:tc>
          <w:tcPr>
            <w:tcW w:w="2499" w:type="pct"/>
            <w:noWrap/>
            <w:vAlign w:val="center"/>
            <w:hideMark/>
          </w:tcPr>
          <w:p w14:paraId="3F5921B7" w14:textId="0ADDAA74" w:rsidR="00AA3681" w:rsidRPr="00B7537F" w:rsidRDefault="00C446E2" w:rsidP="00776195">
            <w:pPr>
              <w:spacing w:line="276" w:lineRule="auto"/>
              <w:jc w:val="center"/>
              <w:rPr>
                <w:sz w:val="22"/>
                <w:szCs w:val="22"/>
              </w:rPr>
            </w:pPr>
            <w:r>
              <w:rPr>
                <w:sz w:val="22"/>
                <w:szCs w:val="22"/>
              </w:rPr>
              <w:t>M</w:t>
            </w:r>
            <w:r w:rsidR="00AA3681" w:rsidRPr="00B7537F">
              <w:rPr>
                <w:sz w:val="22"/>
                <w:szCs w:val="22"/>
              </w:rPr>
              <w:t>easured reflections</w:t>
            </w:r>
          </w:p>
        </w:tc>
        <w:tc>
          <w:tcPr>
            <w:tcW w:w="2501" w:type="pct"/>
            <w:noWrap/>
            <w:vAlign w:val="center"/>
            <w:hideMark/>
          </w:tcPr>
          <w:p w14:paraId="596F4D82" w14:textId="77777777" w:rsidR="00AA3681" w:rsidRPr="00B7537F" w:rsidRDefault="00AA3681" w:rsidP="00776195">
            <w:pPr>
              <w:spacing w:line="276" w:lineRule="auto"/>
              <w:jc w:val="center"/>
              <w:rPr>
                <w:sz w:val="22"/>
                <w:szCs w:val="22"/>
              </w:rPr>
            </w:pPr>
            <w:r w:rsidRPr="00B7537F">
              <w:rPr>
                <w:sz w:val="22"/>
                <w:szCs w:val="22"/>
              </w:rPr>
              <w:t>5486</w:t>
            </w:r>
          </w:p>
        </w:tc>
      </w:tr>
      <w:tr w:rsidR="00AA3681" w:rsidRPr="00B7537F" w14:paraId="171237C8" w14:textId="77777777" w:rsidTr="00776195">
        <w:trPr>
          <w:trHeight w:val="300"/>
        </w:trPr>
        <w:tc>
          <w:tcPr>
            <w:tcW w:w="5000" w:type="pct"/>
            <w:gridSpan w:val="2"/>
            <w:shd w:val="clear" w:color="auto" w:fill="F2F2F2" w:themeFill="background1" w:themeFillShade="F2"/>
            <w:noWrap/>
            <w:vAlign w:val="center"/>
            <w:hideMark/>
          </w:tcPr>
          <w:p w14:paraId="1C7A3364" w14:textId="77777777" w:rsidR="00AA3681" w:rsidRPr="00B7537F" w:rsidRDefault="00AA3681" w:rsidP="00776195">
            <w:pPr>
              <w:spacing w:line="276" w:lineRule="auto"/>
              <w:jc w:val="center"/>
              <w:rPr>
                <w:sz w:val="22"/>
                <w:szCs w:val="22"/>
              </w:rPr>
            </w:pPr>
            <w:r w:rsidRPr="00B7537F">
              <w:rPr>
                <w:sz w:val="22"/>
                <w:szCs w:val="22"/>
              </w:rPr>
              <w:t>Data reduction</w:t>
            </w:r>
          </w:p>
        </w:tc>
      </w:tr>
      <w:tr w:rsidR="00AA3681" w:rsidRPr="00B7537F" w14:paraId="03035043" w14:textId="77777777" w:rsidTr="00776195">
        <w:trPr>
          <w:trHeight w:val="300"/>
        </w:trPr>
        <w:tc>
          <w:tcPr>
            <w:tcW w:w="2499" w:type="pct"/>
            <w:noWrap/>
            <w:vAlign w:val="center"/>
            <w:hideMark/>
          </w:tcPr>
          <w:p w14:paraId="30F2ACD4" w14:textId="46543A9B" w:rsidR="00AA3681" w:rsidRPr="00B7537F" w:rsidRDefault="00C446E2" w:rsidP="00776195">
            <w:pPr>
              <w:spacing w:line="276" w:lineRule="auto"/>
              <w:jc w:val="center"/>
              <w:rPr>
                <w:sz w:val="22"/>
                <w:szCs w:val="22"/>
              </w:rPr>
            </w:pPr>
            <w:r>
              <w:rPr>
                <w:sz w:val="22"/>
                <w:szCs w:val="22"/>
              </w:rPr>
              <w:t>I</w:t>
            </w:r>
            <w:r w:rsidR="00AA3681" w:rsidRPr="00B7537F">
              <w:rPr>
                <w:sz w:val="22"/>
                <w:szCs w:val="22"/>
              </w:rPr>
              <w:t>ndependent reflections</w:t>
            </w:r>
          </w:p>
        </w:tc>
        <w:tc>
          <w:tcPr>
            <w:tcW w:w="2501" w:type="pct"/>
            <w:noWrap/>
            <w:vAlign w:val="center"/>
            <w:hideMark/>
          </w:tcPr>
          <w:p w14:paraId="68DD0B31" w14:textId="77777777" w:rsidR="00AA3681" w:rsidRPr="00B7537F" w:rsidRDefault="00AA3681" w:rsidP="00776195">
            <w:pPr>
              <w:spacing w:line="276" w:lineRule="auto"/>
              <w:jc w:val="center"/>
              <w:rPr>
                <w:sz w:val="22"/>
                <w:szCs w:val="22"/>
              </w:rPr>
            </w:pPr>
            <w:r w:rsidRPr="00B7537F">
              <w:rPr>
                <w:sz w:val="22"/>
                <w:szCs w:val="22"/>
              </w:rPr>
              <w:t>718</w:t>
            </w:r>
          </w:p>
        </w:tc>
      </w:tr>
      <w:tr w:rsidR="00AA3681" w:rsidRPr="00B7537F" w14:paraId="1A359B60" w14:textId="77777777" w:rsidTr="00776195">
        <w:trPr>
          <w:trHeight w:val="300"/>
        </w:trPr>
        <w:tc>
          <w:tcPr>
            <w:tcW w:w="2499" w:type="pct"/>
            <w:noWrap/>
            <w:vAlign w:val="center"/>
            <w:hideMark/>
          </w:tcPr>
          <w:p w14:paraId="312ADEAD" w14:textId="184B928D" w:rsidR="00AA3681" w:rsidRPr="00B7537F" w:rsidRDefault="00C446E2" w:rsidP="00776195">
            <w:pPr>
              <w:spacing w:line="276" w:lineRule="auto"/>
              <w:jc w:val="center"/>
              <w:rPr>
                <w:sz w:val="22"/>
                <w:szCs w:val="22"/>
              </w:rPr>
            </w:pPr>
            <w:r>
              <w:rPr>
                <w:sz w:val="22"/>
                <w:szCs w:val="22"/>
              </w:rPr>
              <w:t>I</w:t>
            </w:r>
            <w:r w:rsidR="00AA3681" w:rsidRPr="00B7537F">
              <w:rPr>
                <w:sz w:val="22"/>
                <w:szCs w:val="22"/>
              </w:rPr>
              <w:t xml:space="preserve">ndependent reflections with </w:t>
            </w:r>
            <w:r w:rsidR="00AA3681" w:rsidRPr="00B7537F">
              <w:rPr>
                <w:i/>
                <w:iCs/>
                <w:sz w:val="22"/>
                <w:szCs w:val="22"/>
              </w:rPr>
              <w:t>I</w:t>
            </w:r>
            <w:r w:rsidR="00AA3681" w:rsidRPr="00B7537F">
              <w:rPr>
                <w:sz w:val="22"/>
                <w:szCs w:val="22"/>
              </w:rPr>
              <w:t xml:space="preserve"> &gt; 3</w:t>
            </w:r>
            <w:r w:rsidR="00AA3681" w:rsidRPr="00B7537F">
              <w:rPr>
                <w:i/>
                <w:iCs/>
                <w:sz w:val="22"/>
                <w:szCs w:val="22"/>
              </w:rPr>
              <w:t>σ</w:t>
            </w:r>
            <w:r w:rsidR="00AA3681" w:rsidRPr="00B7537F">
              <w:rPr>
                <w:sz w:val="22"/>
                <w:szCs w:val="22"/>
              </w:rPr>
              <w:t>(</w:t>
            </w:r>
            <w:r w:rsidR="00AA3681" w:rsidRPr="00B7537F">
              <w:rPr>
                <w:i/>
                <w:iCs/>
                <w:sz w:val="22"/>
                <w:szCs w:val="22"/>
              </w:rPr>
              <w:t>I</w:t>
            </w:r>
            <w:r w:rsidR="00AA3681" w:rsidRPr="00B7537F">
              <w:rPr>
                <w:sz w:val="22"/>
                <w:szCs w:val="22"/>
              </w:rPr>
              <w:t>)</w:t>
            </w:r>
          </w:p>
        </w:tc>
        <w:tc>
          <w:tcPr>
            <w:tcW w:w="2501" w:type="pct"/>
            <w:noWrap/>
            <w:vAlign w:val="center"/>
            <w:hideMark/>
          </w:tcPr>
          <w:p w14:paraId="54AD5F80" w14:textId="77777777" w:rsidR="00AA3681" w:rsidRPr="00B7537F" w:rsidRDefault="00AA3681" w:rsidP="00776195">
            <w:pPr>
              <w:spacing w:line="276" w:lineRule="auto"/>
              <w:jc w:val="center"/>
              <w:rPr>
                <w:sz w:val="22"/>
                <w:szCs w:val="22"/>
              </w:rPr>
            </w:pPr>
            <w:r w:rsidRPr="00B7537F">
              <w:rPr>
                <w:sz w:val="22"/>
                <w:szCs w:val="22"/>
              </w:rPr>
              <w:t>704</w:t>
            </w:r>
          </w:p>
        </w:tc>
      </w:tr>
      <w:tr w:rsidR="00AA3681" w:rsidRPr="00B7537F" w14:paraId="5C94F7B1" w14:textId="77777777" w:rsidTr="00776195">
        <w:trPr>
          <w:trHeight w:val="300"/>
        </w:trPr>
        <w:tc>
          <w:tcPr>
            <w:tcW w:w="2499" w:type="pct"/>
            <w:noWrap/>
            <w:vAlign w:val="center"/>
            <w:hideMark/>
          </w:tcPr>
          <w:p w14:paraId="15967E9B" w14:textId="77777777" w:rsidR="00AA3681" w:rsidRPr="00B7537F" w:rsidRDefault="00AA3681" w:rsidP="00776195">
            <w:pPr>
              <w:spacing w:line="276" w:lineRule="auto"/>
              <w:jc w:val="center"/>
              <w:rPr>
                <w:i/>
                <w:iCs/>
                <w:sz w:val="22"/>
                <w:szCs w:val="22"/>
              </w:rPr>
            </w:pPr>
            <w:proofErr w:type="spellStart"/>
            <w:r w:rsidRPr="00B7537F">
              <w:rPr>
                <w:i/>
                <w:iCs/>
                <w:sz w:val="22"/>
                <w:szCs w:val="22"/>
              </w:rPr>
              <w:t>R</w:t>
            </w:r>
            <w:r w:rsidRPr="00B7537F">
              <w:rPr>
                <w:sz w:val="22"/>
                <w:szCs w:val="22"/>
                <w:vertAlign w:val="subscript"/>
              </w:rPr>
              <w:t>int</w:t>
            </w:r>
            <w:proofErr w:type="spellEnd"/>
          </w:p>
        </w:tc>
        <w:tc>
          <w:tcPr>
            <w:tcW w:w="2501" w:type="pct"/>
            <w:noWrap/>
            <w:vAlign w:val="center"/>
            <w:hideMark/>
          </w:tcPr>
          <w:p w14:paraId="4983B3C9" w14:textId="043DDA07" w:rsidR="00AA3681" w:rsidRPr="00B7537F" w:rsidRDefault="00AA3681" w:rsidP="00776195">
            <w:pPr>
              <w:spacing w:line="276" w:lineRule="auto"/>
              <w:jc w:val="center"/>
              <w:rPr>
                <w:sz w:val="22"/>
                <w:szCs w:val="22"/>
              </w:rPr>
            </w:pPr>
            <w:r w:rsidRPr="00B7537F">
              <w:rPr>
                <w:sz w:val="22"/>
                <w:szCs w:val="22"/>
              </w:rPr>
              <w:t>0.0221</w:t>
            </w:r>
          </w:p>
        </w:tc>
      </w:tr>
      <w:tr w:rsidR="00AA3681" w:rsidRPr="00B7537F" w14:paraId="57CFF4CB" w14:textId="77777777" w:rsidTr="00776195">
        <w:trPr>
          <w:trHeight w:val="300"/>
        </w:trPr>
        <w:tc>
          <w:tcPr>
            <w:tcW w:w="2499" w:type="pct"/>
            <w:noWrap/>
            <w:vAlign w:val="center"/>
            <w:hideMark/>
          </w:tcPr>
          <w:p w14:paraId="59EF1AB0" w14:textId="77777777" w:rsidR="00AA3681" w:rsidRPr="00B7537F" w:rsidRDefault="00AA3681" w:rsidP="00776195">
            <w:pPr>
              <w:spacing w:line="276" w:lineRule="auto"/>
              <w:jc w:val="center"/>
              <w:rPr>
                <w:sz w:val="22"/>
                <w:szCs w:val="22"/>
              </w:rPr>
            </w:pPr>
            <w:r w:rsidRPr="00B7537F">
              <w:rPr>
                <w:sz w:val="22"/>
                <w:szCs w:val="22"/>
              </w:rPr>
              <w:t>Transmission factors</w:t>
            </w:r>
          </w:p>
        </w:tc>
        <w:tc>
          <w:tcPr>
            <w:tcW w:w="2501" w:type="pct"/>
            <w:noWrap/>
            <w:vAlign w:val="center"/>
            <w:hideMark/>
          </w:tcPr>
          <w:p w14:paraId="44DFC687" w14:textId="6FE6CC70" w:rsidR="00AA3681" w:rsidRPr="00B7537F" w:rsidRDefault="00AA3681" w:rsidP="00776195">
            <w:pPr>
              <w:spacing w:line="276" w:lineRule="auto"/>
              <w:jc w:val="center"/>
              <w:rPr>
                <w:sz w:val="22"/>
                <w:szCs w:val="22"/>
              </w:rPr>
            </w:pPr>
            <w:r w:rsidRPr="00B7537F">
              <w:rPr>
                <w:sz w:val="22"/>
                <w:szCs w:val="22"/>
              </w:rPr>
              <w:t xml:space="preserve">0.155 </w:t>
            </w:r>
            <w:r w:rsidR="004C0EE2" w:rsidRPr="00B7537F">
              <w:rPr>
                <w:sz w:val="22"/>
                <w:szCs w:val="22"/>
              </w:rPr>
              <w:t>–</w:t>
            </w:r>
            <w:r w:rsidRPr="00B7537F">
              <w:rPr>
                <w:sz w:val="22"/>
                <w:szCs w:val="22"/>
              </w:rPr>
              <w:t xml:space="preserve"> 1</w:t>
            </w:r>
          </w:p>
        </w:tc>
      </w:tr>
      <w:tr w:rsidR="00AA3681" w:rsidRPr="00B7537F" w14:paraId="6F2FE6DF" w14:textId="77777777" w:rsidTr="00776195">
        <w:trPr>
          <w:trHeight w:val="300"/>
        </w:trPr>
        <w:tc>
          <w:tcPr>
            <w:tcW w:w="5000" w:type="pct"/>
            <w:gridSpan w:val="2"/>
            <w:shd w:val="clear" w:color="auto" w:fill="F2F2F2" w:themeFill="background1" w:themeFillShade="F2"/>
            <w:noWrap/>
            <w:vAlign w:val="center"/>
            <w:hideMark/>
          </w:tcPr>
          <w:p w14:paraId="5FEF0216" w14:textId="77777777" w:rsidR="00AA3681" w:rsidRPr="00B7537F" w:rsidRDefault="00AA3681" w:rsidP="00776195">
            <w:pPr>
              <w:spacing w:line="276" w:lineRule="auto"/>
              <w:jc w:val="center"/>
              <w:rPr>
                <w:sz w:val="22"/>
                <w:szCs w:val="22"/>
              </w:rPr>
            </w:pPr>
            <w:r w:rsidRPr="00B7537F">
              <w:rPr>
                <w:sz w:val="22"/>
                <w:szCs w:val="22"/>
              </w:rPr>
              <w:t>Refinement</w:t>
            </w:r>
          </w:p>
        </w:tc>
      </w:tr>
      <w:tr w:rsidR="00AA3681" w:rsidRPr="00B7537F" w14:paraId="178F75D3" w14:textId="77777777" w:rsidTr="00776195">
        <w:trPr>
          <w:trHeight w:val="300"/>
        </w:trPr>
        <w:tc>
          <w:tcPr>
            <w:tcW w:w="2499" w:type="pct"/>
            <w:noWrap/>
            <w:vAlign w:val="center"/>
            <w:hideMark/>
          </w:tcPr>
          <w:p w14:paraId="1BB8F3E6" w14:textId="16D10834" w:rsidR="00AA3681" w:rsidRPr="00B7537F" w:rsidRDefault="00AA3681" w:rsidP="00776195">
            <w:pPr>
              <w:spacing w:line="276" w:lineRule="auto"/>
              <w:jc w:val="center"/>
              <w:rPr>
                <w:sz w:val="22"/>
                <w:szCs w:val="22"/>
              </w:rPr>
            </w:pPr>
            <w:r w:rsidRPr="00B7537F">
              <w:rPr>
                <w:i/>
                <w:iCs/>
                <w:sz w:val="22"/>
                <w:szCs w:val="22"/>
              </w:rPr>
              <w:t>R</w:t>
            </w:r>
            <w:r w:rsidRPr="00B7537F">
              <w:rPr>
                <w:sz w:val="22"/>
                <w:szCs w:val="22"/>
                <w:vertAlign w:val="subscript"/>
              </w:rPr>
              <w:t>F</w:t>
            </w:r>
            <w:r w:rsidR="00182063" w:rsidRPr="00182063">
              <w:rPr>
                <w:sz w:val="22"/>
                <w:szCs w:val="22"/>
                <w:vertAlign w:val="superscript"/>
              </w:rPr>
              <w:t>2</w:t>
            </w:r>
            <w:r w:rsidRPr="00B7537F">
              <w:rPr>
                <w:sz w:val="22"/>
                <w:szCs w:val="22"/>
              </w:rPr>
              <w:t xml:space="preserve"> (</w:t>
            </w:r>
            <w:proofErr w:type="spellStart"/>
            <w:r w:rsidRPr="00B7537F">
              <w:rPr>
                <w:sz w:val="22"/>
                <w:szCs w:val="22"/>
              </w:rPr>
              <w:t>obs</w:t>
            </w:r>
            <w:proofErr w:type="spellEnd"/>
            <w:r w:rsidRPr="00B7537F">
              <w:rPr>
                <w:sz w:val="22"/>
                <w:szCs w:val="22"/>
              </w:rPr>
              <w:t>/all)</w:t>
            </w:r>
          </w:p>
        </w:tc>
        <w:tc>
          <w:tcPr>
            <w:tcW w:w="2501" w:type="pct"/>
            <w:noWrap/>
            <w:vAlign w:val="center"/>
            <w:hideMark/>
          </w:tcPr>
          <w:p w14:paraId="21716DD6" w14:textId="77777777" w:rsidR="00AA3681" w:rsidRPr="00B7537F" w:rsidRDefault="00AA3681" w:rsidP="00776195">
            <w:pPr>
              <w:spacing w:line="276" w:lineRule="auto"/>
              <w:jc w:val="center"/>
              <w:rPr>
                <w:sz w:val="22"/>
                <w:szCs w:val="22"/>
              </w:rPr>
            </w:pPr>
            <w:r w:rsidRPr="00B7537F">
              <w:rPr>
                <w:sz w:val="22"/>
                <w:szCs w:val="22"/>
              </w:rPr>
              <w:t>0.0172/0.0281</w:t>
            </w:r>
          </w:p>
        </w:tc>
      </w:tr>
      <w:tr w:rsidR="00AA3681" w:rsidRPr="00B7537F" w14:paraId="24A48291" w14:textId="77777777" w:rsidTr="00776195">
        <w:trPr>
          <w:trHeight w:val="300"/>
        </w:trPr>
        <w:tc>
          <w:tcPr>
            <w:tcW w:w="2499" w:type="pct"/>
            <w:noWrap/>
            <w:vAlign w:val="center"/>
            <w:hideMark/>
          </w:tcPr>
          <w:p w14:paraId="75A7D346" w14:textId="77777777" w:rsidR="00AA3681" w:rsidRPr="00B7537F" w:rsidRDefault="00AA3681" w:rsidP="00776195">
            <w:pPr>
              <w:spacing w:line="276" w:lineRule="auto"/>
              <w:jc w:val="center"/>
              <w:rPr>
                <w:sz w:val="22"/>
                <w:szCs w:val="22"/>
              </w:rPr>
            </w:pPr>
            <w:r w:rsidRPr="00B7537F">
              <w:rPr>
                <w:i/>
                <w:iCs/>
                <w:sz w:val="22"/>
                <w:szCs w:val="22"/>
              </w:rPr>
              <w:t>R</w:t>
            </w:r>
            <w:r w:rsidRPr="00B7537F">
              <w:rPr>
                <w:sz w:val="22"/>
                <w:szCs w:val="22"/>
                <w:vertAlign w:val="subscript"/>
              </w:rPr>
              <w:t>WP</w:t>
            </w:r>
            <w:r w:rsidRPr="00B7537F">
              <w:rPr>
                <w:sz w:val="22"/>
                <w:szCs w:val="22"/>
              </w:rPr>
              <w:t xml:space="preserve"> (</w:t>
            </w:r>
            <w:proofErr w:type="spellStart"/>
            <w:r w:rsidRPr="00B7537F">
              <w:rPr>
                <w:sz w:val="22"/>
                <w:szCs w:val="22"/>
              </w:rPr>
              <w:t>obs</w:t>
            </w:r>
            <w:proofErr w:type="spellEnd"/>
            <w:r w:rsidRPr="00B7537F">
              <w:rPr>
                <w:sz w:val="22"/>
                <w:szCs w:val="22"/>
              </w:rPr>
              <w:t>/all)</w:t>
            </w:r>
          </w:p>
        </w:tc>
        <w:tc>
          <w:tcPr>
            <w:tcW w:w="2501" w:type="pct"/>
            <w:noWrap/>
            <w:vAlign w:val="center"/>
            <w:hideMark/>
          </w:tcPr>
          <w:p w14:paraId="42612A67" w14:textId="77777777" w:rsidR="00AA3681" w:rsidRPr="00B7537F" w:rsidRDefault="00AA3681" w:rsidP="00776195">
            <w:pPr>
              <w:spacing w:line="276" w:lineRule="auto"/>
              <w:jc w:val="center"/>
              <w:rPr>
                <w:sz w:val="22"/>
                <w:szCs w:val="22"/>
              </w:rPr>
            </w:pPr>
            <w:r w:rsidRPr="00B7537F">
              <w:rPr>
                <w:sz w:val="22"/>
                <w:szCs w:val="22"/>
              </w:rPr>
              <w:t>0.0176/0.0289</w:t>
            </w:r>
          </w:p>
        </w:tc>
      </w:tr>
      <w:tr w:rsidR="00AA3681" w:rsidRPr="00B7537F" w14:paraId="7B012C5D" w14:textId="77777777" w:rsidTr="00776195">
        <w:trPr>
          <w:trHeight w:val="300"/>
        </w:trPr>
        <w:tc>
          <w:tcPr>
            <w:tcW w:w="2499" w:type="pct"/>
            <w:noWrap/>
            <w:vAlign w:val="center"/>
            <w:hideMark/>
          </w:tcPr>
          <w:p w14:paraId="5631C3A6" w14:textId="77777777" w:rsidR="00AA3681" w:rsidRPr="00B7537F" w:rsidRDefault="00AA3681" w:rsidP="00776195">
            <w:pPr>
              <w:spacing w:line="276" w:lineRule="auto"/>
              <w:jc w:val="center"/>
              <w:rPr>
                <w:sz w:val="22"/>
                <w:szCs w:val="22"/>
              </w:rPr>
            </w:pPr>
            <w:r w:rsidRPr="00B7537F">
              <w:rPr>
                <w:sz w:val="22"/>
                <w:szCs w:val="22"/>
              </w:rPr>
              <w:t>Goodness of fit</w:t>
            </w:r>
          </w:p>
        </w:tc>
        <w:tc>
          <w:tcPr>
            <w:tcW w:w="2501" w:type="pct"/>
            <w:noWrap/>
            <w:vAlign w:val="center"/>
            <w:hideMark/>
          </w:tcPr>
          <w:p w14:paraId="4E2BA260" w14:textId="77777777" w:rsidR="00AA3681" w:rsidRPr="00B7537F" w:rsidRDefault="00AA3681" w:rsidP="00776195">
            <w:pPr>
              <w:spacing w:line="276" w:lineRule="auto"/>
              <w:jc w:val="center"/>
              <w:rPr>
                <w:sz w:val="22"/>
                <w:szCs w:val="22"/>
              </w:rPr>
            </w:pPr>
            <w:r w:rsidRPr="00B7537F">
              <w:rPr>
                <w:sz w:val="22"/>
                <w:szCs w:val="22"/>
              </w:rPr>
              <w:t>1.05</w:t>
            </w:r>
          </w:p>
        </w:tc>
      </w:tr>
      <w:tr w:rsidR="00AA3681" w:rsidRPr="00B7537F" w14:paraId="1CF00FB9" w14:textId="77777777" w:rsidTr="00776195">
        <w:trPr>
          <w:trHeight w:val="300"/>
        </w:trPr>
        <w:tc>
          <w:tcPr>
            <w:tcW w:w="2499" w:type="pct"/>
            <w:noWrap/>
            <w:vAlign w:val="center"/>
            <w:hideMark/>
          </w:tcPr>
          <w:p w14:paraId="770FF6C6" w14:textId="7DCF2195" w:rsidR="00AA3681" w:rsidRPr="00B7537F" w:rsidRDefault="00537C24" w:rsidP="00776195">
            <w:pPr>
              <w:spacing w:line="276" w:lineRule="auto"/>
              <w:jc w:val="center"/>
              <w:rPr>
                <w:sz w:val="22"/>
                <w:szCs w:val="22"/>
              </w:rPr>
            </w:pPr>
            <w:r>
              <w:rPr>
                <w:sz w:val="22"/>
                <w:szCs w:val="22"/>
              </w:rPr>
              <w:t>R</w:t>
            </w:r>
            <w:r w:rsidR="00AA3681" w:rsidRPr="00B7537F">
              <w:rPr>
                <w:sz w:val="22"/>
                <w:szCs w:val="22"/>
              </w:rPr>
              <w:t>efined parameters</w:t>
            </w:r>
          </w:p>
        </w:tc>
        <w:tc>
          <w:tcPr>
            <w:tcW w:w="2501" w:type="pct"/>
            <w:noWrap/>
            <w:vAlign w:val="center"/>
            <w:hideMark/>
          </w:tcPr>
          <w:p w14:paraId="3A7B0809" w14:textId="63757B43" w:rsidR="00AA3681" w:rsidRPr="00B7537F" w:rsidRDefault="00AA3681" w:rsidP="00776195">
            <w:pPr>
              <w:spacing w:line="276" w:lineRule="auto"/>
              <w:jc w:val="center"/>
              <w:rPr>
                <w:sz w:val="22"/>
                <w:szCs w:val="22"/>
              </w:rPr>
            </w:pPr>
            <w:r w:rsidRPr="00B7537F">
              <w:rPr>
                <w:sz w:val="22"/>
                <w:szCs w:val="22"/>
              </w:rPr>
              <w:t>47</w:t>
            </w:r>
          </w:p>
        </w:tc>
      </w:tr>
      <w:tr w:rsidR="00AA3681" w:rsidRPr="00B7537F" w14:paraId="2ED00454" w14:textId="77777777" w:rsidTr="00776195">
        <w:trPr>
          <w:trHeight w:val="300"/>
        </w:trPr>
        <w:tc>
          <w:tcPr>
            <w:tcW w:w="2499" w:type="pct"/>
            <w:noWrap/>
            <w:vAlign w:val="center"/>
            <w:hideMark/>
          </w:tcPr>
          <w:p w14:paraId="4097E680" w14:textId="77777777" w:rsidR="00AA3681" w:rsidRPr="00B7537F" w:rsidRDefault="00AA3681" w:rsidP="00776195">
            <w:pPr>
              <w:spacing w:line="276" w:lineRule="auto"/>
              <w:jc w:val="center"/>
              <w:rPr>
                <w:sz w:val="22"/>
                <w:szCs w:val="22"/>
              </w:rPr>
            </w:pPr>
            <w:proofErr w:type="spellStart"/>
            <w:r w:rsidRPr="00B7537F">
              <w:rPr>
                <w:i/>
                <w:iCs/>
                <w:sz w:val="22"/>
                <w:szCs w:val="22"/>
                <w:lang w:val="fr-FR"/>
              </w:rPr>
              <w:t>Δρ</w:t>
            </w:r>
            <w:proofErr w:type="spellEnd"/>
            <w:r w:rsidRPr="00B7537F">
              <w:rPr>
                <w:sz w:val="22"/>
                <w:szCs w:val="22"/>
                <w:vertAlign w:val="subscript"/>
              </w:rPr>
              <w:t>min</w:t>
            </w:r>
            <w:r w:rsidRPr="00B7537F">
              <w:rPr>
                <w:sz w:val="22"/>
                <w:szCs w:val="22"/>
              </w:rPr>
              <w:t>/</w:t>
            </w:r>
            <w:proofErr w:type="spellStart"/>
            <w:r w:rsidRPr="00B7537F">
              <w:rPr>
                <w:i/>
                <w:iCs/>
                <w:sz w:val="22"/>
                <w:szCs w:val="22"/>
                <w:lang w:val="fr-FR"/>
              </w:rPr>
              <w:t>Δρ</w:t>
            </w:r>
            <w:proofErr w:type="spellEnd"/>
            <w:r w:rsidRPr="00B7537F">
              <w:rPr>
                <w:sz w:val="22"/>
                <w:szCs w:val="22"/>
                <w:vertAlign w:val="subscript"/>
              </w:rPr>
              <w:t>max</w:t>
            </w:r>
            <w:r w:rsidRPr="00B7537F">
              <w:rPr>
                <w:sz w:val="22"/>
                <w:szCs w:val="22"/>
              </w:rPr>
              <w:t xml:space="preserve"> (e</w:t>
            </w:r>
            <w:proofErr w:type="gramStart"/>
            <w:r w:rsidRPr="00B7537F">
              <w:rPr>
                <w:sz w:val="22"/>
                <w:szCs w:val="22"/>
                <w:vertAlign w:val="superscript"/>
              </w:rPr>
              <w:t>-</w:t>
            </w:r>
            <w:r w:rsidRPr="00B7537F">
              <w:rPr>
                <w:sz w:val="22"/>
                <w:szCs w:val="22"/>
              </w:rPr>
              <w:t>.Å</w:t>
            </w:r>
            <w:proofErr w:type="gramEnd"/>
            <w:r w:rsidRPr="00B7537F">
              <w:rPr>
                <w:sz w:val="22"/>
                <w:szCs w:val="22"/>
                <w:vertAlign w:val="superscript"/>
              </w:rPr>
              <w:t>-3</w:t>
            </w:r>
            <w:r w:rsidRPr="00B7537F">
              <w:rPr>
                <w:sz w:val="22"/>
                <w:szCs w:val="22"/>
              </w:rPr>
              <w:t>)</w:t>
            </w:r>
          </w:p>
        </w:tc>
        <w:tc>
          <w:tcPr>
            <w:tcW w:w="2501" w:type="pct"/>
            <w:noWrap/>
            <w:vAlign w:val="center"/>
            <w:hideMark/>
          </w:tcPr>
          <w:p w14:paraId="1E72A27B" w14:textId="71DBD054" w:rsidR="00AA3681" w:rsidRPr="00B7537F" w:rsidRDefault="004C0EE2" w:rsidP="00776195">
            <w:pPr>
              <w:spacing w:line="276" w:lineRule="auto"/>
              <w:jc w:val="center"/>
              <w:rPr>
                <w:sz w:val="22"/>
                <w:szCs w:val="22"/>
              </w:rPr>
            </w:pPr>
            <w:r w:rsidRPr="00B7537F">
              <w:rPr>
                <w:sz w:val="22"/>
                <w:szCs w:val="22"/>
              </w:rPr>
              <w:t>–</w:t>
            </w:r>
            <w:r w:rsidR="00AA3681" w:rsidRPr="00B7537F">
              <w:rPr>
                <w:sz w:val="22"/>
                <w:szCs w:val="22"/>
              </w:rPr>
              <w:t>0.66/0.53</w:t>
            </w:r>
          </w:p>
        </w:tc>
      </w:tr>
    </w:tbl>
    <w:p w14:paraId="7D42D477" w14:textId="38B10079" w:rsidR="00AA3681" w:rsidRDefault="00AA3681" w:rsidP="00AA3681"/>
    <w:p w14:paraId="28CAB7A4" w14:textId="4155ABA9" w:rsidR="007D2A74" w:rsidRDefault="0040153D" w:rsidP="007D2A74">
      <w:r w:rsidRPr="0040153D">
        <w:rPr>
          <w:b/>
        </w:rPr>
        <w:t xml:space="preserve">Crystal </w:t>
      </w:r>
      <w:r w:rsidR="00067539">
        <w:rPr>
          <w:b/>
        </w:rPr>
        <w:t>S</w:t>
      </w:r>
      <w:r w:rsidRPr="0040153D">
        <w:rPr>
          <w:b/>
        </w:rPr>
        <w:t xml:space="preserve">tructure </w:t>
      </w:r>
      <w:r w:rsidR="00067539">
        <w:rPr>
          <w:b/>
        </w:rPr>
        <w:t>D</w:t>
      </w:r>
      <w:r w:rsidRPr="0040153D">
        <w:rPr>
          <w:b/>
        </w:rPr>
        <w:t>iscussion.</w:t>
      </w:r>
      <w:r>
        <w:t xml:space="preserve"> </w:t>
      </w:r>
      <w:r w:rsidR="007D2A74">
        <w:t>The existence of the double inserted Rb</w:t>
      </w:r>
      <w:r w:rsidR="007D2A74" w:rsidRPr="007D2A74">
        <w:rPr>
          <w:vertAlign w:val="subscript"/>
        </w:rPr>
        <w:t>0.2</w:t>
      </w:r>
      <w:r w:rsidR="007D2A74">
        <w:t>Ba</w:t>
      </w:r>
      <w:r w:rsidR="007D2A74" w:rsidRPr="007D2A74">
        <w:rPr>
          <w:vertAlign w:val="subscript"/>
        </w:rPr>
        <w:t>0.4</w:t>
      </w:r>
      <w:r w:rsidR="007D2A74">
        <w:t>Cr</w:t>
      </w:r>
      <w:r w:rsidR="007D2A74" w:rsidRPr="007D2A74">
        <w:rPr>
          <w:vertAlign w:val="subscript"/>
        </w:rPr>
        <w:t>5</w:t>
      </w:r>
      <w:r w:rsidR="007D2A74">
        <w:t>Se</w:t>
      </w:r>
      <w:r w:rsidR="007D2A74" w:rsidRPr="007D2A74">
        <w:rPr>
          <w:vertAlign w:val="subscript"/>
        </w:rPr>
        <w:t>8</w:t>
      </w:r>
      <w:r w:rsidR="007D2A74">
        <w:t xml:space="preserve"> crystallizing in the classical pseudo hollandite structure reveal</w:t>
      </w:r>
      <w:r w:rsidR="007D2A2E">
        <w:t>s</w:t>
      </w:r>
      <w:r w:rsidR="007D2A74">
        <w:t xml:space="preserve"> that </w:t>
      </w:r>
      <w:r w:rsidR="007D2A74" w:rsidRPr="00451746">
        <w:t xml:space="preserve">the presence of </w:t>
      </w:r>
      <w:r w:rsidR="005D7461" w:rsidRPr="00451746">
        <w:t xml:space="preserve">a </w:t>
      </w:r>
      <w:r w:rsidR="007D2A74" w:rsidRPr="00451746">
        <w:t>large cation such as Rb (</w:t>
      </w:r>
      <w:r w:rsidR="00067539">
        <w:t xml:space="preserve">atomic radius = </w:t>
      </w:r>
      <w:r w:rsidR="000C00F6" w:rsidRPr="00451746">
        <w:t>2.35 Å</w:t>
      </w:r>
      <w:r w:rsidR="007D2A74" w:rsidRPr="00451746">
        <w:t xml:space="preserve">) in the channel </w:t>
      </w:r>
      <w:r w:rsidR="007D2A74" w:rsidRPr="00735AE8">
        <w:t xml:space="preserve">stabilizes this </w:t>
      </w:r>
      <w:r w:rsidR="005D7461" w:rsidRPr="00735AE8">
        <w:t>structure</w:t>
      </w:r>
      <w:r w:rsidR="00F616D9" w:rsidRPr="00735AE8">
        <w:t>-type</w:t>
      </w:r>
      <w:r w:rsidR="007D2A74" w:rsidRPr="00735AE8">
        <w:t>. Indeed</w:t>
      </w:r>
      <w:r w:rsidR="007D2A74" w:rsidRPr="00451746">
        <w:t>, Ba</w:t>
      </w:r>
      <w:r w:rsidR="007D2A74" w:rsidRPr="00451746">
        <w:rPr>
          <w:vertAlign w:val="subscript"/>
        </w:rPr>
        <w:t>0.5</w:t>
      </w:r>
      <w:r w:rsidR="007D2A74" w:rsidRPr="00451746">
        <w:t>Cr</w:t>
      </w:r>
      <w:r w:rsidR="007D2A74" w:rsidRPr="00451746">
        <w:rPr>
          <w:vertAlign w:val="subscript"/>
        </w:rPr>
        <w:t>5</w:t>
      </w:r>
      <w:r w:rsidR="007D2A74" w:rsidRPr="00451746">
        <w:t>Se</w:t>
      </w:r>
      <w:r w:rsidR="007D2A74" w:rsidRPr="00451746">
        <w:rPr>
          <w:vertAlign w:val="subscript"/>
        </w:rPr>
        <w:t>8</w:t>
      </w:r>
      <w:r w:rsidR="007D2A74" w:rsidRPr="00451746">
        <w:t xml:space="preserve"> exhibit</w:t>
      </w:r>
      <w:r w:rsidR="005D7461" w:rsidRPr="00451746">
        <w:t>s</w:t>
      </w:r>
      <w:r w:rsidR="007D2A74" w:rsidRPr="00451746">
        <w:t xml:space="preserve"> a lowering of symmetry towards the triclinic space group </w:t>
      </w:r>
      <w:r w:rsidR="000C3E27" w:rsidRPr="00451746">
        <w:rPr>
          <w:i/>
          <w:iCs/>
        </w:rPr>
        <w:t>P</w:t>
      </w:r>
      <m:oMath>
        <m:acc>
          <m:accPr>
            <m:chr m:val="̅"/>
            <m:ctrlPr>
              <w:rPr>
                <w:rFonts w:ascii="Cambria Math" w:hAnsi="Cambria Math"/>
                <w:i/>
              </w:rPr>
            </m:ctrlPr>
          </m:accPr>
          <m:e>
            <m:r>
              <w:rPr>
                <w:rFonts w:ascii="Cambria Math" w:hAnsi="Cambria Math"/>
              </w:rPr>
              <m:t>1</m:t>
            </m:r>
          </m:e>
        </m:acc>
      </m:oMath>
      <w:r w:rsidR="000C3E27" w:rsidRPr="00451746">
        <w:rPr>
          <w:rFonts w:eastAsiaTheme="minorEastAsia"/>
          <w:iCs/>
        </w:rPr>
        <w:t xml:space="preserve"> </w:t>
      </w:r>
      <w:r w:rsidR="007D2A74" w:rsidRPr="00451746">
        <w:t xml:space="preserve">which results from a </w:t>
      </w:r>
      <w:r w:rsidRPr="00451746">
        <w:t>distortion</w:t>
      </w:r>
      <w:r w:rsidR="007D2A74" w:rsidRPr="00451746">
        <w:t xml:space="preserve"> of the</w:t>
      </w:r>
      <w:r w:rsidR="005D7461" w:rsidRPr="00451746">
        <w:t xml:space="preserve"> arrangement of</w:t>
      </w:r>
      <w:r w:rsidR="007D2A74" w:rsidRPr="00451746">
        <w:t xml:space="preserve"> CrSe</w:t>
      </w:r>
      <w:r w:rsidR="007D2A74" w:rsidRPr="00451746">
        <w:rPr>
          <w:vertAlign w:val="subscript"/>
        </w:rPr>
        <w:t>6</w:t>
      </w:r>
      <w:r w:rsidR="007D2A74" w:rsidRPr="00451746">
        <w:t xml:space="preserve"> octahedra </w:t>
      </w:r>
      <w:r w:rsidR="005D7461" w:rsidRPr="00451746">
        <w:t>in</w:t>
      </w:r>
      <w:r w:rsidR="007D2A74" w:rsidRPr="00451746">
        <w:t xml:space="preserve"> the anionic framework.</w:t>
      </w:r>
      <w:r w:rsidR="00933970" w:rsidRPr="00451746">
        <w:fldChar w:fldCharType="begin"/>
      </w:r>
      <w:r w:rsidR="00134594">
        <w:instrText xml:space="preserve"> ADDIN ZOTERO_ITEM CSL_CITATION {"citationID":"7CcEvxFT","properties":{"formattedCitation":"\\super 15\\nosupersub{}","plainCitation":"15","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YSeOWvS8/kE7q6pgq","issue":"20","issued":{"date-parts":[["2015","10","27"]]},"page":"7110-7118","publisher":"American Chemical Society","title":"Polar Transition-Metal Chalcogenide: Structure and Properties of the New Pseudo-Hollandite Ba0.5Cr5Se8","type":"article-journal","volume":"27"}}],"schema":"https://github.com/citation-style-language/schema/raw/master/csl-citation.json"} </w:instrText>
      </w:r>
      <w:r w:rsidR="00933970" w:rsidRPr="00451746">
        <w:fldChar w:fldCharType="separate"/>
      </w:r>
      <w:r w:rsidR="00134594" w:rsidRPr="00134594">
        <w:rPr>
          <w:vertAlign w:val="superscript"/>
        </w:rPr>
        <w:t>15</w:t>
      </w:r>
      <w:r w:rsidR="00933970" w:rsidRPr="00451746">
        <w:fldChar w:fldCharType="end"/>
      </w:r>
      <w:r w:rsidR="007D2A74" w:rsidRPr="00451746">
        <w:t xml:space="preserve"> As a</w:t>
      </w:r>
      <w:r w:rsidR="007D2A74">
        <w:t xml:space="preserve"> consequence, </w:t>
      </w:r>
      <w:r w:rsidR="001D0ACD">
        <w:t>the distortion of the anionic framework is reduced when both Rb and Ba are inserted, this behavior being explained by the presence of Rb atoms which,</w:t>
      </w:r>
      <w:r w:rsidR="007D2A74">
        <w:t xml:space="preserve"> </w:t>
      </w:r>
      <w:r w:rsidR="001D0ACD">
        <w:t xml:space="preserve">even in a limited amount, </w:t>
      </w:r>
      <w:r w:rsidR="007D2A74">
        <w:t>stabilizes the classical pseudo-hollandite structure type</w:t>
      </w:r>
      <w:r w:rsidR="00055D87">
        <w:t xml:space="preserve"> </w:t>
      </w:r>
      <w:r w:rsidR="00933970">
        <w:t>(</w:t>
      </w:r>
      <w:r w:rsidR="00933970" w:rsidRPr="00933970">
        <w:rPr>
          <w:i/>
          <w:iCs/>
        </w:rPr>
        <w:t>A</w:t>
      </w:r>
      <w:r w:rsidR="00933970">
        <w:t>-type)</w:t>
      </w:r>
      <w:r w:rsidR="007D2A74">
        <w:t>. Such an</w:t>
      </w:r>
      <w:r w:rsidR="00451746">
        <w:t xml:space="preserve"> effect</w:t>
      </w:r>
      <w:r w:rsidR="007D2A74">
        <w:t xml:space="preserve"> has already been encountered, as the presence of large cation </w:t>
      </w:r>
      <w:r w:rsidR="00946B5F">
        <w:t>like</w:t>
      </w:r>
      <w:r w:rsidR="007D2A74">
        <w:t xml:space="preserve"> Rb </w:t>
      </w:r>
      <w:r w:rsidR="000C00F6">
        <w:t>(</w:t>
      </w:r>
      <w:r w:rsidR="00590F8B">
        <w:t xml:space="preserve">atomic radius = </w:t>
      </w:r>
      <w:r w:rsidR="000C00F6">
        <w:t xml:space="preserve">2.35 </w:t>
      </w:r>
      <w:r w:rsidR="000C00F6" w:rsidRPr="000C00F6">
        <w:t>Å</w:t>
      </w:r>
      <w:r w:rsidR="000C00F6">
        <w:t xml:space="preserve">) </w:t>
      </w:r>
      <w:r w:rsidR="007D2A74">
        <w:t xml:space="preserve">or Cs </w:t>
      </w:r>
      <w:r w:rsidR="000C00F6">
        <w:t>(</w:t>
      </w:r>
      <w:r w:rsidR="00590F8B">
        <w:t xml:space="preserve">atomic radius = </w:t>
      </w:r>
      <w:r w:rsidR="000C00F6">
        <w:t xml:space="preserve">2.60 </w:t>
      </w:r>
      <w:r w:rsidR="000C00F6" w:rsidRPr="000C00F6">
        <w:t>Å</w:t>
      </w:r>
      <w:r w:rsidR="000C00F6">
        <w:t xml:space="preserve">) </w:t>
      </w:r>
      <w:r w:rsidR="007D2A74">
        <w:t xml:space="preserve">in the channels were proved to modify the structure from the </w:t>
      </w:r>
      <w:r w:rsidR="007D2A74" w:rsidRPr="007D2A74">
        <w:rPr>
          <w:i/>
        </w:rPr>
        <w:t>A</w:t>
      </w:r>
      <w:r w:rsidR="007D2A74">
        <w:t xml:space="preserve">-type pseudo-hollandite to the </w:t>
      </w:r>
      <w:r w:rsidR="007D2A74" w:rsidRPr="007D2A74">
        <w:rPr>
          <w:i/>
        </w:rPr>
        <w:t>B</w:t>
      </w:r>
      <w:r w:rsidR="007D2A74">
        <w:t>-type hollandite-like compounds</w:t>
      </w:r>
      <w:r w:rsidR="00920A4E">
        <w:t xml:space="preserve">, </w:t>
      </w:r>
      <w:r w:rsidR="007D2A74">
        <w:t xml:space="preserve">in which the arrangement of the channels </w:t>
      </w:r>
      <w:r w:rsidR="00055D87">
        <w:t>differs</w:t>
      </w:r>
      <w:r w:rsidR="007D2A74">
        <w:t>.</w:t>
      </w:r>
      <w:r w:rsidR="000F5B3D">
        <w:fldChar w:fldCharType="begin"/>
      </w:r>
      <w:r w:rsidR="00134594">
        <w:instrText xml:space="preserve"> ADDIN ZOTERO_ITEM CSL_CITATION {"citationID":"fcNew53z","properties":{"formattedCitation":"\\super 18,19,42\\nosupersub{}","plainCitation":"18,19,42","noteIndex":0},"citationItems":[{"id":97,"uris":["http://www.mendeley.com/documents/?uuid=fc0c6953-cc67-35db-be2c-5e74987899c6","http://zotero.org/users/12200877/items/24AB3SCU"],"itemData":{"id":97,"type":"article-journal","abstract":"New pseudo-hollandite chromium tellurides, ACr5Te8 (A = K, Cs and Rb), have been synthesized. KCr5Te8 is isostructural (type-A; space group C2/m) to ACr5S8, while RbCr5Te8 and CsCr5Te8 crystallize in a different structure (type-B; space group C2/m). All compounds show ferromagnetic transition, in contrast to antiferromagnetic transition in pseudo-hollandite chromium sulfides and selenides. The ferromagnetism of ACr5Te8 would be related to long Cr-Cr distances, band structure or itinerancy. © (2011) Trans Tech Publications.","container-title":"Solid State Phenomena","DOI":"10.4028/WWW.SCIENTIFIC.NET/SSP.170.17","ISSN":"1662-9779","note":"publisher: Trans Tech Publications Ltd\nISBN: 978-3-03785-065-7","page":"17-20","title":"New Ferromagnetic Chromium Chalcogenides, ACr5Te8 (A = K, Cs and Rb)","volume":"170","author":[{"family":"Yamazaki","given":"Satoshi"},{"family":"Ueda","given":"Yutaka"}],"issued":{"date-parts":[["2011"]]}}},{"id":95,"uris":["http://www.mendeley.com/documents/?uuid=1ec172a9-50ee-374a-ba11-1398513ada43","http://zotero.org/users/12200877/items/RP6ILWLE"],"itemData":{"id":95,"type":"article-journal","abstract":"The material Rb0.73Cr5Te8 is a new channel-type structure prepared from the elements at 850°C. It crystallizes in the monoclinic space group C2/m with cell dimensions a = 20.315(4), b = 3.931(1), c = 14.304(3)Å, and β = 139.77(1)°. The structure determination was performed on 1329 independant reflections (I &gt; 3σ(I)) and refinement of 47 variables led to reliability factors of R = 2.81% and Rw = 3.29%. The structure is based upon the hollandite structure, and consists of CrTe2 layers connected by CrTe6 octahedra, resulting in the formation of channels along the b direction. These channels are subsequently filled by rubidium. The structure described differs from those structures already determined for the other materials in the family AM5X8 in the mode of connection between the layers. © 1996 Academic Press, Inc.","container-title":"Journal of Solid State Chemistry","DOI":"10.1006/JSSC.1996.0079","ISSN":"0022-4596","issue":"1","note":"publisher: Academic Press","page":"41-45","title":"Synthesis and Crystal Structure of the New Hollandite-like Channel Phase Rb0.73Cr5Te8","volume":"122","author":[{"family":"Gareh","given":"J."},{"family":"Boucher","given":"F."},{"family":"Evain","given":"M."},{"family":"O'Connor","given":"C. J."},{"family":"Li","given":"S."}],"issued":{"date-parts":[["1996",2,15]]}}},{"id":850,"uris":["http://zotero.org/users/12200877/items/YH8YBXTX"],"itemData":{"id":850,"type":"article-journal","abstract":"This article presents a comprehensive study on the synthesis and structural and thermal conductivity properties of cesium-inserted chromium tellurides of formula CsxCr5Te8. Single crystals of three different compositions (x = 0.73, 0.91, and 0.97) were successfully synthesized and suggested the existence of a solid solution in the range 0.73 &lt; x &lt; 1. Through a detailed single-crystal characterization, the complete structure of these compounds is determined, revealing a distinct B-type hollandite-like structural form derived from the hollandite structure, in contrast to the more commonly observed A-type pseudo-hollandite in AM5X8-type chalcogenides (A = cation, M = transition metal, and X = chalcogen). Periodic density functional theory calculations predict the Cs0.73Cr5Te8 composition as the most stable, with a metallic conductive behavior. The thermal conductivity of bulk CsxCr5Te8 samples is measured to be 1.4 W m–1 K–1 at 300 K and increases with temperature up to 2 W m–1 K–1 at 673 K.","container-title":"Inorganic Chemistry","DOI":"10.1021/acs.inorgchem.3c02590","ISSN":"0020-1669","issue":"41","journalAbbreviation":"Inorg. Chem.","note":"publisher: American Chemical Society","page":"16905-16912","source":"ACS Publications","title":"Synthesis, Crystal and Electronic Structure, and Thermal Conductivity Investigation of the Hollandite-like CsxCr5Te8 Phases (0.73 &lt; x &lt; 1)","volume":"62","author":[{"family":"Bouteiller","given":"Hugo"},{"family":"Fontaine","given":"Bruno"},{"family":"Mori","given":"Takao"},{"family":"Gascoin","given":"Franck"},{"family":"Halet","given":"Jean-François"},{"family":"Berthebaud","given":"David"}],"issued":{"date-parts":[["2023",10,16]]}}}],"schema":"https://github.com/citation-style-language/schema/raw/master/csl-citation.json"} </w:instrText>
      </w:r>
      <w:r w:rsidR="000F5B3D">
        <w:fldChar w:fldCharType="separate"/>
      </w:r>
      <w:r w:rsidR="00134594" w:rsidRPr="00134594">
        <w:rPr>
          <w:vertAlign w:val="superscript"/>
        </w:rPr>
        <w:t>18,19,42</w:t>
      </w:r>
      <w:r w:rsidR="000F5B3D">
        <w:fldChar w:fldCharType="end"/>
      </w:r>
      <w:r w:rsidR="00055D87">
        <w:t xml:space="preserve"> </w:t>
      </w:r>
      <w:r w:rsidR="001D0ACD" w:rsidRPr="001D0ACD">
        <w:t xml:space="preserve">Notably, the range of compositions for a given structural type can be narrow, </w:t>
      </w:r>
      <w:r w:rsidR="001D0ACD" w:rsidRPr="00451746">
        <w:t>exemplified by Rb</w:t>
      </w:r>
      <w:r w:rsidR="001D0ACD" w:rsidRPr="00451746">
        <w:rPr>
          <w:vertAlign w:val="subscript"/>
        </w:rPr>
        <w:t>0.62</w:t>
      </w:r>
      <w:r w:rsidR="001D0ACD" w:rsidRPr="00451746">
        <w:t>Cr</w:t>
      </w:r>
      <w:r w:rsidR="001D0ACD" w:rsidRPr="00451746">
        <w:rPr>
          <w:vertAlign w:val="subscript"/>
        </w:rPr>
        <w:t>5</w:t>
      </w:r>
      <w:r w:rsidR="001D0ACD" w:rsidRPr="00451746">
        <w:t>Te</w:t>
      </w:r>
      <w:r w:rsidR="001D0ACD" w:rsidRPr="00451746">
        <w:rPr>
          <w:vertAlign w:val="subscript"/>
        </w:rPr>
        <w:t>8</w:t>
      </w:r>
      <w:r w:rsidR="001D0ACD" w:rsidRPr="00451746">
        <w:t xml:space="preserve"> </w:t>
      </w:r>
      <w:r w:rsidR="005D7461" w:rsidRPr="00451746">
        <w:t xml:space="preserve">and </w:t>
      </w:r>
      <w:r w:rsidR="001D0ACD" w:rsidRPr="00451746">
        <w:lastRenderedPageBreak/>
        <w:t>Rb</w:t>
      </w:r>
      <w:r w:rsidR="001D0ACD" w:rsidRPr="00451746">
        <w:rPr>
          <w:vertAlign w:val="subscript"/>
        </w:rPr>
        <w:t>0.73</w:t>
      </w:r>
      <w:r w:rsidR="001D0ACD" w:rsidRPr="00451746">
        <w:t>Cr</w:t>
      </w:r>
      <w:r w:rsidR="001D0ACD" w:rsidRPr="00451746">
        <w:rPr>
          <w:vertAlign w:val="subscript"/>
        </w:rPr>
        <w:t>5</w:t>
      </w:r>
      <w:r w:rsidR="001D0ACD" w:rsidRPr="00451746">
        <w:t>Te</w:t>
      </w:r>
      <w:r w:rsidR="001D0ACD" w:rsidRPr="00451746">
        <w:rPr>
          <w:vertAlign w:val="subscript"/>
        </w:rPr>
        <w:t>8</w:t>
      </w:r>
      <w:r w:rsidR="001D0ACD" w:rsidRPr="00451746">
        <w:t xml:space="preserve"> </w:t>
      </w:r>
      <w:r w:rsidR="005D7461" w:rsidRPr="00451746">
        <w:t xml:space="preserve">which are of </w:t>
      </w:r>
      <w:r w:rsidR="005D7461" w:rsidRPr="00451746">
        <w:rPr>
          <w:i/>
        </w:rPr>
        <w:t>A</w:t>
      </w:r>
      <w:r w:rsidR="005D7461" w:rsidRPr="00451746">
        <w:t>-type and</w:t>
      </w:r>
      <w:r w:rsidR="001D0ACD" w:rsidRPr="00451746">
        <w:t xml:space="preserve"> </w:t>
      </w:r>
      <w:r w:rsidR="001D0ACD" w:rsidRPr="00451746">
        <w:rPr>
          <w:i/>
        </w:rPr>
        <w:t>B</w:t>
      </w:r>
      <w:r w:rsidR="001D0ACD" w:rsidRPr="00451746">
        <w:t>-type</w:t>
      </w:r>
      <w:r w:rsidR="005D7461" w:rsidRPr="00451746">
        <w:t>, respectively</w:t>
      </w:r>
      <w:r w:rsidR="001D0ACD" w:rsidRPr="00451746">
        <w:t>.</w:t>
      </w:r>
      <w:r w:rsidR="001D0ACD" w:rsidRPr="00451746">
        <w:fldChar w:fldCharType="begin"/>
      </w:r>
      <w:r w:rsidR="00134594">
        <w:instrText xml:space="preserve"> ADDIN ZOTERO_ITEM CSL_CITATION {"citationID":"Gsxpw3mR","properties":{"formattedCitation":"\\super 19,20\\nosupersub{}","plainCitation":"19,20","noteIndex":0},"citationItems":[{"id":95,"uris":["http://www.mendeley.com/documents/?uuid=1ec172a9-50ee-374a-ba11-1398513ada43","http://zotero.org/users/12200877/items/RP6ILWLE"],"itemData":{"id":95,"type":"article-journal","abstract":"The material Rb0.73Cr5Te8 is a new channel-type structure prepared from the elements at 850°C. It crystallizes in the monoclinic space group C2/m with cell dimensions a = 20.315(4), b = 3.931(1), c = 14.304(3)Å, and β = 139.77(1)°. The structure determination was performed on 1329 independant reflections (I &gt; 3σ(I)) and refinement of 47 variables led to reliability factors of R = 2.81% and Rw = 3.29%. The structure is based upon the hollandite structure, and consists of CrTe2 layers connected by CrTe6 octahedra, resulting in the formation of channels along the b direction. These channels are subsequently filled by rubidium. The structure described differs from those structures already determined for the other materials in the family AM5X8 in the mode of connection between the layers. © 1996 Academic Press, Inc.","container-title":"Journal of Solid State Chemistry","DOI":"10.1006/JSSC.1996.0079","ISSN":"0022-4596","issue":"1","note":"publisher: Academic Press","page":"41-45","title":"Synthesis and Crystal Structure of the New Hollandite-like Channel Phase Rb0.73Cr5Te8","volume":"122","author":[{"family":"Gareh","given":"J."},{"family":"Boucher","given":"F."},{"family":"Evain","given":"M."},{"family":"O'Connor","given":"C. J."},{"family":"Li","given":"S."}],"issued":{"date-parts":[["1996",2,15]]}}},{"id":96,"uris":["http://www.mendeley.com/documents/?uuid=bc78f4a1-6780-3bc0-a63a-15f8fab7f3f2","http://zotero.org/users/12200877/items/Q9JEV8I2"],"itemData":{"id":96,"type":"article-journal","container-title":"Journal of Solid State Chemistry","ISSN":"0022-4596","issue":"2","page":"326-334","title":"Synthesis and Crystal Structure of the Pseudo-Hollandite Rb0.62Cr5Te8 and Analysis of the Electronic Band Structures of the RbxCr5Te8 Phases","volume":"131","author":[{"family":"Boucher","given":"Florent"},{"family":"Gareh","given":"James"},{"family":"Gourdon","given":"Olivier"},{"family":"Evain","given":"Michel"},{"family":"O'Connor","given":"C.J."}],"issued":{"date-parts":[["1997"]]}}}],"schema":"https://github.com/citation-style-language/schema/raw/master/csl-citation.json"} </w:instrText>
      </w:r>
      <w:r w:rsidR="001D0ACD" w:rsidRPr="00451746">
        <w:fldChar w:fldCharType="separate"/>
      </w:r>
      <w:r w:rsidR="00134594" w:rsidRPr="00134594">
        <w:rPr>
          <w:vertAlign w:val="superscript"/>
        </w:rPr>
        <w:t>19,20</w:t>
      </w:r>
      <w:r w:rsidR="001D0ACD" w:rsidRPr="00451746">
        <w:fldChar w:fldCharType="end"/>
      </w:r>
      <w:r w:rsidR="001D0ACD" w:rsidRPr="00451746">
        <w:t xml:space="preserve"> </w:t>
      </w:r>
      <w:r w:rsidR="00055D87" w:rsidRPr="00451746">
        <w:t>Furthermore</w:t>
      </w:r>
      <w:r w:rsidR="00055D87">
        <w:t xml:space="preserve">, it can be noted that the title compound finds a notable stability </w:t>
      </w:r>
      <w:r w:rsidR="0037204D">
        <w:t>with</w:t>
      </w:r>
      <w:r w:rsidR="00055D87">
        <w:t xml:space="preserve"> the Rb</w:t>
      </w:r>
      <w:r w:rsidR="00055D87" w:rsidRPr="00055D87">
        <w:rPr>
          <w:vertAlign w:val="subscript"/>
        </w:rPr>
        <w:t>0.2</w:t>
      </w:r>
      <w:r w:rsidR="00055D87">
        <w:t>Ba</w:t>
      </w:r>
      <w:r w:rsidR="00055D87" w:rsidRPr="00055D87">
        <w:rPr>
          <w:vertAlign w:val="subscript"/>
        </w:rPr>
        <w:t>0.4</w:t>
      </w:r>
      <w:r w:rsidR="00055D87">
        <w:t>Cr</w:t>
      </w:r>
      <w:r w:rsidR="00055D87" w:rsidRPr="00055D87">
        <w:rPr>
          <w:vertAlign w:val="subscript"/>
        </w:rPr>
        <w:t>5</w:t>
      </w:r>
      <w:r w:rsidR="00055D87">
        <w:t>Se</w:t>
      </w:r>
      <w:r w:rsidR="00055D87" w:rsidRPr="00055D87">
        <w:rPr>
          <w:vertAlign w:val="subscript"/>
        </w:rPr>
        <w:t>8</w:t>
      </w:r>
      <w:r w:rsidR="00055D87">
        <w:t xml:space="preserve"> particular composition, involving a site occupancy of 60 % on the cation site (2</w:t>
      </w:r>
      <w:r w:rsidR="00055D87" w:rsidRPr="007D2A2E">
        <w:rPr>
          <w:i/>
        </w:rPr>
        <w:t>a</w:t>
      </w:r>
      <w:r w:rsidR="00055D87">
        <w:t>)</w:t>
      </w:r>
      <w:r w:rsidR="000366EA">
        <w:t>. This</w:t>
      </w:r>
      <w:r w:rsidR="00055D87">
        <w:t xml:space="preserve"> includ</w:t>
      </w:r>
      <w:r w:rsidR="000366EA">
        <w:t>es</w:t>
      </w:r>
      <w:r w:rsidR="00055D87">
        <w:t xml:space="preserve"> a Ba amount approx</w:t>
      </w:r>
      <w:r w:rsidR="000366EA">
        <w:t>imately</w:t>
      </w:r>
      <w:r w:rsidR="00055D87">
        <w:t xml:space="preserve"> twice </w:t>
      </w:r>
      <w:r w:rsidR="000366EA">
        <w:t xml:space="preserve">as </w:t>
      </w:r>
      <w:r w:rsidR="00055D87">
        <w:t>large</w:t>
      </w:r>
      <w:r w:rsidR="000366EA">
        <w:t xml:space="preserve"> as</w:t>
      </w:r>
      <w:r w:rsidR="00055D87">
        <w:t xml:space="preserve"> that of Rb, </w:t>
      </w:r>
      <w:r w:rsidR="000366EA">
        <w:t>indicating</w:t>
      </w:r>
      <w:r w:rsidR="00055D87">
        <w:t xml:space="preserve"> that</w:t>
      </w:r>
      <w:r w:rsidR="000366EA">
        <w:t xml:space="preserve"> other</w:t>
      </w:r>
      <w:r w:rsidR="00055D87">
        <w:t xml:space="preserve"> intermediate compositions</w:t>
      </w:r>
      <w:r w:rsidR="000366EA">
        <w:t>,</w:t>
      </w:r>
      <w:r w:rsidR="00055D87">
        <w:t xml:space="preserve"> away from classical (A</w:t>
      </w:r>
      <w:r w:rsidR="00055D87" w:rsidRPr="00055D87">
        <w:rPr>
          <w:vertAlign w:val="superscript"/>
        </w:rPr>
        <w:t>2+</w:t>
      </w:r>
      <w:r w:rsidR="00055D87">
        <w:t>)</w:t>
      </w:r>
      <w:r w:rsidR="00055D87" w:rsidRPr="00055D87">
        <w:rPr>
          <w:vertAlign w:val="subscript"/>
        </w:rPr>
        <w:t>0.5</w:t>
      </w:r>
      <w:r w:rsidR="00055D87">
        <w:t>Cr</w:t>
      </w:r>
      <w:r w:rsidR="00055D87" w:rsidRPr="00055D87">
        <w:rPr>
          <w:vertAlign w:val="subscript"/>
        </w:rPr>
        <w:t>5</w:t>
      </w:r>
      <w:r w:rsidR="00055D87">
        <w:t>Se</w:t>
      </w:r>
      <w:r w:rsidR="00055D87" w:rsidRPr="00055D87">
        <w:rPr>
          <w:vertAlign w:val="subscript"/>
        </w:rPr>
        <w:t>8</w:t>
      </w:r>
      <w:r w:rsidR="00055D87">
        <w:t xml:space="preserve"> or A’Cr</w:t>
      </w:r>
      <w:r w:rsidR="00055D87" w:rsidRPr="00055D87">
        <w:rPr>
          <w:vertAlign w:val="subscript"/>
        </w:rPr>
        <w:t>5</w:t>
      </w:r>
      <w:r w:rsidR="00055D87">
        <w:t>Se</w:t>
      </w:r>
      <w:r w:rsidR="00055D87" w:rsidRPr="00055D87">
        <w:rPr>
          <w:vertAlign w:val="subscript"/>
        </w:rPr>
        <w:t>8</w:t>
      </w:r>
      <w:r w:rsidR="00055D87">
        <w:t xml:space="preserve"> (</w:t>
      </w:r>
      <w:r w:rsidR="00055D87" w:rsidRPr="00DD25C2">
        <w:rPr>
          <w:color w:val="FF0000"/>
        </w:rPr>
        <w:t>A</w:t>
      </w:r>
      <w:r w:rsidR="00055D87">
        <w:t xml:space="preserve"> </w:t>
      </w:r>
      <w:r w:rsidR="00055D87" w:rsidRPr="00451746">
        <w:t xml:space="preserve">= </w:t>
      </w:r>
      <w:r w:rsidR="005C04B1" w:rsidRPr="00451746">
        <w:t>a</w:t>
      </w:r>
      <w:r w:rsidR="00055D87" w:rsidRPr="00451746">
        <w:t>lkaline</w:t>
      </w:r>
      <w:r w:rsidR="007D2A2E" w:rsidRPr="00451746">
        <w:t xml:space="preserve"> </w:t>
      </w:r>
      <w:r w:rsidR="00055D87" w:rsidRPr="00451746">
        <w:t xml:space="preserve">earth; </w:t>
      </w:r>
      <w:r w:rsidR="00055D87" w:rsidRPr="00DD25C2">
        <w:rPr>
          <w:color w:val="FF0000"/>
        </w:rPr>
        <w:t xml:space="preserve">A’ </w:t>
      </w:r>
      <w:r w:rsidR="00055D87" w:rsidRPr="00451746">
        <w:t xml:space="preserve">= </w:t>
      </w:r>
      <w:r w:rsidR="005C04B1" w:rsidRPr="00451746">
        <w:t>a</w:t>
      </w:r>
      <w:r w:rsidR="00055D87" w:rsidRPr="00451746">
        <w:t>lkaline</w:t>
      </w:r>
      <w:r w:rsidR="007D2A2E" w:rsidRPr="00451746">
        <w:t>)</w:t>
      </w:r>
      <w:r w:rsidR="000366EA" w:rsidRPr="00451746">
        <w:t>,</w:t>
      </w:r>
      <w:r w:rsidR="007D2A2E">
        <w:t xml:space="preserve"> </w:t>
      </w:r>
      <w:r w:rsidR="00055D87">
        <w:t xml:space="preserve">can be obtained </w:t>
      </w:r>
      <w:r w:rsidR="000366EA">
        <w:t>with</w:t>
      </w:r>
      <w:r w:rsidR="00055D87">
        <w:t>in this family of compounds.</w:t>
      </w:r>
      <w:r w:rsidR="007D2A2E">
        <w:t xml:space="preserve"> This opens up further possibilities when considering adjusting the charge carrier concentration and doping level in such compounds.</w:t>
      </w:r>
    </w:p>
    <w:p w14:paraId="365FE443" w14:textId="2218B99E" w:rsidR="00666AD1" w:rsidRDefault="007445CD" w:rsidP="005C04B1">
      <w:pPr>
        <w:ind w:firstLine="284"/>
      </w:pPr>
      <w:r>
        <w:t>The cell parameters of the title compound (</w:t>
      </w:r>
      <w:r w:rsidRPr="00A4141E">
        <w:rPr>
          <w:i/>
        </w:rPr>
        <w:t>a</w:t>
      </w:r>
      <w:r>
        <w:t xml:space="preserve"> = </w:t>
      </w:r>
      <w:r w:rsidR="00A17E40">
        <w:t xml:space="preserve">18.7071(4) </w:t>
      </w:r>
      <w:r w:rsidR="00A17E40" w:rsidRPr="00A17E40">
        <w:t>Å</w:t>
      </w:r>
      <w:r w:rsidR="00A17E40">
        <w:t xml:space="preserve">, </w:t>
      </w:r>
      <w:r w:rsidR="00A17E40" w:rsidRPr="00A4141E">
        <w:rPr>
          <w:i/>
        </w:rPr>
        <w:t>b</w:t>
      </w:r>
      <w:r w:rsidR="00A17E40">
        <w:t xml:space="preserve"> = 3.6030(1) </w:t>
      </w:r>
      <w:r w:rsidR="00A17E40" w:rsidRPr="00A17E40">
        <w:t>Å</w:t>
      </w:r>
      <w:r w:rsidR="00A17E40">
        <w:t xml:space="preserve">, </w:t>
      </w:r>
      <w:r w:rsidR="00A17E40" w:rsidRPr="00A4141E">
        <w:rPr>
          <w:i/>
        </w:rPr>
        <w:t xml:space="preserve">c </w:t>
      </w:r>
      <w:r w:rsidR="00A17E40">
        <w:t>= 8.9637(3)</w:t>
      </w:r>
      <w:r w:rsidR="00A17E40" w:rsidRPr="00A17E40">
        <w:t xml:space="preserve"> Å</w:t>
      </w:r>
      <w:r w:rsidR="00A17E40">
        <w:t xml:space="preserve">, </w:t>
      </w:r>
      <w:r w:rsidR="00A17E40" w:rsidRPr="00A4141E">
        <w:rPr>
          <w:i/>
        </w:rPr>
        <w:t>β</w:t>
      </w:r>
      <w:r w:rsidR="00A17E40">
        <w:t xml:space="preserve"> = 104.494(2) °)</w:t>
      </w:r>
      <w:r>
        <w:t xml:space="preserve"> </w:t>
      </w:r>
      <w:r w:rsidR="005F3868">
        <w:t>closely aligns</w:t>
      </w:r>
      <w:r>
        <w:t xml:space="preserve"> with </w:t>
      </w:r>
      <w:r w:rsidR="003F0E7C">
        <w:t>those</w:t>
      </w:r>
      <w:r>
        <w:t xml:space="preserve"> of other pseudo-hollandite compounds such as Tl</w:t>
      </w:r>
      <w:r w:rsidRPr="00A17E40">
        <w:rPr>
          <w:vertAlign w:val="subscript"/>
        </w:rPr>
        <w:t>x</w:t>
      </w:r>
      <w:r>
        <w:t>Cr</w:t>
      </w:r>
      <w:r w:rsidRPr="00A17E40">
        <w:rPr>
          <w:vertAlign w:val="subscript"/>
        </w:rPr>
        <w:t>5</w:t>
      </w:r>
      <w:r>
        <w:t>Se</w:t>
      </w:r>
      <w:r w:rsidRPr="00A17E40">
        <w:rPr>
          <w:vertAlign w:val="subscript"/>
        </w:rPr>
        <w:t>8</w:t>
      </w:r>
      <w:r>
        <w:t>,</w:t>
      </w:r>
      <w:r w:rsidR="00D958C6">
        <w:fldChar w:fldCharType="begin"/>
      </w:r>
      <w:r w:rsidR="00134594">
        <w:instrText xml:space="preserve"> ADDIN ZOTERO_ITEM CSL_CITATION {"citationID":"QZu7kYSz","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D958C6">
        <w:fldChar w:fldCharType="separate"/>
      </w:r>
      <w:r w:rsidR="00134594" w:rsidRPr="00134594">
        <w:rPr>
          <w:vertAlign w:val="superscript"/>
        </w:rPr>
        <w:t>24</w:t>
      </w:r>
      <w:r w:rsidR="00D958C6">
        <w:fldChar w:fldCharType="end"/>
      </w:r>
      <w:r>
        <w:t xml:space="preserve"> </w:t>
      </w:r>
      <w:r w:rsidR="00A17E40" w:rsidRPr="00451746">
        <w:t>KCr</w:t>
      </w:r>
      <w:r w:rsidR="00A17E40" w:rsidRPr="00451746">
        <w:rPr>
          <w:vertAlign w:val="subscript"/>
        </w:rPr>
        <w:t>5</w:t>
      </w:r>
      <w:r w:rsidR="00A17E40" w:rsidRPr="00451746">
        <w:t>Se</w:t>
      </w:r>
      <w:r w:rsidR="00A17E40" w:rsidRPr="00451746">
        <w:rPr>
          <w:vertAlign w:val="subscript"/>
        </w:rPr>
        <w:t>8</w:t>
      </w:r>
      <w:r w:rsidR="00A17E40" w:rsidRPr="00451746">
        <w:t>,</w:t>
      </w:r>
      <w:r w:rsidR="001B690A" w:rsidRPr="00451746">
        <w:fldChar w:fldCharType="begin"/>
      </w:r>
      <w:r w:rsidR="00134594">
        <w:instrText xml:space="preserve"> ADDIN ZOTERO_ITEM CSL_CITATION {"citationID":"XKOT3uGa","properties":{"formattedCitation":"\\super 17\\nosupersub{}","plainCitation":"17","noteIndex":0},"citationItems":[{"id":"ULIpdGrB/d1KtKmZG","uris":["http://www.mendeley.com/documents/?uuid=f7dc1781-edbb-30b3-a3b1-59bae5f7db15"],"itemData":{"DOI":"10.1016/0025-5408(93)90133-X","ISSN":"0025-5408","abstract":"Many ternary tunnel chalcogenides with TlV5S8 and TlV6S8 structures were prepared by ion exchange reactions: TlM5X8 + AI (or ABr) → AM5X8 + TlI (or TlBr), and TlM6X8 + AI (or ABr) → AM6X8 + TlI (or TlBr), where M = Ti, V, and Cr, X=S, Se, and Te, and A=Na, K, Rb, and Cs. The compounds newly obtained are CsxV5S8, ATi5Se8 (A=Na, K, Rb, and Cs), AV5Se8 (A=K, Rb, and Cs), ACr5Se8 (A=Na, Rb, a</w:instrText>
      </w:r>
      <w:r w:rsidR="00134594" w:rsidRPr="00A263D3">
        <w:rPr>
          <w:lang w:val="fr-FR"/>
        </w:rPr>
        <w:instrText>nd Cs), ACr5Te8 (A=K, Rb, and Cs), AV6S8 (A=Na and Cs) and Ati6Se8 (A = Na, Rb, and Cs). TlxCr5Se8 (0.33≤x&lt;1.0) was prepared by deintercalation method. The magnetic susceptibility (</w:instrText>
      </w:r>
      <w:r w:rsidR="00134594">
        <w:instrText>χ</w:instrText>
      </w:r>
      <w:r w:rsidR="00134594" w:rsidRPr="00A263D3">
        <w:rPr>
          <w:lang w:val="fr-FR"/>
        </w:rPr>
        <w:instrText xml:space="preserve">) measurements showed TlxCr5Se8 (x=0.65 and 1.0) to be an antiferromagnet with Néel point at 52 K. Effective magnetic moment Peff ( </w:instrText>
      </w:r>
      <w:r w:rsidR="00134594">
        <w:instrText>μ</w:instrText>
      </w:r>
      <w:r w:rsidR="00134594" w:rsidRPr="00A263D3">
        <w:rPr>
          <w:lang w:val="fr-FR"/>
        </w:rPr>
        <w:instrText>B Cr atom) in TlxCr5Se8 was close to that of Cr3+ and was essentially invariable with x, suggesting the charge of host matrix [Cr5Se8 is constantly -1. © 1993.","author":[{"dropping-particle":"","family":"Ohtani","given":"T.","non-dropping-particle":"","parse-names":false,"suffix":""},{"dropping-particle":"","family":"Sano","given":"Y.","non-dropping-particle":"","parse-names":false,"suffix":""},{"dropping-particle":"","family":"Kodama","given":"K.","non-dropping-particle":"","parse-names":false,"suffix":</w:instrText>
      </w:r>
      <w:r w:rsidR="00134594" w:rsidRPr="003F0E7C">
        <w:rPr>
          <w:lang w:val="fr-FR"/>
        </w:rPr>
        <w:instrText>""}</w:instrText>
      </w:r>
      <w:r w:rsidR="00134594" w:rsidRPr="00134594">
        <w:rPr>
          <w:lang w:val="fr-FR"/>
        </w:rPr>
        <w:instrText xml:space="preserve">,{"dropping-particle":"","family":"Onoue","given":"S.","non-dropping-particle":"","parse-names":false,"suffix":""},{"dropping-particle":"","family":"Nishihara","given":"H.","non-dropping-particle":"","parse-names":false,"suffix":""}],"container-title":"Materials Research Bulletin","id":"M0qe2lZm/eQOD7Awj","issue":"5","issued":{"date-parts":[["1993","5","1"]]},"page":"501-508","publisher":"Pergamon","title":"Synthesis of new ternary tunnel chalcogenides by ion exchange reactions and deintercalation of the ternary chromium selenides","type":"article-journal","volume":"28"}}],"schema":"https://github.com/citation-style-language/schema/raw/master/csl-citation.json"} </w:instrText>
      </w:r>
      <w:r w:rsidR="001B690A" w:rsidRPr="00451746">
        <w:fldChar w:fldCharType="separate"/>
      </w:r>
      <w:r w:rsidR="00134594" w:rsidRPr="00134594">
        <w:rPr>
          <w:vertAlign w:val="superscript"/>
          <w:lang w:val="fr-FR"/>
        </w:rPr>
        <w:t>17</w:t>
      </w:r>
      <w:r w:rsidR="001B690A" w:rsidRPr="00451746">
        <w:fldChar w:fldCharType="end"/>
      </w:r>
      <w:r w:rsidR="00A17E40" w:rsidRPr="00451746">
        <w:rPr>
          <w:lang w:val="fr-FR"/>
        </w:rPr>
        <w:t xml:space="preserve"> </w:t>
      </w:r>
      <w:r w:rsidR="005C04B1" w:rsidRPr="00451746">
        <w:rPr>
          <w:lang w:val="fr-FR"/>
        </w:rPr>
        <w:t xml:space="preserve">or </w:t>
      </w:r>
      <w:r w:rsidR="00A17E40" w:rsidRPr="00451746">
        <w:rPr>
          <w:lang w:val="fr-FR"/>
        </w:rPr>
        <w:t>NaCr</w:t>
      </w:r>
      <w:r w:rsidR="00A17E40" w:rsidRPr="00451746">
        <w:rPr>
          <w:vertAlign w:val="subscript"/>
          <w:lang w:val="fr-FR"/>
        </w:rPr>
        <w:t>5</w:t>
      </w:r>
      <w:r w:rsidR="00A17E40" w:rsidRPr="00451746">
        <w:rPr>
          <w:lang w:val="fr-FR"/>
        </w:rPr>
        <w:t>Se</w:t>
      </w:r>
      <w:r w:rsidR="00A17E40" w:rsidRPr="00451746">
        <w:rPr>
          <w:vertAlign w:val="subscript"/>
          <w:lang w:val="fr-FR"/>
        </w:rPr>
        <w:t>8</w:t>
      </w:r>
      <w:r w:rsidR="00D23242" w:rsidRPr="00451746">
        <w:rPr>
          <w:lang w:val="fr-FR"/>
        </w:rPr>
        <w:t>.</w:t>
      </w:r>
      <w:r w:rsidR="001B690A" w:rsidRPr="00451746">
        <w:fldChar w:fldCharType="begin"/>
      </w:r>
      <w:r w:rsidR="00134594">
        <w:rPr>
          <w:lang w:val="fr-FR"/>
        </w:rPr>
        <w:instrText xml:space="preserve"> ADDIN ZOTERO_ITEM CSL_CITATION {"citationID":"930Qozi4","properties":{"formattedCitation":"\\super 17\\nosupersub{}","plainCitation":"17","noteIndex":0},"citationItems":[{"id":"ULIpdGrB/d1KtKmZG","uris":["http://www.mendeley.com/documents/?uuid=f7dc1781-edbb-30b3-a3b1-59bae5f7db15"],"itemData":{"DOI":"10.1016/0025-5408(93)90133-X","ISSN":"0025-5408","abstract":"Many ternary tunnel chalcogenides with TlV5S8 and TlV6S8 structures were prepared by ion exchange reactions: TlM5X8 + AI (or ABr) → AM5X8 + TlI (or TlBr), and TlM6X8 + AI (or ABr) → AM6X8 + TlI (or TlBr), where M = Ti, V, and Cr, X=S, Se, and Te, and A=Na, K, Rb, and Cs. The compounds newly obtained are CsxV5S8, ATi5Se8 (A=Na, K, Rb, and Cs), AV5Se8 (A=K, Rb, and Cs), ACr5Se8 (A=Na, Rb, and Cs), ACr5Te8 (A=K, Rb, and Cs), AV6S8 (A=Na and Cs) and Ati6Se8 (A = Na, Rb, and Cs). TlxCr5Se8 (0.33≤x&lt;1.0) was prepared by deintercalation method. The magnetic susceptibility (χ) measurements showed TlxCr5Se8 (x=0.65 and 1.0) to be an antiferromagnet with Néel point at 52 K. Effective magnetic moment Peff ( μB Cr atom) in TlxCr5Se8 was close to that of Cr3+ and was essentially invariable with x, suggesting the charge of host matrix [Cr5Se8 is constantly -1. © 1993.","author":[{"dropping-particle":"","family":"Ohtani","given":"T.","non-dropping-particle":"","parse-names":false,"suffix":""},{"dropping-particle":"","family":"Sano","given":"Y.","non-dropping-particle":"","parse-names":false,"suffix":""},{"dropping-particle":"","family":"Kodama","given":"K.","non-dropping-particle":"","parse-names":false,"suffix":""},{"dropping-particle":"","family":"Onoue","given":"S.","non-dropping-particle":"","parse-names":false,"suffix":""},{"dropping-particle":"","family":"Nishihara","given":"H.","non-dropping-particle":"","parse-names":false,"suffix":""}],"container-title":"Materials Research Bulletin","id":"M0qe2lZm/eQOD7Awj","issue":"5","issued":{"date-parts":[["1993","5","1"]]},"page":"501-508","publisher":"Pergamon","title":"Synthesis of new ternary tunnel chalcogenides by ion exchange reactions and deintercalation of the ternary chromium selenides","type":"article-journal","volume":"28"}}],"schema":"https://github.com/citation-style-language/schema/raw/master/csl-citation.json"} </w:instrText>
      </w:r>
      <w:r w:rsidR="001B690A" w:rsidRPr="00451746">
        <w:fldChar w:fldCharType="separate"/>
      </w:r>
      <w:r w:rsidR="00134594" w:rsidRPr="00134594">
        <w:rPr>
          <w:vertAlign w:val="superscript"/>
          <w:lang w:val="fr-FR"/>
        </w:rPr>
        <w:t>17</w:t>
      </w:r>
      <w:r w:rsidR="001B690A" w:rsidRPr="00451746">
        <w:fldChar w:fldCharType="end"/>
      </w:r>
      <w:r w:rsidR="00F04DCF" w:rsidRPr="00451746">
        <w:rPr>
          <w:lang w:val="fr-FR"/>
        </w:rPr>
        <w:t xml:space="preserve"> </w:t>
      </w:r>
      <w:proofErr w:type="spellStart"/>
      <w:r w:rsidR="00D23242" w:rsidRPr="00535972">
        <w:rPr>
          <w:lang w:val="fr-FR"/>
        </w:rPr>
        <w:t>They</w:t>
      </w:r>
      <w:proofErr w:type="spellEnd"/>
      <w:r w:rsidR="00F04DCF" w:rsidRPr="00535972">
        <w:rPr>
          <w:lang w:val="fr-FR"/>
        </w:rPr>
        <w:t xml:space="preserve"> </w:t>
      </w:r>
      <w:r w:rsidR="00323CF7" w:rsidRPr="00535972">
        <w:rPr>
          <w:lang w:val="fr-FR"/>
        </w:rPr>
        <w:t xml:space="preserve">are </w:t>
      </w:r>
      <w:proofErr w:type="spellStart"/>
      <w:r w:rsidR="00D23242" w:rsidRPr="00535972">
        <w:rPr>
          <w:lang w:val="fr-FR"/>
        </w:rPr>
        <w:t>however</w:t>
      </w:r>
      <w:proofErr w:type="spellEnd"/>
      <w:r w:rsidR="00D23242" w:rsidRPr="00535972">
        <w:rPr>
          <w:lang w:val="fr-FR"/>
        </w:rPr>
        <w:t xml:space="preserve"> </w:t>
      </w:r>
      <w:proofErr w:type="spellStart"/>
      <w:r w:rsidR="00F04DCF" w:rsidRPr="00535972">
        <w:rPr>
          <w:lang w:val="fr-FR"/>
        </w:rPr>
        <w:t>slightly</w:t>
      </w:r>
      <w:proofErr w:type="spellEnd"/>
      <w:r w:rsidR="00F04DCF" w:rsidRPr="00535972">
        <w:rPr>
          <w:lang w:val="fr-FR"/>
        </w:rPr>
        <w:t xml:space="preserve"> </w:t>
      </w:r>
      <w:proofErr w:type="spellStart"/>
      <w:r w:rsidR="005F3868" w:rsidRPr="00535972">
        <w:rPr>
          <w:lang w:val="fr-FR"/>
        </w:rPr>
        <w:t>small</w:t>
      </w:r>
      <w:r w:rsidR="00F04DCF" w:rsidRPr="00535972">
        <w:rPr>
          <w:lang w:val="fr-FR"/>
        </w:rPr>
        <w:t>er</w:t>
      </w:r>
      <w:proofErr w:type="spellEnd"/>
      <w:r w:rsidR="00F04DCF" w:rsidRPr="00535972">
        <w:rPr>
          <w:lang w:val="fr-FR"/>
        </w:rPr>
        <w:t xml:space="preserve"> </w:t>
      </w:r>
      <w:proofErr w:type="spellStart"/>
      <w:r w:rsidR="00F04DCF" w:rsidRPr="00535972">
        <w:rPr>
          <w:lang w:val="fr-FR"/>
        </w:rPr>
        <w:t>than</w:t>
      </w:r>
      <w:proofErr w:type="spellEnd"/>
      <w:r w:rsidR="00F04DCF" w:rsidRPr="00535972">
        <w:rPr>
          <w:lang w:val="fr-FR"/>
        </w:rPr>
        <w:t xml:space="preserve"> </w:t>
      </w:r>
      <w:proofErr w:type="spellStart"/>
      <w:r w:rsidR="00F04DCF" w:rsidRPr="00535972">
        <w:rPr>
          <w:lang w:val="fr-FR"/>
        </w:rPr>
        <w:t>th</w:t>
      </w:r>
      <w:r w:rsidR="005C04B1" w:rsidRPr="00535972">
        <w:rPr>
          <w:lang w:val="fr-FR"/>
        </w:rPr>
        <w:t>ose</w:t>
      </w:r>
      <w:proofErr w:type="spellEnd"/>
      <w:r w:rsidR="00F04DCF" w:rsidRPr="00535972">
        <w:rPr>
          <w:lang w:val="fr-FR"/>
        </w:rPr>
        <w:t xml:space="preserve"> of</w:t>
      </w:r>
      <w:r w:rsidR="00A17E40" w:rsidRPr="00451746">
        <w:rPr>
          <w:lang w:val="fr-FR"/>
        </w:rPr>
        <w:t xml:space="preserve"> </w:t>
      </w:r>
      <w:r w:rsidRPr="00451746">
        <w:rPr>
          <w:lang w:val="fr-FR"/>
        </w:rPr>
        <w:t>RbCr</w:t>
      </w:r>
      <w:r w:rsidRPr="00451746">
        <w:rPr>
          <w:vertAlign w:val="subscript"/>
          <w:lang w:val="fr-FR"/>
        </w:rPr>
        <w:t>5</w:t>
      </w:r>
      <w:r w:rsidRPr="00451746">
        <w:rPr>
          <w:lang w:val="fr-FR"/>
        </w:rPr>
        <w:t>Se</w:t>
      </w:r>
      <w:r w:rsidRPr="00451746">
        <w:rPr>
          <w:vertAlign w:val="subscript"/>
          <w:lang w:val="fr-FR"/>
        </w:rPr>
        <w:t>8</w:t>
      </w:r>
      <w:r w:rsidR="00A17E40" w:rsidRPr="00451746">
        <w:rPr>
          <w:lang w:val="fr-FR"/>
        </w:rPr>
        <w:t xml:space="preserve"> </w:t>
      </w:r>
      <w:r w:rsidR="00F04DCF" w:rsidRPr="00451746">
        <w:rPr>
          <w:lang w:val="fr-FR"/>
        </w:rPr>
        <w:t>and</w:t>
      </w:r>
      <w:r w:rsidRPr="00451746">
        <w:rPr>
          <w:lang w:val="fr-FR"/>
        </w:rPr>
        <w:t xml:space="preserve"> CsCr</w:t>
      </w:r>
      <w:r w:rsidRPr="00451746">
        <w:rPr>
          <w:vertAlign w:val="subscript"/>
          <w:lang w:val="fr-FR"/>
        </w:rPr>
        <w:t>5</w:t>
      </w:r>
      <w:r w:rsidRPr="00451746">
        <w:rPr>
          <w:lang w:val="fr-FR"/>
        </w:rPr>
        <w:t>Se</w:t>
      </w:r>
      <w:r w:rsidRPr="00451746">
        <w:rPr>
          <w:vertAlign w:val="subscript"/>
          <w:lang w:val="fr-FR"/>
        </w:rPr>
        <w:t>8</w:t>
      </w:r>
      <w:r w:rsidR="005C04B1" w:rsidRPr="00451746">
        <w:rPr>
          <w:lang w:val="fr-FR"/>
        </w:rPr>
        <w:t>.</w:t>
      </w:r>
      <w:r w:rsidR="001B690A" w:rsidRPr="00451746">
        <w:fldChar w:fldCharType="begin"/>
      </w:r>
      <w:r w:rsidR="00134594">
        <w:rPr>
          <w:lang w:val="fr-FR"/>
        </w:rPr>
        <w:instrText xml:space="preserve"> ADDIN ZOTERO_ITEM CSL_CITATION {"citationID":"XV2YM6d0","properties":{"formattedCitation":"\\super 17,30,31\\nosupersub{}","plainCitation":"17,30,31","noteIndex":0},"citationItems":[{"id":"ULIpdGrB/d1KtKmZG","uris":["http://www.mendeley.com/documents/?uuid=f7dc1781-edbb-30b3-a3b1-59bae5f7db15"],"itemData":{"DOI":"10.1016/0025-5408(93)90133-X","ISSN":"0025-5408","abstract":"Many ternary tunnel chalcogenides with TlV5S8 and TlV6S8 structures were prepared by ion exchange reactions: TlM5X8 + AI (or ABr) → AM5X8 + TlI (or TlBr), and TlM6X8 + AI (or ABr) → AM6X8 + TlI (or TlBr), where M = Ti, V, and Cr, X=S, Se, and Te, and A=Na, K, Rb, and Cs. The compounds newly obtained are CsxV5S8, ATi5Se8 (A=Na, K, Rb, and Cs), AV5Se8 (A=K, Rb, and Cs), ACr5Se8 (A=Na, Rb, and Cs), ACr5Te8 (A=K, Rb, and Cs), AV6S8 (A=Na and Cs) and Ati6Se8 (A = Na, Rb, and Cs). TlxCr5Se8 (0.33≤x&lt;1.0) was prepared by deintercalation method. The magnetic susceptibility (χ) measurements showed TlxCr5Se8 (x=0.65 and 1.0) to be an antiferromagnet with Néel point at 52 K. Effective magnetic moment Peff ( μB Cr atom) in TlxCr5Se8 was close to that of Cr3+ and was essentially invariable with x, suggesting the charge of host matrix [Cr5Se8 is constantly -1. © 1993.","author":[{"dropping-particle":"","family":"Ohtani","given":"T.","non-dropping-particle":"","parse-names":false,"suffix":""},{"dropping-particle":"","family":"Sano","given":"Y.","non-dropping-particle":"","parse-names":false,"suffix":""},{"dropping-particle":"","family":"Kodama","given":"K.","non-dropping-particle":"","parse-names":false,"suffix":""},{"dropping-particle":"","family":"Onoue","given":"S.","non-dropping-particle":"","parse-names":false,"suffix":""},{"dropping-particle":"","family":"Nishihara","given":"H.","non-dropping-particle":"","parse-names":false,"suffix":""}],"container-title":"Materials Research Bulletin","id":"M0qe2lZm/eQOD7Awj","issue":"5","issued":{"date-parts":[["1993","5","1"]]},"page":"501-508","publisher":"Pergamon","title":"Synthesis of new ternary tunnel chalcogenides by ion exchange reactions and deintercalation of the ternary chromium selenides","type":"article-journal","volume":"28"}},{"id":83,"uris":["http://zotero.org/users/12200877/items/VJU3EUPC"],"itemData":{"id":83,"type":"article-journal","abstract":"Durch Umsetzungen der Alkalimetallcarbonate mit Chrom und dem entsprechenden Chalkogen in der Schmelze konnten die Verbindungen RbCr3S5, K3Cr11S18, RbCr5Se8 und CsCr5Se8 als gut ausgebildete Kristalle erhalten werden. Die Verbindungen kristallisieren monoklin im Raumgruppentyp C2/m (RbCr3S5: a = 19,372(3) Å, b = 3,498(1) Å, c = 12,119(2) Å, β = 122,78(1)°, Z = 4; K3Cr11S18: a = 41,876(3) Å, b = 3,463(1) Å, c = 16,315(3) Å, β = 150,07(1)°, Z = 2; RbCr5Se8: a = 18,737(2) Å, b = 3,623(1) Å; c = 9,016(1) Å, β = 104,65(1)°, Z = 2; CsCr5Se8: a = 18,795(2) Å, b = 3,637(1) Å, c = 9,104(1) Å, β = 104,52(1)°, Z = 2). Über Gruppe‐Untergruppe‐Beziehungen wird eine Struktursystematik vorgeschlagen. MAPLE‐Rechnungen zeigen, daß die Reaktionen der binären Chalkogenide zu den ternären Verbindungen jeweils exotherm sind und vom Verhältnis Chrom/Alkalimetall in den ternären Chalkogeniden abhängen. Copyright © 1993 Verlag GmbH &amp; Co. KGaA, Weinheim","container-title":"Zeitschrift für anorganische und allgemeine Chemie","DOI":"10.1002/ZAAC.19936190205","ISSN":"1521-3749","issue":"2","note":"publisher: John Wiley &amp; Sons, Ltd","page":"243-252","title":"New alkali metal chromium chalcogenides and their structural classification","volume":"619","author":[{"family":"Bronger","given":"W."},{"family":"Herudek","given":"C."},{"family":"Huster","given":"J."},{"family":"Schmitz","given":"D."}],"issued":{"date-parts":[["1993",2,1]]}}},{"id":466,"uris":["http://zotero.org/users/12200877/items</w:instrText>
      </w:r>
      <w:r w:rsidR="00134594" w:rsidRPr="00134594">
        <w:rPr>
          <w:lang w:val="en-GB"/>
        </w:rPr>
        <w:instrText xml:space="preserve">/JEN6NSNN"],"itemData":{"id":466,"type":"article-journal","abstract":"Low temperature ion exchange reactions were used to prepare an isostructural series of compounds, M'M5X8 (X = Se, Te; M = Cr, Ti; M' = Li, Na, K, Rb, Cs, Cd, Sn, Pb) in which the exchanged cations reside in one-dimensional tunnels within the structure. Calorimetry and diffraction measurements were used to follow the exchange process and chemical analysis of the products showed a dependence on the extent of exchange with cation size. Exchange of divalent cations into the Cr5X8 framework led to a doubling of the unit cell in the tunnel direction due to an ordering of the cations while divalent cations in the Ti5Se8 framework remained randomly ordered. Magnetic susceptibility studies on several of the products indicated only small perturbations on the magnetic properties of the parent compounds as a result of cation exchange. © 1994.","container-title":"Materials Research Bulletin","DOI":"10.1016/0025-5408(94)00117-0","ISSN":"00255408","issue":"1","page":"65-73","title":"The preparation and properties of M'M5X8 (X = Se, Te; M = Cr, Ti; M' = Li, Na, K, Rb, Cs, Cd, Sn, Pb) via low temperature ion exchange reaction","volume":"30","author":[{"family":"Novet","given":"Thomas"},{"family":"Wagner","given":"Michael"},{"family":"Jiang","given":"Min"},{"family":"Johnson","given":"David C."}],"issued":{"date-parts":[["1995"]]}}}],"schema":"https://github.com/citation-style-language/schema/raw/master/csl-citation.json"} </w:instrText>
      </w:r>
      <w:r w:rsidR="001B690A" w:rsidRPr="00451746">
        <w:fldChar w:fldCharType="separate"/>
      </w:r>
      <w:r w:rsidR="00134594" w:rsidRPr="00134594">
        <w:rPr>
          <w:vertAlign w:val="superscript"/>
        </w:rPr>
        <w:t>17,30,31</w:t>
      </w:r>
      <w:r w:rsidR="001B690A" w:rsidRPr="00451746">
        <w:fldChar w:fldCharType="end"/>
      </w:r>
      <w:r w:rsidR="00F04DCF" w:rsidRPr="00451746">
        <w:t xml:space="preserve"> </w:t>
      </w:r>
      <w:r w:rsidR="005C04B1" w:rsidRPr="00451746">
        <w:t>T</w:t>
      </w:r>
      <w:r w:rsidR="00D23242" w:rsidRPr="00451746">
        <w:t xml:space="preserve">his </w:t>
      </w:r>
      <w:r w:rsidR="005C04B1" w:rsidRPr="00451746">
        <w:t>may be</w:t>
      </w:r>
      <w:r w:rsidR="00D23242" w:rsidRPr="00451746">
        <w:t xml:space="preserve"> explained by both a</w:t>
      </w:r>
      <w:r w:rsidR="00F04DCF" w:rsidRPr="00451746">
        <w:t xml:space="preserve"> higher amount and </w:t>
      </w:r>
      <w:r w:rsidR="00D23242" w:rsidRPr="00451746">
        <w:t xml:space="preserve">a larger </w:t>
      </w:r>
      <w:r w:rsidR="005C04B1" w:rsidRPr="00451746">
        <w:t xml:space="preserve">atomic </w:t>
      </w:r>
      <w:r w:rsidR="00F04DCF" w:rsidRPr="00451746">
        <w:t xml:space="preserve">radius of </w:t>
      </w:r>
      <w:r w:rsidR="005C04B1" w:rsidRPr="00451746">
        <w:t xml:space="preserve">the </w:t>
      </w:r>
      <w:r w:rsidR="00F04DCF" w:rsidRPr="00451746">
        <w:t>inserted cations in these two compounds</w:t>
      </w:r>
      <w:r w:rsidR="00F04DCF">
        <w:t>.</w:t>
      </w:r>
      <w:r>
        <w:t xml:space="preserve"> </w:t>
      </w:r>
      <w:r w:rsidR="007D2A2E">
        <w:t>A large anisotropic atomic displacement parameter is observed along the channel direction (</w:t>
      </w:r>
      <w:r w:rsidR="007D2A2E" w:rsidRPr="00B44A2A">
        <w:rPr>
          <w:i/>
        </w:rPr>
        <w:t>b</w:t>
      </w:r>
      <w:r w:rsidR="007D2A2E">
        <w:t xml:space="preserve">-axis) as </w:t>
      </w:r>
      <w:r w:rsidR="00673C2D">
        <w:t>reflected</w:t>
      </w:r>
      <w:r w:rsidR="007D2A2E">
        <w:t xml:space="preserve"> by extended values of </w:t>
      </w:r>
      <w:r w:rsidR="007D2A2E" w:rsidRPr="00445C55">
        <w:rPr>
          <w:i/>
        </w:rPr>
        <w:t>U</w:t>
      </w:r>
      <w:r w:rsidR="007D2A2E" w:rsidRPr="0052559A">
        <w:rPr>
          <w:vertAlign w:val="subscript"/>
        </w:rPr>
        <w:t>22</w:t>
      </w:r>
      <w:r w:rsidR="007D2A2E">
        <w:t xml:space="preserve"> = 0.08 </w:t>
      </w:r>
      <w:r w:rsidR="007D2A2E" w:rsidRPr="007D2A2E">
        <w:t>Å</w:t>
      </w:r>
      <w:r w:rsidR="007D2A2E" w:rsidRPr="0052559A">
        <w:rPr>
          <w:vertAlign w:val="superscript"/>
        </w:rPr>
        <w:t>2</w:t>
      </w:r>
      <w:r w:rsidR="00F95C85">
        <w:t>,</w:t>
      </w:r>
      <w:r w:rsidR="007D2A2E">
        <w:t xml:space="preserve"> </w:t>
      </w:r>
      <w:r w:rsidR="0052559A">
        <w:t>manifold</w:t>
      </w:r>
      <w:r w:rsidR="007D2A2E">
        <w:t xml:space="preserve"> larger than th</w:t>
      </w:r>
      <w:r w:rsidR="00673C2D">
        <w:t>ose</w:t>
      </w:r>
      <w:r w:rsidR="007D2A2E">
        <w:t xml:space="preserve"> </w:t>
      </w:r>
      <w:r w:rsidR="00673C2D">
        <w:t>in</w:t>
      </w:r>
      <w:r w:rsidR="007D2A2E">
        <w:t xml:space="preserve"> other directions</w:t>
      </w:r>
      <w:r w:rsidR="00A17E40">
        <w:t xml:space="preserve"> (</w:t>
      </w:r>
      <w:r w:rsidR="00A17E40">
        <w:fldChar w:fldCharType="begin"/>
      </w:r>
      <w:r w:rsidR="00A17E40">
        <w:instrText xml:space="preserve"> REF _Ref155602876 \h </w:instrText>
      </w:r>
      <w:r w:rsidR="00A17E40">
        <w:fldChar w:fldCharType="separate"/>
      </w:r>
      <w:r w:rsidR="00B7537F" w:rsidRPr="00B12490">
        <w:rPr>
          <w:b/>
        </w:rPr>
        <w:t xml:space="preserve">Table </w:t>
      </w:r>
      <w:r w:rsidR="00B7537F">
        <w:rPr>
          <w:b/>
          <w:noProof/>
        </w:rPr>
        <w:t>2</w:t>
      </w:r>
      <w:r w:rsidR="00A17E40">
        <w:fldChar w:fldCharType="end"/>
      </w:r>
      <w:r w:rsidR="00A17E40">
        <w:t>)</w:t>
      </w:r>
      <w:r w:rsidR="007D2A2E">
        <w:t>.</w:t>
      </w:r>
      <w:r w:rsidR="0052559A">
        <w:t xml:space="preserve"> </w:t>
      </w:r>
      <w:r w:rsidR="00BF3086" w:rsidRPr="00BF3086">
        <w:t xml:space="preserve">This phenomenon is recurrent in several pseudo-hollandite compounds, </w:t>
      </w:r>
      <w:r w:rsidR="00BF3086" w:rsidRPr="00451746">
        <w:t xml:space="preserve">particularly in </w:t>
      </w:r>
      <w:r w:rsidR="005C04B1" w:rsidRPr="00451746">
        <w:t xml:space="preserve">the </w:t>
      </w:r>
      <w:r w:rsidR="00BF3086" w:rsidRPr="00451746">
        <w:t xml:space="preserve">cases of </w:t>
      </w:r>
      <w:r w:rsidR="00907B95">
        <w:t>partially</w:t>
      </w:r>
      <w:r w:rsidR="00BF3086" w:rsidRPr="00451746">
        <w:t xml:space="preserve">-filled compounds such as </w:t>
      </w:r>
      <w:r w:rsidR="007D2A2E" w:rsidRPr="00451746">
        <w:t>Tl</w:t>
      </w:r>
      <w:r w:rsidR="007D2A2E" w:rsidRPr="00451746">
        <w:rPr>
          <w:vertAlign w:val="subscript"/>
        </w:rPr>
        <w:t>x</w:t>
      </w:r>
      <w:r w:rsidR="007D2A2E" w:rsidRPr="00451746">
        <w:t>Cr</w:t>
      </w:r>
      <w:r w:rsidR="007D2A2E" w:rsidRPr="00451746">
        <w:rPr>
          <w:vertAlign w:val="subscript"/>
        </w:rPr>
        <w:t>5</w:t>
      </w:r>
      <w:r w:rsidR="007D2A2E" w:rsidRPr="00451746">
        <w:t>Se</w:t>
      </w:r>
      <w:r w:rsidR="007D2A2E" w:rsidRPr="00451746">
        <w:rPr>
          <w:vertAlign w:val="subscript"/>
        </w:rPr>
        <w:t>8</w:t>
      </w:r>
      <w:r w:rsidR="00761BCE" w:rsidRPr="00451746">
        <w:t>,</w:t>
      </w:r>
      <w:r w:rsidR="00761BCE" w:rsidRPr="00451746">
        <w:fldChar w:fldCharType="begin"/>
      </w:r>
      <w:r w:rsidR="00134594">
        <w:instrText xml:space="preserve"> ADDIN ZOTERO_ITEM CSL_CITATION {"citationID":"bAHufADk","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761BCE" w:rsidRPr="00451746">
        <w:fldChar w:fldCharType="separate"/>
      </w:r>
      <w:r w:rsidR="00134594" w:rsidRPr="00134594">
        <w:rPr>
          <w:vertAlign w:val="superscript"/>
        </w:rPr>
        <w:t>24</w:t>
      </w:r>
      <w:r w:rsidR="00761BCE" w:rsidRPr="00451746">
        <w:fldChar w:fldCharType="end"/>
      </w:r>
      <w:r w:rsidR="0052559A" w:rsidRPr="00451746">
        <w:t xml:space="preserve"> </w:t>
      </w:r>
      <w:r w:rsidR="00B6075B" w:rsidRPr="00451746">
        <w:t>Tl</w:t>
      </w:r>
      <w:r w:rsidR="00761BCE" w:rsidRPr="00451746">
        <w:rPr>
          <w:vertAlign w:val="subscript"/>
        </w:rPr>
        <w:t>x</w:t>
      </w:r>
      <w:r w:rsidR="00761BCE" w:rsidRPr="00451746">
        <w:t>V</w:t>
      </w:r>
      <w:r w:rsidR="00761BCE" w:rsidRPr="00451746">
        <w:rPr>
          <w:vertAlign w:val="subscript"/>
        </w:rPr>
        <w:t>5</w:t>
      </w:r>
      <w:r w:rsidR="00761BCE" w:rsidRPr="00451746">
        <w:t>S</w:t>
      </w:r>
      <w:r w:rsidR="00761BCE" w:rsidRPr="00451746">
        <w:rPr>
          <w:vertAlign w:val="subscript"/>
        </w:rPr>
        <w:t>8</w:t>
      </w:r>
      <w:r w:rsidR="00761BCE" w:rsidRPr="00451746">
        <w:t>,</w:t>
      </w:r>
      <w:r w:rsidR="00761BCE" w:rsidRPr="00451746">
        <w:fldChar w:fldCharType="begin"/>
      </w:r>
      <w:r w:rsidR="00134594">
        <w:instrText xml:space="preserve"> ADDIN ZOTERO_ITEM CSL_CITATION {"citationID":"wYv0QPh1","properties":{"formattedCitation":"\\super 34\\nosupersub{}","plainCitation":"34","noteIndex":0},"citationItems":[{"id":628,"uris":["http://zotero.org/users/12200877/items/LVEBCXDT"],"itemData":{"id":628,"type":"article-journal","abstract":"The title compounds are monoclinic, space group C2/m, Z = 2 with the lattice constants (in Å): a = 17.859, b = 3.433, c = 8.804, β = 104.26° (TlxTi5S8)a = 17.490, b = 3.297, c = 8.511, β = 103.95° (TlxV5S8)a = 17.767, b = 3.431, c = 8.594, β = 104.68° (TlCr5S8) The crystal structures of TlxTi5S8 and TlxV5S8 were refined from single crystal data (R = 4.3% and 3.7% respectively), and the centrosymmetry of the TlV5S8 type was proven. © 1987.","container-title":"Materials Research Bulletin","DOI":"10.1016/0025-5408(87)90215-7","ISSN":"0025-5408","issue":"11","note":"publisher: Pergamon","page":"1499-1504","title":"On the crystal chemistry of hollandite-like phases with TlV5S8 structure: The crystal structures of TlxTi5S8, TlxV5S8 and TlCr5S8","volume":"22","author":[{"family":"Quint","given":"R."},{"family":"Boller","given":"H."}],"issued":{"date-parts":[["1987",11,1]]}}}],"schema":"https://github.com/citation-style-language/schema/raw/master/csl-citation.json"} </w:instrText>
      </w:r>
      <w:r w:rsidR="00761BCE" w:rsidRPr="00451746">
        <w:fldChar w:fldCharType="separate"/>
      </w:r>
      <w:r w:rsidR="00134594" w:rsidRPr="00134594">
        <w:rPr>
          <w:vertAlign w:val="superscript"/>
        </w:rPr>
        <w:t>34</w:t>
      </w:r>
      <w:r w:rsidR="00761BCE" w:rsidRPr="00451746">
        <w:fldChar w:fldCharType="end"/>
      </w:r>
      <w:r w:rsidR="00761BCE" w:rsidRPr="00451746">
        <w:t xml:space="preserve"> A</w:t>
      </w:r>
      <w:r w:rsidR="00761BCE" w:rsidRPr="00451746">
        <w:rPr>
          <w:vertAlign w:val="subscript"/>
        </w:rPr>
        <w:t>x</w:t>
      </w:r>
      <w:r w:rsidR="00761BCE" w:rsidRPr="00451746">
        <w:t>Cr</w:t>
      </w:r>
      <w:r w:rsidR="00761BCE" w:rsidRPr="00451746">
        <w:rPr>
          <w:vertAlign w:val="subscript"/>
        </w:rPr>
        <w:t>5</w:t>
      </w:r>
      <w:r w:rsidR="00761BCE" w:rsidRPr="00451746">
        <w:t>Se</w:t>
      </w:r>
      <w:r w:rsidR="00761BCE" w:rsidRPr="00451746">
        <w:rPr>
          <w:vertAlign w:val="subscript"/>
        </w:rPr>
        <w:t>8</w:t>
      </w:r>
      <w:r w:rsidR="00761BCE" w:rsidRPr="00451746">
        <w:t xml:space="preserve"> (</w:t>
      </w:r>
      <w:r w:rsidR="00761BCE" w:rsidRPr="00DD25C2">
        <w:rPr>
          <w:color w:val="FF0000"/>
        </w:rPr>
        <w:t>A</w:t>
      </w:r>
      <w:r w:rsidR="00761BCE" w:rsidRPr="00451746">
        <w:t xml:space="preserve"> = Rb, Cs)</w:t>
      </w:r>
      <w:r w:rsidR="00761BCE" w:rsidRPr="00451746">
        <w:fldChar w:fldCharType="begin"/>
      </w:r>
      <w:r w:rsidR="00134594">
        <w:instrText xml:space="preserve"> ADDIN ZOTERO_ITEM CSL_CITATION {"citationID":"wwqutxyT","properties":{"formattedCitation":"\\super 22\\nosupersub{}","plainCitation":"22","noteIndex":0},"citationItems":[{"id":82,"uris":["http://www.mendeley.com/documents/?uuid=9ba6687b-3faa-3aeb-b228-a36747208aae","http://zotero.org/users/12200877/items/3C6VFLE9"],"itemData":{"id":82,"type":"article-journal","abstract":"The nonstoichiometric compounds Rb0.75Cr5Se8 and Cs0.76Cr5Se8 crystallise in the monoclinic space group C2/m (Z = 2) being isostructural to KCr5S8 (Rb0.75Cr5Se8: a = 1877.0(8) pm, b = 361.2(2) pm, c = 902.1(9) pm, β = 104.23(6)°, Rf = 0.0399, 826 unique reflections; Cs0.76Cr5Se8: a = 1885.3(9) pm, b = 362.7(2) pm, c = 910.9(3) pm, β = 104.27(4)°, Rf = 0.0524, 1280 unique reflections). The structures are built up by edge and face shared CrSe6 octahedra forming one-dimensional channels parallel to the monoclinic b axis. In these channels, the alkali metal ions are located. Many compounds of the KCr5S8-structure type display significant enlargement of the U11 or the U22 displacement parameters of the univalent metal ions. A model that can explain the enlargement of these parameters is presented. It is based on the relative size of the MI lattice sites including repulsions and M+ ion deficiency phenomena. © 2000, Oldenbourg Wissenschaftsverlag GmbH. All rights reserved.","container-title":"Zeitschrift fur Kristallographie","DOI":"10.1524/ZKRI.2000.215.11.683","issue":"36831","page":"683","title":"Thermal motion of the univalent metal ions in KCr5S8-type chalcogenides, ternary chromium selenides MxCr5Se8 (M = Rb, Cs)","volume":"215","author":[{"family":"Saßmannshausen","given":"M."},{"family":"Lutz","given":"H. D."}],"issued":{"date-parts":[["2000"]]}}}],"schema":"https://github.com/citation-style-language/schema/raw/master/csl-citation.json"} </w:instrText>
      </w:r>
      <w:r w:rsidR="00761BCE" w:rsidRPr="00451746">
        <w:fldChar w:fldCharType="separate"/>
      </w:r>
      <w:r w:rsidR="00134594" w:rsidRPr="00134594">
        <w:rPr>
          <w:vertAlign w:val="superscript"/>
        </w:rPr>
        <w:t>22</w:t>
      </w:r>
      <w:r w:rsidR="00761BCE" w:rsidRPr="00451746">
        <w:fldChar w:fldCharType="end"/>
      </w:r>
      <w:r w:rsidR="00761BCE" w:rsidRPr="00451746">
        <w:t xml:space="preserve"> or </w:t>
      </w:r>
      <w:r w:rsidR="00761BCE" w:rsidRPr="00451746">
        <w:rPr>
          <w:i/>
        </w:rPr>
        <w:t>B</w:t>
      </w:r>
      <w:r w:rsidR="00761BCE" w:rsidRPr="00451746">
        <w:t>-type A’</w:t>
      </w:r>
      <w:r w:rsidR="00761BCE" w:rsidRPr="00451746">
        <w:rPr>
          <w:vertAlign w:val="subscript"/>
        </w:rPr>
        <w:t>x</w:t>
      </w:r>
      <w:r w:rsidR="00761BCE" w:rsidRPr="00451746">
        <w:t>Cr</w:t>
      </w:r>
      <w:r w:rsidR="00761BCE" w:rsidRPr="00451746">
        <w:rPr>
          <w:vertAlign w:val="subscript"/>
        </w:rPr>
        <w:t>5</w:t>
      </w:r>
      <w:r w:rsidR="00761BCE" w:rsidRPr="00451746">
        <w:t>Te</w:t>
      </w:r>
      <w:r w:rsidR="00761BCE" w:rsidRPr="00451746">
        <w:rPr>
          <w:vertAlign w:val="subscript"/>
        </w:rPr>
        <w:t>8</w:t>
      </w:r>
      <w:r w:rsidR="007D2A2E" w:rsidRPr="00451746">
        <w:t>.</w:t>
      </w:r>
      <w:r w:rsidR="00761BCE" w:rsidRPr="00451746">
        <w:t>(</w:t>
      </w:r>
      <w:r w:rsidR="00761BCE" w:rsidRPr="00DD25C2">
        <w:rPr>
          <w:color w:val="FF0000"/>
        </w:rPr>
        <w:t xml:space="preserve">A’ </w:t>
      </w:r>
      <w:r w:rsidR="00761BCE" w:rsidRPr="00451746">
        <w:t>= Rb, Cs).</w:t>
      </w:r>
      <w:r w:rsidR="00761BCE" w:rsidRPr="00451746">
        <w:fldChar w:fldCharType="begin"/>
      </w:r>
      <w:r w:rsidR="00134594">
        <w:instrText xml:space="preserve"> ADDIN ZOTERO_ITEM CSL_CITATION {"citationID":"0sX4eojR","properties":{"formattedCitation":"\\super 19,42\\nosupersub{}","plainCitation":"19,42","noteIndex":0},"citationItems":[{"id":95,"uris":["http://www.mendeley.com/documents/?uuid=1ec172a9-50ee-374a-ba11-1398513ada43","http://zotero.org/users/12200877/items/RP6ILWLE"],"itemData":{"id":95,"type":"article-journal","abstract":"The material Rb0.73Cr5Te8 is a new channel-type structure prepared from the elements at 850°C. It crystallizes in the monoclinic space group C2/m with cell dimensions a = 20.315(4), b = 3.931(1), c = 14.304(3)Å, and β = 139.77(1)°. The structure determination was performed on 1329 independant reflections (I &gt; 3σ(I)) and refinement of 47 variables led to reliability factors of R = 2.81% and Rw = 3.29%. The structure is based upon the hollandite structure, and consists of CrTe2 layers connected by CrTe6 octahedra, resulting in the formation of channels along the b direction. These channels are subsequently filled by rubidium. The structure described differs from those structures already determined for the other materials in the family AM5X8 in the mode of connection between the layers. © 1996 Academic Press, Inc.","container-title":"Journal of Solid State Chemistry","DOI":"10.1006/JSSC.1996.0079","ISSN":"0022-4596","issue":"1","note":"publisher: Academic Press","page":"41-45","title":"Synthesis and Crystal Structure of the New Hollandite-like Channel Phase Rb0.73Cr5Te8","volume":"122","author":[{"family":"Gareh","given":"J."},{"family":"Boucher","given":"F."},{"family":"Evain","given":"M."},{"family":"O'Connor","given":"C. J."},{"family":"Li","given":"S."}],"issued":{"date-parts":[["1996",2,15]]}}},{"id":850,"uris":["http://zotero.org/users/12200877/items/YH8YBXTX"],"itemData":{"id":850,"type":"article-journal","abstract":"This article presents a comprehensive study on the synthesis and structural and thermal conductivity properties of cesium-inserted chromium tellurides of formula CsxCr5Te8. Single crystals of three different compositions (x = 0.73, 0.91, and 0.97) were successfully synthesized and suggested the existence of a solid solution in the range 0.73 &lt; x &lt; 1. Through a detailed single-crystal characterization, the complete structure of these compounds is determined, revealing a distinct B-type hollandite-like structural form derived from the hollandite structure, in contrast to the more commonly observed A-type pseudo-hollandite in AM5X8-type chalcogenides (A = cation, M = transition metal, and X = chalcogen). Periodic density functional theory calculations predict the Cs0.73Cr5Te8 composition as the most stable, with a metallic conductive behavior. The thermal conductivity of bulk CsxCr5Te8 samples is measured to be 1.4 W m–1 K–1 at 300 K and increases with temperature up to 2 W m–1 K–1 at 673 K.","container-title":"Inorganic Chemistry","DOI":"10.1021/acs.inorgchem.3c02590","ISSN":"0020-1669","issue":"41","journalAbbreviation":"Inorg. Chem.","note":"publisher: American Chemical Society","page":"16905-16912","source":"ACS Publications","title":"Synthesis, Crystal and Electronic Structure, and Thermal Conductivity Investigation of the Hollandite-like CsxCr5Te8 Phases (0.73 &lt; x &lt; 1)","volume":"62","author":[{"family":"Bouteiller","given":"Hugo"},{"family":"Fontaine","given":"Bruno"},{"family":"Mori","given":"Takao"},{"family":"Gascoin","given":"Franck"},{"family":"Halet","given":"Jean-François"},{"family":"Berthebaud","given":"David"}],"issued":{"date-parts":[["2023",10,16]]}}}],"schema":"https://github.com/citation-style-language/schema/raw/master/csl-citation.json"} </w:instrText>
      </w:r>
      <w:r w:rsidR="00761BCE" w:rsidRPr="00451746">
        <w:fldChar w:fldCharType="separate"/>
      </w:r>
      <w:r w:rsidR="00134594" w:rsidRPr="00134594">
        <w:rPr>
          <w:vertAlign w:val="superscript"/>
        </w:rPr>
        <w:t>19,42</w:t>
      </w:r>
      <w:r w:rsidR="00761BCE" w:rsidRPr="00451746">
        <w:fldChar w:fldCharType="end"/>
      </w:r>
      <w:r w:rsidR="007D2A2E" w:rsidRPr="00451746">
        <w:t xml:space="preserve"> It</w:t>
      </w:r>
      <w:r w:rsidR="007D2A2E">
        <w:t xml:space="preserve"> can be attributed </w:t>
      </w:r>
      <w:r w:rsidR="00666AD1">
        <w:t xml:space="preserve">to </w:t>
      </w:r>
      <w:r w:rsidR="007D2A2E">
        <w:t>the relatively low geometric</w:t>
      </w:r>
      <w:r w:rsidR="00907B95">
        <w:t>al</w:t>
      </w:r>
      <w:r w:rsidR="007D2A2E">
        <w:t xml:space="preserve"> restrictions of these cations along the </w:t>
      </w:r>
      <w:r w:rsidR="007D2A2E" w:rsidRPr="00B44A2A">
        <w:rPr>
          <w:i/>
        </w:rPr>
        <w:t>b</w:t>
      </w:r>
      <w:r w:rsidR="007D2A2E">
        <w:t xml:space="preserve">-axis (channel </w:t>
      </w:r>
      <w:r>
        <w:t>axis</w:t>
      </w:r>
      <w:r w:rsidR="007D2A2E">
        <w:t>) compared to other directions</w:t>
      </w:r>
      <w:r w:rsidR="00666AD1">
        <w:t>,</w:t>
      </w:r>
      <w:r w:rsidR="007D2A2E">
        <w:t xml:space="preserve"> due to the presence of the channel walls. In addition, it can be further accentuated by the presence of vacancies of the 2</w:t>
      </w:r>
      <w:r w:rsidR="007D2A2E" w:rsidRPr="007445CD">
        <w:rPr>
          <w:i/>
        </w:rPr>
        <w:t>a</w:t>
      </w:r>
      <w:r w:rsidR="007D2A2E">
        <w:t xml:space="preserve"> cationic site as 40 % of the site remains unoccupied</w:t>
      </w:r>
      <w:r w:rsidR="0052559A">
        <w:t>, resulting in a potential cationic disorder</w:t>
      </w:r>
      <w:r w:rsidR="007D2A2E">
        <w:t>.</w:t>
      </w:r>
      <w:r w:rsidR="009C5588">
        <w:t xml:space="preserve"> </w:t>
      </w:r>
    </w:p>
    <w:p w14:paraId="4AD5734E" w14:textId="02ED83F0" w:rsidR="007D2A2E" w:rsidRPr="00AD4A8B" w:rsidRDefault="00666AD1" w:rsidP="005C04B1">
      <w:pPr>
        <w:ind w:firstLine="284"/>
        <w:rPr>
          <w:lang w:val="en-GB"/>
        </w:rPr>
      </w:pPr>
      <w:r w:rsidRPr="00451746">
        <w:t xml:space="preserve">The </w:t>
      </w:r>
      <w:r w:rsidR="009C5588" w:rsidRPr="00451746">
        <w:t>Cr</w:t>
      </w:r>
      <w:r w:rsidR="00266062" w:rsidRPr="00451746">
        <w:rPr>
          <w:lang w:val="en-GB"/>
        </w:rPr>
        <w:t>‒</w:t>
      </w:r>
      <w:r w:rsidR="009C5588" w:rsidRPr="00451746">
        <w:t xml:space="preserve">Se </w:t>
      </w:r>
      <w:r w:rsidR="00CF548F" w:rsidRPr="00451746">
        <w:t>bond</w:t>
      </w:r>
      <w:r w:rsidR="009C5588" w:rsidRPr="00451746">
        <w:t xml:space="preserve"> </w:t>
      </w:r>
      <w:r w:rsidR="005C04B1" w:rsidRPr="00451746">
        <w:t xml:space="preserve">lengths </w:t>
      </w:r>
      <w:r w:rsidRPr="00451746">
        <w:t>range</w:t>
      </w:r>
      <w:r w:rsidR="009C5588" w:rsidRPr="00451746">
        <w:t xml:space="preserve"> from 2.4814(4) to 2.</w:t>
      </w:r>
      <w:r w:rsidR="009C5588">
        <w:t>6211(4)</w:t>
      </w:r>
      <w:r w:rsidR="00CF548F">
        <w:t xml:space="preserve"> </w:t>
      </w:r>
      <w:r w:rsidR="00CF548F" w:rsidRPr="007445CD">
        <w:t>Å</w:t>
      </w:r>
      <w:r w:rsidR="009C5588">
        <w:t xml:space="preserve">, </w:t>
      </w:r>
      <w:r>
        <w:t>consistent with those observed in other</w:t>
      </w:r>
      <w:r w:rsidR="007445CD">
        <w:t xml:space="preserve"> </w:t>
      </w:r>
      <w:r w:rsidR="00A17E40">
        <w:t xml:space="preserve">chromium selenide </w:t>
      </w:r>
      <w:r w:rsidR="007445CD">
        <w:t>pseudo-hollandite</w:t>
      </w:r>
      <w:r w:rsidR="00A17E40">
        <w:t>s</w:t>
      </w:r>
      <w:r w:rsidR="00F86226">
        <w:t xml:space="preserve"> (</w:t>
      </w:r>
      <w:r w:rsidR="00F86226">
        <w:fldChar w:fldCharType="begin"/>
      </w:r>
      <w:r w:rsidR="00F86226">
        <w:instrText xml:space="preserve"> REF _Ref155602882 \h </w:instrText>
      </w:r>
      <w:r w:rsidR="00F86226">
        <w:fldChar w:fldCharType="separate"/>
      </w:r>
      <w:r w:rsidR="00B7537F" w:rsidRPr="009F6A68">
        <w:rPr>
          <w:b/>
        </w:rPr>
        <w:t xml:space="preserve">Table </w:t>
      </w:r>
      <w:r w:rsidR="00B7537F">
        <w:rPr>
          <w:b/>
          <w:noProof/>
        </w:rPr>
        <w:t>3</w:t>
      </w:r>
      <w:r w:rsidR="00F86226">
        <w:fldChar w:fldCharType="end"/>
      </w:r>
      <w:r w:rsidR="00F86226">
        <w:t>)</w:t>
      </w:r>
      <w:r w:rsidR="007445CD">
        <w:t>.</w:t>
      </w:r>
      <w:r w:rsidR="00A17E40">
        <w:t xml:space="preserve"> </w:t>
      </w:r>
      <w:r w:rsidR="00F52F4F">
        <w:t>Notably,</w:t>
      </w:r>
      <w:r w:rsidR="00A17E40">
        <w:t xml:space="preserve"> </w:t>
      </w:r>
      <w:r w:rsidR="0048332F">
        <w:t xml:space="preserve">the principal short </w:t>
      </w:r>
      <w:r w:rsidR="00A17E40">
        <w:t>Cr</w:t>
      </w:r>
      <w:r w:rsidR="00266062" w:rsidRPr="00E1038A">
        <w:rPr>
          <w:lang w:val="en-GB"/>
        </w:rPr>
        <w:t>‒</w:t>
      </w:r>
      <w:r w:rsidR="00A17E40">
        <w:t xml:space="preserve">Cr </w:t>
      </w:r>
      <w:r w:rsidR="00891948">
        <w:t>distance</w:t>
      </w:r>
      <w:r w:rsidR="00A17E40">
        <w:t xml:space="preserve"> in</w:t>
      </w:r>
      <w:r w:rsidR="0048332F">
        <w:t xml:space="preserve"> the title compound </w:t>
      </w:r>
      <w:r w:rsidR="001B4088">
        <w:t>(Cr(2)</w:t>
      </w:r>
      <w:r w:rsidR="00266062" w:rsidRPr="00E1038A">
        <w:rPr>
          <w:lang w:val="en-GB"/>
        </w:rPr>
        <w:t>‒</w:t>
      </w:r>
      <w:r w:rsidR="001B4088">
        <w:t xml:space="preserve">Cr(3) = 3.0631(7) </w:t>
      </w:r>
      <w:r w:rsidR="001B4088" w:rsidRPr="007445CD">
        <w:t>Å</w:t>
      </w:r>
      <w:r w:rsidR="001B4088">
        <w:t xml:space="preserve">) </w:t>
      </w:r>
      <w:r w:rsidR="0048332F" w:rsidRPr="00891948">
        <w:t xml:space="preserve">is </w:t>
      </w:r>
      <w:r w:rsidR="005C04B1" w:rsidRPr="00891948">
        <w:t>slightly longer</w:t>
      </w:r>
      <w:r w:rsidR="0048332F">
        <w:t xml:space="preserve"> </w:t>
      </w:r>
      <w:r w:rsidR="00547547">
        <w:t xml:space="preserve">than </w:t>
      </w:r>
      <w:r w:rsidR="00547547" w:rsidRPr="00DB4A70">
        <w:t xml:space="preserve">that </w:t>
      </w:r>
      <w:r w:rsidR="005C04B1" w:rsidRPr="00DB4A70">
        <w:t>in</w:t>
      </w:r>
      <w:r w:rsidR="00A17E40" w:rsidRPr="00DB4A70">
        <w:t xml:space="preserve"> RbCr</w:t>
      </w:r>
      <w:r w:rsidR="00A17E40" w:rsidRPr="00DB4A70">
        <w:rPr>
          <w:vertAlign w:val="subscript"/>
        </w:rPr>
        <w:t>5</w:t>
      </w:r>
      <w:r w:rsidR="00A17E40" w:rsidRPr="00DB4A70">
        <w:t>Se</w:t>
      </w:r>
      <w:r w:rsidR="00A17E40" w:rsidRPr="00DB4A70">
        <w:rPr>
          <w:vertAlign w:val="subscript"/>
        </w:rPr>
        <w:t>8</w:t>
      </w:r>
      <w:r w:rsidR="00A17E40">
        <w:t xml:space="preserve"> </w:t>
      </w:r>
      <w:r w:rsidR="00547547">
        <w:lastRenderedPageBreak/>
        <w:t>(</w:t>
      </w:r>
      <w:r w:rsidR="00547547" w:rsidRPr="00547547">
        <w:t>3.0568(4)</w:t>
      </w:r>
      <w:r w:rsidR="001B4088" w:rsidRPr="001B4088">
        <w:t xml:space="preserve"> </w:t>
      </w:r>
      <w:r w:rsidR="001B4088" w:rsidRPr="007445CD">
        <w:t>Å</w:t>
      </w:r>
      <w:r w:rsidR="00547547">
        <w:t xml:space="preserve">) </w:t>
      </w:r>
      <w:r w:rsidR="00A17E40">
        <w:t>and CsCr</w:t>
      </w:r>
      <w:r w:rsidR="00A17E40" w:rsidRPr="001B4088">
        <w:rPr>
          <w:vertAlign w:val="subscript"/>
        </w:rPr>
        <w:t>5</w:t>
      </w:r>
      <w:r w:rsidR="00A17E40">
        <w:t>Se</w:t>
      </w:r>
      <w:r w:rsidR="00A17E40" w:rsidRPr="001B4088">
        <w:rPr>
          <w:vertAlign w:val="subscript"/>
        </w:rPr>
        <w:t>8</w:t>
      </w:r>
      <w:r w:rsidR="0048332F">
        <w:t xml:space="preserve"> </w:t>
      </w:r>
      <w:r w:rsidR="00547547">
        <w:t>(</w:t>
      </w:r>
      <w:r w:rsidR="00547547" w:rsidRPr="00547547">
        <w:t>3.0480(4)</w:t>
      </w:r>
      <w:r w:rsidR="001B4088" w:rsidRPr="001B4088">
        <w:t xml:space="preserve"> </w:t>
      </w:r>
      <w:r w:rsidR="001B4088" w:rsidRPr="007445CD">
        <w:t>Å</w:t>
      </w:r>
      <w:r w:rsidR="00547547">
        <w:t>)</w:t>
      </w:r>
      <w:r w:rsidR="00445C55">
        <w:t>.</w:t>
      </w:r>
      <w:r w:rsidR="00445C55">
        <w:fldChar w:fldCharType="begin"/>
      </w:r>
      <w:r w:rsidR="00134594">
        <w:instrText xml:space="preserve"> ADDIN ZOTERO_ITEM CSL_CITATION {"citationID":"hb9tLWiZ","properties":{"formattedCitation":"\\super 30\\nosupersub{}","plainCitation":"30","noteIndex":0},"citationItems":[{"id":83,"uris":["http://zotero.org/users/12200877/items/VJU3EUPC"],"itemData":{"id":83,"type":"article-journal","abstract":"Durch Umsetzungen der Alkalimetallcarbonate mit Chrom und dem entsprechenden Chalkogen in der Schmelze konnten die Verbindungen RbCr3S5, K3Cr11S18, RbCr5Se8 und CsCr5Se8 als gut ausgebildete Kristalle erhalten werden. Die Verbindungen kristallisieren monoklin im Raumgruppentyp C2/m (RbCr3S5: a = 19,372(3) Å, b = 3,498(1) Å, c = 12,119(2) Å, β = 122,78(1)°, Z = 4; K3Cr11S18: a = 41,876(3) Å, b = 3,463(1) Å, c = 16,315(3) Å, β = 150,07(1)°, Z = 2; RbCr5Se8: a = 18,737(2) Å, b = 3,623(1) Å; c = 9,016(1) Å, β = 104,65(1)°, Z = 2; CsCr5Se8: a = 18,795(2) Å, b = 3,637(1) Å, c = 9,104(1) Å, β = 104,52(1)°, Z = 2). Über Gruppe‐Untergruppe‐Beziehungen wird eine Struktursystematik vorgeschlagen. MAPLE‐Rechnungen zeigen, daß die Reaktionen der binären Chalkogenide zu den ternären Verbindungen jeweils exotherm sind und vom Verhältnis Chrom/Alkalimetall in den ternären Chalkogeniden abhängen. Copyright © 1993 Verlag GmbH &amp; Co. KGaA, Weinheim","container-title":"Zeitschrift für anorganische und allgemeine Chemie","DOI":"10.1002/ZAAC.19936190205","ISSN":"1521-3749","issue":"2","note":"publisher: John Wiley &amp; Sons, Ltd","page":"243-252","title":"New alkali metal chromium chalcogenides and their structural classification","volume":"619","author":[{"family":"Bronger","given":"W."},{"family":"Herudek","given":"C."},{"family":"Huster","given":"J."},{"family":"Schmitz","given":"D."}],"issued":{"date-parts":[["1993",2,1]]}}}],"schema":"https://github.com/citation-style-language/schema/raw/master/csl-citation.json"} </w:instrText>
      </w:r>
      <w:r w:rsidR="00445C55">
        <w:fldChar w:fldCharType="separate"/>
      </w:r>
      <w:r w:rsidR="00134594" w:rsidRPr="00134594">
        <w:rPr>
          <w:vertAlign w:val="superscript"/>
        </w:rPr>
        <w:t>30</w:t>
      </w:r>
      <w:r w:rsidR="00445C55">
        <w:fldChar w:fldCharType="end"/>
      </w:r>
      <w:r w:rsidR="00547547">
        <w:t xml:space="preserve"> This </w:t>
      </w:r>
      <w:r w:rsidR="00F52F4F">
        <w:t>trend aligns</w:t>
      </w:r>
      <w:r w:rsidR="00547547">
        <w:t xml:space="preserve"> with the increasing size of the inserted cations</w:t>
      </w:r>
      <w:r w:rsidR="00F86226">
        <w:t xml:space="preserve"> in the ACr</w:t>
      </w:r>
      <w:r w:rsidR="00F86226" w:rsidRPr="00C02D13">
        <w:rPr>
          <w:vertAlign w:val="subscript"/>
        </w:rPr>
        <w:t>5</w:t>
      </w:r>
      <w:r w:rsidR="00F86226">
        <w:t>Se</w:t>
      </w:r>
      <w:r w:rsidR="00F86226" w:rsidRPr="00C02D13">
        <w:rPr>
          <w:vertAlign w:val="subscript"/>
        </w:rPr>
        <w:t>8</w:t>
      </w:r>
      <w:r w:rsidR="00F86226">
        <w:t xml:space="preserve"> (</w:t>
      </w:r>
      <w:r w:rsidR="00F86226" w:rsidRPr="007A04DA">
        <w:rPr>
          <w:i/>
          <w:iCs/>
        </w:rPr>
        <w:t>A</w:t>
      </w:r>
      <w:r w:rsidR="00F86226">
        <w:t xml:space="preserve"> = Rb/Ba, Rb, Cs) series</w:t>
      </w:r>
      <w:r w:rsidR="00547547">
        <w:t>, result</w:t>
      </w:r>
      <w:r w:rsidR="00F52F4F">
        <w:t>ing</w:t>
      </w:r>
      <w:r w:rsidR="00547547">
        <w:t xml:space="preserve"> in </w:t>
      </w:r>
      <w:r w:rsidR="009D30B7">
        <w:t xml:space="preserve">a </w:t>
      </w:r>
      <w:r w:rsidR="00F52F4F">
        <w:t>large</w:t>
      </w:r>
      <w:r w:rsidR="00547547">
        <w:t xml:space="preserve">r </w:t>
      </w:r>
      <w:proofErr w:type="spellStart"/>
      <w:r w:rsidR="00547547">
        <w:t>intercationic</w:t>
      </w:r>
      <w:proofErr w:type="spellEnd"/>
      <w:r w:rsidR="00547547">
        <w:t xml:space="preserve"> distance in the channels (</w:t>
      </w:r>
      <w:r w:rsidR="00F86226">
        <w:t>Rb/Ba</w:t>
      </w:r>
      <w:r w:rsidR="00266062" w:rsidRPr="00E1038A">
        <w:rPr>
          <w:lang w:val="en-GB"/>
        </w:rPr>
        <w:t>‒</w:t>
      </w:r>
      <w:r w:rsidR="00F86226">
        <w:t xml:space="preserve">Rb/Ba = </w:t>
      </w:r>
      <w:r w:rsidR="00F86226" w:rsidRPr="00F86226">
        <w:t xml:space="preserve">3.6030(1) </w:t>
      </w:r>
      <w:r w:rsidR="00F86226" w:rsidRPr="007445CD">
        <w:t>Å</w:t>
      </w:r>
      <w:r w:rsidR="00F86226">
        <w:t>, Rb</w:t>
      </w:r>
      <w:r w:rsidR="00266062" w:rsidRPr="00E1038A">
        <w:rPr>
          <w:lang w:val="en-GB"/>
        </w:rPr>
        <w:t>‒</w:t>
      </w:r>
      <w:r w:rsidR="00F86226">
        <w:t xml:space="preserve">Rb = </w:t>
      </w:r>
      <w:r w:rsidR="00F86226" w:rsidRPr="00F86226">
        <w:t xml:space="preserve">3.623(1) </w:t>
      </w:r>
      <w:r w:rsidR="00F86226" w:rsidRPr="007445CD">
        <w:t>Å</w:t>
      </w:r>
      <w:r w:rsidR="00F86226">
        <w:t>, Cs</w:t>
      </w:r>
      <w:r w:rsidR="00266062" w:rsidRPr="00E1038A">
        <w:rPr>
          <w:lang w:val="en-GB"/>
        </w:rPr>
        <w:t>‒</w:t>
      </w:r>
      <w:r w:rsidR="00F86226">
        <w:t xml:space="preserve">Cs = </w:t>
      </w:r>
      <w:r w:rsidR="00F86226" w:rsidRPr="00F86226">
        <w:t xml:space="preserve">3.637(1) </w:t>
      </w:r>
      <w:r w:rsidR="00F86226" w:rsidRPr="007445CD">
        <w:t>Å</w:t>
      </w:r>
      <w:r w:rsidR="00547547">
        <w:t>)</w:t>
      </w:r>
      <w:r w:rsidR="00F52F4F">
        <w:t>,</w:t>
      </w:r>
      <w:r w:rsidR="00547547">
        <w:t xml:space="preserve"> and a more constricted </w:t>
      </w:r>
      <w:r w:rsidR="00F86226">
        <w:t xml:space="preserve">anionic </w:t>
      </w:r>
      <w:r w:rsidR="00547547">
        <w:t>framework</w:t>
      </w:r>
      <w:r w:rsidR="00F86226">
        <w:t xml:space="preserve"> </w:t>
      </w:r>
      <w:r w:rsidR="00C02D13">
        <w:t>in</w:t>
      </w:r>
      <w:r w:rsidR="00CA0919">
        <w:t xml:space="preserve"> the</w:t>
      </w:r>
      <w:r w:rsidR="00C02D13">
        <w:t xml:space="preserve"> </w:t>
      </w:r>
      <w:r w:rsidR="00CA0919">
        <w:t>pseudo-</w:t>
      </w:r>
      <w:r w:rsidR="00CA0919" w:rsidRPr="00AD4A8B">
        <w:t>hollandites insert</w:t>
      </w:r>
      <w:r w:rsidR="00AD4A8B" w:rsidRPr="00AD4A8B">
        <w:t>ed with</w:t>
      </w:r>
      <w:r w:rsidR="00CA0919" w:rsidRPr="00AD4A8B">
        <w:t xml:space="preserve"> large</w:t>
      </w:r>
      <w:r w:rsidR="00AD4A8B" w:rsidRPr="00AD4A8B">
        <w:t>-radius</w:t>
      </w:r>
      <w:r w:rsidR="00C02D13">
        <w:t xml:space="preserve"> cation</w:t>
      </w:r>
      <w:r w:rsidR="00F52F4F">
        <w:t>s</w:t>
      </w:r>
      <w:r w:rsidR="00F86226">
        <w:t>.</w:t>
      </w:r>
      <w:r w:rsidR="00B265CB">
        <w:t xml:space="preserve"> </w:t>
      </w:r>
    </w:p>
    <w:p w14:paraId="05BDCD44" w14:textId="6B0F656F" w:rsidR="009F6A68" w:rsidRDefault="009F6A68" w:rsidP="00773F6A">
      <w:pPr>
        <w:pStyle w:val="Lgende"/>
        <w:keepNext/>
        <w:spacing w:line="360" w:lineRule="auto"/>
      </w:pPr>
      <w:bookmarkStart w:id="4" w:name="_Ref155602876"/>
      <w:r w:rsidRPr="00B12490">
        <w:rPr>
          <w:b/>
        </w:rPr>
        <w:t xml:space="preserve">Table </w:t>
      </w:r>
      <w:r w:rsidRPr="009F6A68">
        <w:rPr>
          <w:b/>
        </w:rPr>
        <w:fldChar w:fldCharType="begin"/>
      </w:r>
      <w:r w:rsidRPr="00B12490">
        <w:rPr>
          <w:b/>
        </w:rPr>
        <w:instrText xml:space="preserve"> SEQ Table \* ARABIC </w:instrText>
      </w:r>
      <w:r w:rsidRPr="009F6A68">
        <w:rPr>
          <w:b/>
        </w:rPr>
        <w:fldChar w:fldCharType="separate"/>
      </w:r>
      <w:r w:rsidR="00B7537F">
        <w:rPr>
          <w:b/>
          <w:noProof/>
        </w:rPr>
        <w:t>2</w:t>
      </w:r>
      <w:r w:rsidRPr="009F6A68">
        <w:rPr>
          <w:b/>
        </w:rPr>
        <w:fldChar w:fldCharType="end"/>
      </w:r>
      <w:bookmarkEnd w:id="4"/>
      <w:r w:rsidRPr="00B12490">
        <w:rPr>
          <w:b/>
        </w:rPr>
        <w:t>.</w:t>
      </w:r>
      <w:r w:rsidRPr="00B12490">
        <w:t xml:space="preserve"> </w:t>
      </w:r>
      <w:r w:rsidRPr="00200243">
        <w:rPr>
          <w:b/>
          <w:bCs/>
          <w:lang w:val="en-GB"/>
        </w:rPr>
        <w:t xml:space="preserve">Refined Coordinates and Atomic Displacement Parameters for </w:t>
      </w:r>
      <w:r w:rsidRPr="00C50E78">
        <w:rPr>
          <w:b/>
          <w:bCs/>
          <w:lang w:val="en-GB"/>
        </w:rPr>
        <w:t>Rb</w:t>
      </w:r>
      <w:r w:rsidRPr="00C50E78">
        <w:rPr>
          <w:b/>
          <w:bCs/>
          <w:vertAlign w:val="subscript"/>
          <w:lang w:val="en-GB"/>
        </w:rPr>
        <w:t>0.2</w:t>
      </w:r>
      <w:r w:rsidRPr="00C50E78">
        <w:rPr>
          <w:b/>
          <w:bCs/>
          <w:lang w:val="en-GB"/>
        </w:rPr>
        <w:t>Ba</w:t>
      </w:r>
      <w:r w:rsidRPr="00C50E78">
        <w:rPr>
          <w:b/>
          <w:bCs/>
          <w:vertAlign w:val="subscript"/>
          <w:lang w:val="en-GB"/>
        </w:rPr>
        <w:t>0.4</w:t>
      </w:r>
      <w:r w:rsidRPr="00C50E78">
        <w:rPr>
          <w:b/>
          <w:bCs/>
          <w:lang w:val="en-GB"/>
        </w:rPr>
        <w:t>Cr</w:t>
      </w:r>
      <w:r w:rsidRPr="00C50E78">
        <w:rPr>
          <w:b/>
          <w:bCs/>
          <w:vertAlign w:val="subscript"/>
          <w:lang w:val="en-GB"/>
        </w:rPr>
        <w:t>5</w:t>
      </w:r>
      <w:r w:rsidRPr="00C50E78">
        <w:rPr>
          <w:b/>
          <w:bCs/>
          <w:lang w:val="en-GB"/>
        </w:rPr>
        <w:t>Se</w:t>
      </w:r>
      <w:r w:rsidRPr="00C50E78">
        <w:rPr>
          <w:b/>
          <w:bCs/>
          <w:vertAlign w:val="subscript"/>
          <w:lang w:val="en-GB"/>
        </w:rPr>
        <w:t>8</w:t>
      </w:r>
      <w:r w:rsidRPr="00200243">
        <w:rPr>
          <w:b/>
          <w:bCs/>
          <w:lang w:val="en-GB"/>
        </w:rPr>
        <w:t xml:space="preserve"> (Estimated Standard Deviations are </w:t>
      </w:r>
      <w:r w:rsidR="007A04DA">
        <w:rPr>
          <w:b/>
          <w:bCs/>
          <w:lang w:val="en-GB"/>
        </w:rPr>
        <w:t>G</w:t>
      </w:r>
      <w:r w:rsidRPr="00200243">
        <w:rPr>
          <w:b/>
          <w:bCs/>
          <w:lang w:val="en-GB"/>
        </w:rPr>
        <w:t xml:space="preserve">iven in </w:t>
      </w:r>
      <w:r w:rsidR="007A04DA">
        <w:rPr>
          <w:b/>
          <w:bCs/>
          <w:lang w:val="en-GB"/>
        </w:rPr>
        <w:t>B</w:t>
      </w:r>
      <w:r w:rsidRPr="00200243">
        <w:rPr>
          <w:b/>
          <w:bCs/>
          <w:lang w:val="en-GB"/>
        </w:rPr>
        <w:t>rackets).</w:t>
      </w:r>
    </w:p>
    <w:tbl>
      <w:tblPr>
        <w:tblStyle w:val="Grilledutableau"/>
        <w:tblW w:w="9379" w:type="dxa"/>
        <w:tblInd w:w="-5" w:type="dxa"/>
        <w:tblCellMar>
          <w:left w:w="0" w:type="dxa"/>
          <w:right w:w="0" w:type="dxa"/>
        </w:tblCellMar>
        <w:tblLook w:val="04A0" w:firstRow="1" w:lastRow="0" w:firstColumn="1" w:lastColumn="0" w:noHBand="0" w:noVBand="1"/>
      </w:tblPr>
      <w:tblGrid>
        <w:gridCol w:w="685"/>
        <w:gridCol w:w="944"/>
        <w:gridCol w:w="916"/>
        <w:gridCol w:w="857"/>
        <w:gridCol w:w="709"/>
        <w:gridCol w:w="866"/>
        <w:gridCol w:w="940"/>
        <w:gridCol w:w="866"/>
        <w:gridCol w:w="865"/>
        <w:gridCol w:w="866"/>
        <w:gridCol w:w="865"/>
      </w:tblGrid>
      <w:tr w:rsidR="00AA3681" w:rsidRPr="00A819E6" w14:paraId="7E306B4D" w14:textId="77777777" w:rsidTr="00776195">
        <w:trPr>
          <w:trHeight w:val="227"/>
        </w:trPr>
        <w:tc>
          <w:tcPr>
            <w:tcW w:w="685" w:type="dxa"/>
            <w:noWrap/>
            <w:vAlign w:val="center"/>
            <w:hideMark/>
          </w:tcPr>
          <w:p w14:paraId="76663A88" w14:textId="77777777" w:rsidR="00AA3681" w:rsidRPr="009F6A68" w:rsidRDefault="00AA3681" w:rsidP="00776195">
            <w:pPr>
              <w:spacing w:line="240" w:lineRule="auto"/>
              <w:jc w:val="center"/>
              <w:rPr>
                <w:b/>
                <w:sz w:val="20"/>
                <w:szCs w:val="20"/>
              </w:rPr>
            </w:pPr>
            <w:r w:rsidRPr="009F6A68">
              <w:rPr>
                <w:b/>
                <w:sz w:val="20"/>
                <w:szCs w:val="20"/>
              </w:rPr>
              <w:t>Atom</w:t>
            </w:r>
          </w:p>
        </w:tc>
        <w:tc>
          <w:tcPr>
            <w:tcW w:w="944" w:type="dxa"/>
            <w:noWrap/>
            <w:vAlign w:val="center"/>
            <w:hideMark/>
          </w:tcPr>
          <w:p w14:paraId="4AE05F4D" w14:textId="77777777" w:rsidR="00AA3681" w:rsidRPr="009F6A68" w:rsidRDefault="00AA3681" w:rsidP="00776195">
            <w:pPr>
              <w:spacing w:line="240" w:lineRule="auto"/>
              <w:jc w:val="center"/>
              <w:rPr>
                <w:b/>
                <w:sz w:val="20"/>
                <w:szCs w:val="20"/>
              </w:rPr>
            </w:pPr>
            <w:r w:rsidRPr="009F6A68">
              <w:rPr>
                <w:b/>
                <w:sz w:val="20"/>
                <w:szCs w:val="20"/>
              </w:rPr>
              <w:t xml:space="preserve">Wyckoff </w:t>
            </w:r>
          </w:p>
          <w:p w14:paraId="1CB4FC65" w14:textId="77777777" w:rsidR="00AA3681" w:rsidRPr="009F6A68" w:rsidRDefault="00AA3681" w:rsidP="00776195">
            <w:pPr>
              <w:spacing w:line="240" w:lineRule="auto"/>
              <w:jc w:val="center"/>
              <w:rPr>
                <w:b/>
                <w:sz w:val="20"/>
                <w:szCs w:val="20"/>
              </w:rPr>
            </w:pPr>
            <w:r w:rsidRPr="009F6A68">
              <w:rPr>
                <w:b/>
                <w:sz w:val="20"/>
                <w:szCs w:val="20"/>
              </w:rPr>
              <w:t>position</w:t>
            </w:r>
          </w:p>
        </w:tc>
        <w:tc>
          <w:tcPr>
            <w:tcW w:w="916" w:type="dxa"/>
            <w:noWrap/>
            <w:vAlign w:val="center"/>
            <w:hideMark/>
          </w:tcPr>
          <w:p w14:paraId="664365FD" w14:textId="77777777" w:rsidR="00AA3681" w:rsidRPr="009F6A68" w:rsidRDefault="00AA3681" w:rsidP="00776195">
            <w:pPr>
              <w:spacing w:line="240" w:lineRule="auto"/>
              <w:jc w:val="center"/>
              <w:rPr>
                <w:b/>
                <w:sz w:val="20"/>
                <w:szCs w:val="20"/>
              </w:rPr>
            </w:pPr>
            <w:r w:rsidRPr="009F6A68">
              <w:rPr>
                <w:b/>
                <w:sz w:val="20"/>
                <w:szCs w:val="20"/>
              </w:rPr>
              <w:t>SOF</w:t>
            </w:r>
          </w:p>
        </w:tc>
        <w:tc>
          <w:tcPr>
            <w:tcW w:w="857" w:type="dxa"/>
            <w:noWrap/>
            <w:vAlign w:val="center"/>
            <w:hideMark/>
          </w:tcPr>
          <w:p w14:paraId="42AC76B3" w14:textId="77777777" w:rsidR="00AA3681" w:rsidRPr="009F6A68" w:rsidRDefault="00AA3681" w:rsidP="00776195">
            <w:pPr>
              <w:spacing w:line="240" w:lineRule="auto"/>
              <w:jc w:val="center"/>
              <w:rPr>
                <w:b/>
                <w:i/>
                <w:iCs/>
                <w:sz w:val="20"/>
                <w:szCs w:val="20"/>
              </w:rPr>
            </w:pPr>
            <w:r w:rsidRPr="009F6A68">
              <w:rPr>
                <w:b/>
                <w:i/>
                <w:iCs/>
                <w:sz w:val="20"/>
                <w:szCs w:val="20"/>
              </w:rPr>
              <w:t>x</w:t>
            </w:r>
          </w:p>
        </w:tc>
        <w:tc>
          <w:tcPr>
            <w:tcW w:w="709" w:type="dxa"/>
            <w:noWrap/>
            <w:vAlign w:val="center"/>
            <w:hideMark/>
          </w:tcPr>
          <w:p w14:paraId="6D52780F" w14:textId="77777777" w:rsidR="00AA3681" w:rsidRPr="009F6A68" w:rsidRDefault="00AA3681" w:rsidP="00776195">
            <w:pPr>
              <w:spacing w:line="240" w:lineRule="auto"/>
              <w:jc w:val="center"/>
              <w:rPr>
                <w:b/>
                <w:i/>
                <w:iCs/>
                <w:sz w:val="20"/>
                <w:szCs w:val="20"/>
              </w:rPr>
            </w:pPr>
            <w:r w:rsidRPr="009F6A68">
              <w:rPr>
                <w:b/>
                <w:i/>
                <w:iCs/>
                <w:sz w:val="20"/>
                <w:szCs w:val="20"/>
              </w:rPr>
              <w:t>y</w:t>
            </w:r>
          </w:p>
        </w:tc>
        <w:tc>
          <w:tcPr>
            <w:tcW w:w="866" w:type="dxa"/>
            <w:vAlign w:val="center"/>
          </w:tcPr>
          <w:p w14:paraId="0FD4B8C9" w14:textId="77777777" w:rsidR="00AA3681" w:rsidRPr="009F6A68" w:rsidRDefault="00AA3681" w:rsidP="00776195">
            <w:pPr>
              <w:spacing w:line="240" w:lineRule="auto"/>
              <w:jc w:val="center"/>
              <w:rPr>
                <w:b/>
                <w:i/>
                <w:iCs/>
                <w:sz w:val="20"/>
                <w:szCs w:val="20"/>
              </w:rPr>
            </w:pPr>
            <w:r w:rsidRPr="009F6A68">
              <w:rPr>
                <w:b/>
                <w:i/>
                <w:iCs/>
                <w:sz w:val="20"/>
                <w:szCs w:val="20"/>
              </w:rPr>
              <w:t>z</w:t>
            </w:r>
          </w:p>
        </w:tc>
        <w:tc>
          <w:tcPr>
            <w:tcW w:w="940" w:type="dxa"/>
            <w:vAlign w:val="center"/>
          </w:tcPr>
          <w:p w14:paraId="6EC1A8B2" w14:textId="77777777" w:rsidR="00AA3681" w:rsidRPr="009F6A68" w:rsidRDefault="00AA3681" w:rsidP="00776195">
            <w:pPr>
              <w:spacing w:line="240" w:lineRule="auto"/>
              <w:jc w:val="center"/>
              <w:rPr>
                <w:b/>
                <w:sz w:val="20"/>
                <w:szCs w:val="20"/>
              </w:rPr>
            </w:pPr>
            <w:proofErr w:type="spellStart"/>
            <w:r w:rsidRPr="009F6A68">
              <w:rPr>
                <w:b/>
                <w:i/>
                <w:iCs/>
                <w:sz w:val="20"/>
                <w:szCs w:val="20"/>
              </w:rPr>
              <w:t>U</w:t>
            </w:r>
            <w:r w:rsidRPr="009F6A68">
              <w:rPr>
                <w:b/>
                <w:sz w:val="20"/>
                <w:szCs w:val="20"/>
                <w:vertAlign w:val="subscript"/>
              </w:rPr>
              <w:t>iso</w:t>
            </w:r>
            <w:proofErr w:type="spellEnd"/>
          </w:p>
        </w:tc>
        <w:tc>
          <w:tcPr>
            <w:tcW w:w="866" w:type="dxa"/>
            <w:vAlign w:val="center"/>
          </w:tcPr>
          <w:p w14:paraId="16719EEA" w14:textId="77777777" w:rsidR="00AA3681" w:rsidRPr="009F6A68" w:rsidRDefault="00AA3681" w:rsidP="00776195">
            <w:pPr>
              <w:spacing w:line="240" w:lineRule="auto"/>
              <w:jc w:val="center"/>
              <w:rPr>
                <w:b/>
                <w:sz w:val="20"/>
                <w:szCs w:val="20"/>
              </w:rPr>
            </w:pPr>
            <w:r w:rsidRPr="009F6A68">
              <w:rPr>
                <w:b/>
                <w:i/>
                <w:iCs/>
                <w:sz w:val="20"/>
                <w:szCs w:val="20"/>
              </w:rPr>
              <w:t>U</w:t>
            </w:r>
            <w:r w:rsidRPr="009F6A68">
              <w:rPr>
                <w:b/>
                <w:sz w:val="20"/>
                <w:szCs w:val="20"/>
                <w:vertAlign w:val="subscript"/>
              </w:rPr>
              <w:t>11</w:t>
            </w:r>
            <w:r w:rsidRPr="009F6A68">
              <w:rPr>
                <w:b/>
                <w:sz w:val="20"/>
                <w:szCs w:val="20"/>
              </w:rPr>
              <w:t xml:space="preserve"> (Å</w:t>
            </w:r>
            <w:r w:rsidRPr="009F6A68">
              <w:rPr>
                <w:b/>
                <w:sz w:val="20"/>
                <w:szCs w:val="20"/>
                <w:vertAlign w:val="superscript"/>
              </w:rPr>
              <w:t>2</w:t>
            </w:r>
            <w:r w:rsidRPr="009F6A68">
              <w:rPr>
                <w:b/>
                <w:sz w:val="20"/>
                <w:szCs w:val="20"/>
              </w:rPr>
              <w:t>)</w:t>
            </w:r>
          </w:p>
        </w:tc>
        <w:tc>
          <w:tcPr>
            <w:tcW w:w="865" w:type="dxa"/>
            <w:vAlign w:val="center"/>
          </w:tcPr>
          <w:p w14:paraId="1FEA405D" w14:textId="77777777" w:rsidR="00AA3681" w:rsidRPr="009F6A68" w:rsidRDefault="00AA3681" w:rsidP="00776195">
            <w:pPr>
              <w:spacing w:line="240" w:lineRule="auto"/>
              <w:jc w:val="center"/>
              <w:rPr>
                <w:b/>
                <w:sz w:val="20"/>
                <w:szCs w:val="20"/>
              </w:rPr>
            </w:pPr>
            <w:r w:rsidRPr="009F6A68">
              <w:rPr>
                <w:b/>
                <w:i/>
                <w:iCs/>
                <w:sz w:val="20"/>
                <w:szCs w:val="20"/>
              </w:rPr>
              <w:t>U</w:t>
            </w:r>
            <w:r w:rsidRPr="009F6A68">
              <w:rPr>
                <w:b/>
                <w:sz w:val="20"/>
                <w:szCs w:val="20"/>
                <w:vertAlign w:val="subscript"/>
              </w:rPr>
              <w:t>22</w:t>
            </w:r>
            <w:r w:rsidRPr="009F6A68">
              <w:rPr>
                <w:b/>
                <w:sz w:val="20"/>
                <w:szCs w:val="20"/>
              </w:rPr>
              <w:t xml:space="preserve"> (Å</w:t>
            </w:r>
            <w:r w:rsidRPr="009F6A68">
              <w:rPr>
                <w:b/>
                <w:sz w:val="20"/>
                <w:szCs w:val="20"/>
                <w:vertAlign w:val="superscript"/>
              </w:rPr>
              <w:t>2</w:t>
            </w:r>
            <w:r w:rsidRPr="009F6A68">
              <w:rPr>
                <w:b/>
                <w:sz w:val="20"/>
                <w:szCs w:val="20"/>
              </w:rPr>
              <w:t>)</w:t>
            </w:r>
          </w:p>
        </w:tc>
        <w:tc>
          <w:tcPr>
            <w:tcW w:w="866" w:type="dxa"/>
            <w:vAlign w:val="center"/>
          </w:tcPr>
          <w:p w14:paraId="78B402F4" w14:textId="77777777" w:rsidR="00AA3681" w:rsidRPr="009F6A68" w:rsidRDefault="00AA3681" w:rsidP="00776195">
            <w:pPr>
              <w:spacing w:line="240" w:lineRule="auto"/>
              <w:jc w:val="center"/>
              <w:rPr>
                <w:b/>
                <w:sz w:val="20"/>
                <w:szCs w:val="20"/>
              </w:rPr>
            </w:pPr>
            <w:r w:rsidRPr="009F6A68">
              <w:rPr>
                <w:b/>
                <w:i/>
                <w:iCs/>
                <w:sz w:val="20"/>
                <w:szCs w:val="20"/>
              </w:rPr>
              <w:t>U</w:t>
            </w:r>
            <w:r w:rsidRPr="009F6A68">
              <w:rPr>
                <w:b/>
                <w:sz w:val="20"/>
                <w:szCs w:val="20"/>
                <w:vertAlign w:val="subscript"/>
              </w:rPr>
              <w:t>33</w:t>
            </w:r>
            <w:r w:rsidRPr="009F6A68">
              <w:rPr>
                <w:b/>
                <w:sz w:val="20"/>
                <w:szCs w:val="20"/>
              </w:rPr>
              <w:t xml:space="preserve"> (Å</w:t>
            </w:r>
            <w:r w:rsidRPr="009F6A68">
              <w:rPr>
                <w:b/>
                <w:sz w:val="20"/>
                <w:szCs w:val="20"/>
                <w:vertAlign w:val="superscript"/>
              </w:rPr>
              <w:t>2</w:t>
            </w:r>
            <w:r w:rsidRPr="009F6A68">
              <w:rPr>
                <w:b/>
                <w:sz w:val="20"/>
                <w:szCs w:val="20"/>
              </w:rPr>
              <w:t>)</w:t>
            </w:r>
          </w:p>
        </w:tc>
        <w:tc>
          <w:tcPr>
            <w:tcW w:w="865" w:type="dxa"/>
            <w:vAlign w:val="center"/>
          </w:tcPr>
          <w:p w14:paraId="2CE23C4F" w14:textId="77777777" w:rsidR="00AA3681" w:rsidRPr="009F6A68" w:rsidRDefault="00AA3681" w:rsidP="00776195">
            <w:pPr>
              <w:spacing w:line="240" w:lineRule="auto"/>
              <w:jc w:val="center"/>
              <w:rPr>
                <w:b/>
                <w:sz w:val="20"/>
                <w:szCs w:val="20"/>
              </w:rPr>
            </w:pPr>
            <w:r w:rsidRPr="009F6A68">
              <w:rPr>
                <w:b/>
                <w:i/>
                <w:iCs/>
                <w:sz w:val="20"/>
                <w:szCs w:val="20"/>
              </w:rPr>
              <w:t>U</w:t>
            </w:r>
            <w:r w:rsidRPr="009F6A68">
              <w:rPr>
                <w:b/>
                <w:sz w:val="20"/>
                <w:szCs w:val="20"/>
                <w:vertAlign w:val="subscript"/>
              </w:rPr>
              <w:t>13</w:t>
            </w:r>
            <w:r w:rsidRPr="009F6A68">
              <w:rPr>
                <w:b/>
                <w:sz w:val="20"/>
                <w:szCs w:val="20"/>
              </w:rPr>
              <w:t xml:space="preserve"> (Å</w:t>
            </w:r>
            <w:r w:rsidRPr="009F6A68">
              <w:rPr>
                <w:b/>
                <w:sz w:val="20"/>
                <w:szCs w:val="20"/>
                <w:vertAlign w:val="superscript"/>
              </w:rPr>
              <w:t>2</w:t>
            </w:r>
            <w:r w:rsidRPr="009F6A68">
              <w:rPr>
                <w:b/>
                <w:sz w:val="20"/>
                <w:szCs w:val="20"/>
              </w:rPr>
              <w:t>)</w:t>
            </w:r>
          </w:p>
        </w:tc>
      </w:tr>
      <w:tr w:rsidR="00AA3681" w:rsidRPr="00A819E6" w14:paraId="615F7EB7" w14:textId="77777777" w:rsidTr="00776195">
        <w:trPr>
          <w:trHeight w:val="227"/>
        </w:trPr>
        <w:tc>
          <w:tcPr>
            <w:tcW w:w="685" w:type="dxa"/>
            <w:noWrap/>
            <w:vAlign w:val="center"/>
          </w:tcPr>
          <w:p w14:paraId="2291698D" w14:textId="6C347FEA" w:rsidR="00AA3681" w:rsidRPr="00A819E6" w:rsidRDefault="00AA3681" w:rsidP="00776195">
            <w:pPr>
              <w:spacing w:line="240" w:lineRule="auto"/>
              <w:jc w:val="center"/>
              <w:rPr>
                <w:sz w:val="20"/>
                <w:szCs w:val="20"/>
              </w:rPr>
            </w:pPr>
            <w:r w:rsidRPr="00A819E6">
              <w:rPr>
                <w:sz w:val="20"/>
                <w:szCs w:val="20"/>
              </w:rPr>
              <w:t>Rb</w:t>
            </w:r>
          </w:p>
        </w:tc>
        <w:tc>
          <w:tcPr>
            <w:tcW w:w="944" w:type="dxa"/>
            <w:noWrap/>
            <w:vAlign w:val="center"/>
            <w:hideMark/>
          </w:tcPr>
          <w:p w14:paraId="3F8B1460" w14:textId="77777777" w:rsidR="00AA3681" w:rsidRPr="00A819E6" w:rsidRDefault="00AA3681" w:rsidP="00776195">
            <w:pPr>
              <w:spacing w:line="240" w:lineRule="auto"/>
              <w:jc w:val="center"/>
              <w:rPr>
                <w:sz w:val="20"/>
                <w:szCs w:val="20"/>
              </w:rPr>
            </w:pPr>
            <w:r w:rsidRPr="00A819E6">
              <w:rPr>
                <w:sz w:val="20"/>
                <w:szCs w:val="20"/>
              </w:rPr>
              <w:t>2</w:t>
            </w:r>
            <w:r w:rsidRPr="00A819E6">
              <w:rPr>
                <w:i/>
                <w:iCs/>
                <w:sz w:val="20"/>
                <w:szCs w:val="20"/>
              </w:rPr>
              <w:t>a</w:t>
            </w:r>
          </w:p>
        </w:tc>
        <w:tc>
          <w:tcPr>
            <w:tcW w:w="916" w:type="dxa"/>
            <w:noWrap/>
            <w:vAlign w:val="center"/>
            <w:hideMark/>
          </w:tcPr>
          <w:p w14:paraId="55996BA8" w14:textId="77777777" w:rsidR="00AA3681" w:rsidRPr="00A819E6" w:rsidRDefault="00AA3681" w:rsidP="00776195">
            <w:pPr>
              <w:spacing w:line="240" w:lineRule="auto"/>
              <w:jc w:val="center"/>
              <w:rPr>
                <w:sz w:val="20"/>
                <w:szCs w:val="20"/>
              </w:rPr>
            </w:pPr>
            <w:r w:rsidRPr="00A819E6">
              <w:rPr>
                <w:sz w:val="20"/>
                <w:szCs w:val="20"/>
              </w:rPr>
              <w:t>0.213(5)</w:t>
            </w:r>
          </w:p>
        </w:tc>
        <w:tc>
          <w:tcPr>
            <w:tcW w:w="857" w:type="dxa"/>
            <w:noWrap/>
            <w:vAlign w:val="center"/>
            <w:hideMark/>
          </w:tcPr>
          <w:p w14:paraId="79C4027D" w14:textId="77777777" w:rsidR="00AA3681" w:rsidRPr="00A819E6" w:rsidRDefault="00AA3681" w:rsidP="00776195">
            <w:pPr>
              <w:spacing w:line="240" w:lineRule="auto"/>
              <w:jc w:val="center"/>
              <w:rPr>
                <w:sz w:val="20"/>
                <w:szCs w:val="20"/>
              </w:rPr>
            </w:pPr>
            <w:r w:rsidRPr="00A819E6">
              <w:rPr>
                <w:sz w:val="20"/>
                <w:szCs w:val="20"/>
              </w:rPr>
              <w:t>0</w:t>
            </w:r>
          </w:p>
        </w:tc>
        <w:tc>
          <w:tcPr>
            <w:tcW w:w="709" w:type="dxa"/>
            <w:noWrap/>
            <w:vAlign w:val="center"/>
            <w:hideMark/>
          </w:tcPr>
          <w:p w14:paraId="6FA07C47"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7ACCAE32" w14:textId="77777777" w:rsidR="00AA3681" w:rsidRPr="00A819E6" w:rsidRDefault="00AA3681" w:rsidP="00776195">
            <w:pPr>
              <w:spacing w:line="240" w:lineRule="auto"/>
              <w:jc w:val="center"/>
              <w:rPr>
                <w:sz w:val="20"/>
                <w:szCs w:val="20"/>
              </w:rPr>
            </w:pPr>
            <w:r w:rsidRPr="00A819E6">
              <w:rPr>
                <w:sz w:val="20"/>
                <w:szCs w:val="20"/>
              </w:rPr>
              <w:t>0</w:t>
            </w:r>
          </w:p>
        </w:tc>
        <w:tc>
          <w:tcPr>
            <w:tcW w:w="940" w:type="dxa"/>
            <w:vAlign w:val="center"/>
          </w:tcPr>
          <w:p w14:paraId="19439E7D" w14:textId="77777777" w:rsidR="00AA3681" w:rsidRPr="00A819E6" w:rsidRDefault="00AA3681" w:rsidP="00776195">
            <w:pPr>
              <w:spacing w:line="240" w:lineRule="auto"/>
              <w:jc w:val="center"/>
              <w:rPr>
                <w:sz w:val="20"/>
                <w:szCs w:val="20"/>
              </w:rPr>
            </w:pPr>
            <w:r w:rsidRPr="00A819E6">
              <w:rPr>
                <w:sz w:val="20"/>
                <w:szCs w:val="20"/>
              </w:rPr>
              <w:t>0.0426(3)</w:t>
            </w:r>
          </w:p>
        </w:tc>
        <w:tc>
          <w:tcPr>
            <w:tcW w:w="866" w:type="dxa"/>
            <w:vAlign w:val="center"/>
          </w:tcPr>
          <w:p w14:paraId="5223F1A8" w14:textId="77777777" w:rsidR="00AA3681" w:rsidRPr="00A819E6" w:rsidRDefault="00AA3681" w:rsidP="00776195">
            <w:pPr>
              <w:spacing w:line="240" w:lineRule="auto"/>
              <w:jc w:val="center"/>
              <w:rPr>
                <w:sz w:val="20"/>
                <w:szCs w:val="20"/>
              </w:rPr>
            </w:pPr>
            <w:r w:rsidRPr="00A819E6">
              <w:rPr>
                <w:sz w:val="20"/>
                <w:szCs w:val="20"/>
              </w:rPr>
              <w:t>0.0268(4)</w:t>
            </w:r>
          </w:p>
        </w:tc>
        <w:tc>
          <w:tcPr>
            <w:tcW w:w="865" w:type="dxa"/>
            <w:vAlign w:val="center"/>
          </w:tcPr>
          <w:p w14:paraId="47FAA87A" w14:textId="77777777" w:rsidR="00AA3681" w:rsidRPr="00A819E6" w:rsidRDefault="00AA3681" w:rsidP="00776195">
            <w:pPr>
              <w:spacing w:line="240" w:lineRule="auto"/>
              <w:jc w:val="center"/>
              <w:rPr>
                <w:sz w:val="20"/>
                <w:szCs w:val="20"/>
              </w:rPr>
            </w:pPr>
            <w:r w:rsidRPr="00A819E6">
              <w:rPr>
                <w:sz w:val="20"/>
                <w:szCs w:val="20"/>
              </w:rPr>
              <w:t>0.0800(7)</w:t>
            </w:r>
          </w:p>
        </w:tc>
        <w:tc>
          <w:tcPr>
            <w:tcW w:w="866" w:type="dxa"/>
            <w:vAlign w:val="center"/>
          </w:tcPr>
          <w:p w14:paraId="761E201E" w14:textId="77777777" w:rsidR="00AA3681" w:rsidRPr="00A819E6" w:rsidRDefault="00AA3681" w:rsidP="00776195">
            <w:pPr>
              <w:spacing w:line="240" w:lineRule="auto"/>
              <w:jc w:val="center"/>
              <w:rPr>
                <w:sz w:val="20"/>
                <w:szCs w:val="20"/>
              </w:rPr>
            </w:pPr>
            <w:r w:rsidRPr="00A819E6">
              <w:rPr>
                <w:sz w:val="20"/>
                <w:szCs w:val="20"/>
              </w:rPr>
              <w:t>0.0179(4)</w:t>
            </w:r>
          </w:p>
        </w:tc>
        <w:tc>
          <w:tcPr>
            <w:tcW w:w="865" w:type="dxa"/>
            <w:vAlign w:val="center"/>
          </w:tcPr>
          <w:p w14:paraId="7CC309E5" w14:textId="77777777" w:rsidR="00AA3681" w:rsidRPr="00A819E6" w:rsidRDefault="00AA3681" w:rsidP="00776195">
            <w:pPr>
              <w:spacing w:line="240" w:lineRule="auto"/>
              <w:jc w:val="center"/>
              <w:rPr>
                <w:sz w:val="20"/>
                <w:szCs w:val="20"/>
              </w:rPr>
            </w:pPr>
            <w:r w:rsidRPr="00A819E6">
              <w:rPr>
                <w:sz w:val="20"/>
                <w:szCs w:val="20"/>
              </w:rPr>
              <w:t>0.0000(3)</w:t>
            </w:r>
          </w:p>
        </w:tc>
      </w:tr>
      <w:tr w:rsidR="00AA3681" w:rsidRPr="00A819E6" w14:paraId="12254BC9" w14:textId="77777777" w:rsidTr="00776195">
        <w:trPr>
          <w:trHeight w:val="227"/>
        </w:trPr>
        <w:tc>
          <w:tcPr>
            <w:tcW w:w="685" w:type="dxa"/>
            <w:noWrap/>
            <w:vAlign w:val="center"/>
          </w:tcPr>
          <w:p w14:paraId="278D1B4F" w14:textId="351C29B9" w:rsidR="00AA3681" w:rsidRPr="00A819E6" w:rsidRDefault="00AA3681" w:rsidP="00776195">
            <w:pPr>
              <w:spacing w:line="240" w:lineRule="auto"/>
              <w:jc w:val="center"/>
              <w:rPr>
                <w:sz w:val="20"/>
                <w:szCs w:val="20"/>
              </w:rPr>
            </w:pPr>
            <w:r w:rsidRPr="00A819E6">
              <w:rPr>
                <w:sz w:val="20"/>
                <w:szCs w:val="20"/>
              </w:rPr>
              <w:t>Ba</w:t>
            </w:r>
          </w:p>
        </w:tc>
        <w:tc>
          <w:tcPr>
            <w:tcW w:w="944" w:type="dxa"/>
            <w:noWrap/>
            <w:vAlign w:val="center"/>
            <w:hideMark/>
          </w:tcPr>
          <w:p w14:paraId="6B5D5D98" w14:textId="77777777" w:rsidR="00AA3681" w:rsidRPr="00A819E6" w:rsidRDefault="00AA3681" w:rsidP="00776195">
            <w:pPr>
              <w:spacing w:line="240" w:lineRule="auto"/>
              <w:jc w:val="center"/>
              <w:rPr>
                <w:sz w:val="20"/>
                <w:szCs w:val="20"/>
              </w:rPr>
            </w:pPr>
            <w:r w:rsidRPr="00A819E6">
              <w:rPr>
                <w:sz w:val="20"/>
                <w:szCs w:val="20"/>
              </w:rPr>
              <w:t>2</w:t>
            </w:r>
            <w:r w:rsidRPr="00A819E6">
              <w:rPr>
                <w:i/>
                <w:iCs/>
                <w:sz w:val="20"/>
                <w:szCs w:val="20"/>
              </w:rPr>
              <w:t>a</w:t>
            </w:r>
          </w:p>
        </w:tc>
        <w:tc>
          <w:tcPr>
            <w:tcW w:w="916" w:type="dxa"/>
            <w:noWrap/>
            <w:vAlign w:val="center"/>
            <w:hideMark/>
          </w:tcPr>
          <w:p w14:paraId="77DC7D63" w14:textId="77777777" w:rsidR="00AA3681" w:rsidRPr="00A819E6" w:rsidRDefault="00AA3681" w:rsidP="00776195">
            <w:pPr>
              <w:spacing w:line="240" w:lineRule="auto"/>
              <w:jc w:val="center"/>
              <w:rPr>
                <w:sz w:val="20"/>
                <w:szCs w:val="20"/>
              </w:rPr>
            </w:pPr>
            <w:r w:rsidRPr="00A819E6">
              <w:rPr>
                <w:sz w:val="20"/>
                <w:szCs w:val="20"/>
              </w:rPr>
              <w:t>0.387(5)</w:t>
            </w:r>
          </w:p>
        </w:tc>
        <w:tc>
          <w:tcPr>
            <w:tcW w:w="857" w:type="dxa"/>
            <w:noWrap/>
            <w:vAlign w:val="center"/>
            <w:hideMark/>
          </w:tcPr>
          <w:p w14:paraId="60C331D4" w14:textId="77777777" w:rsidR="00AA3681" w:rsidRPr="00A819E6" w:rsidRDefault="00AA3681" w:rsidP="00776195">
            <w:pPr>
              <w:spacing w:line="240" w:lineRule="auto"/>
              <w:jc w:val="center"/>
              <w:rPr>
                <w:sz w:val="20"/>
                <w:szCs w:val="20"/>
              </w:rPr>
            </w:pPr>
            <w:r w:rsidRPr="00A819E6">
              <w:rPr>
                <w:sz w:val="20"/>
                <w:szCs w:val="20"/>
              </w:rPr>
              <w:t>0</w:t>
            </w:r>
          </w:p>
        </w:tc>
        <w:tc>
          <w:tcPr>
            <w:tcW w:w="709" w:type="dxa"/>
            <w:noWrap/>
            <w:vAlign w:val="center"/>
            <w:hideMark/>
          </w:tcPr>
          <w:p w14:paraId="3B5B7D63"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3FE623F8" w14:textId="77777777" w:rsidR="00AA3681" w:rsidRPr="00A819E6" w:rsidRDefault="00AA3681" w:rsidP="00776195">
            <w:pPr>
              <w:spacing w:line="240" w:lineRule="auto"/>
              <w:jc w:val="center"/>
              <w:rPr>
                <w:sz w:val="20"/>
                <w:szCs w:val="20"/>
              </w:rPr>
            </w:pPr>
            <w:r w:rsidRPr="00A819E6">
              <w:rPr>
                <w:sz w:val="20"/>
                <w:szCs w:val="20"/>
              </w:rPr>
              <w:t>0</w:t>
            </w:r>
          </w:p>
        </w:tc>
        <w:tc>
          <w:tcPr>
            <w:tcW w:w="940" w:type="dxa"/>
            <w:vAlign w:val="center"/>
          </w:tcPr>
          <w:p w14:paraId="7AFEB53C" w14:textId="77777777" w:rsidR="00AA3681" w:rsidRPr="00A819E6" w:rsidRDefault="00AA3681" w:rsidP="00776195">
            <w:pPr>
              <w:spacing w:line="240" w:lineRule="auto"/>
              <w:jc w:val="center"/>
              <w:rPr>
                <w:sz w:val="20"/>
                <w:szCs w:val="20"/>
              </w:rPr>
            </w:pPr>
            <w:r w:rsidRPr="00A819E6">
              <w:rPr>
                <w:sz w:val="20"/>
                <w:szCs w:val="20"/>
              </w:rPr>
              <w:t>0.0426(3)</w:t>
            </w:r>
          </w:p>
        </w:tc>
        <w:tc>
          <w:tcPr>
            <w:tcW w:w="866" w:type="dxa"/>
            <w:vAlign w:val="center"/>
          </w:tcPr>
          <w:p w14:paraId="187BBE54" w14:textId="77777777" w:rsidR="00AA3681" w:rsidRPr="00A819E6" w:rsidRDefault="00AA3681" w:rsidP="00776195">
            <w:pPr>
              <w:spacing w:line="240" w:lineRule="auto"/>
              <w:jc w:val="center"/>
              <w:rPr>
                <w:sz w:val="20"/>
                <w:szCs w:val="20"/>
              </w:rPr>
            </w:pPr>
            <w:r w:rsidRPr="00A819E6">
              <w:rPr>
                <w:sz w:val="20"/>
                <w:szCs w:val="20"/>
              </w:rPr>
              <w:t>0.0268(4)</w:t>
            </w:r>
          </w:p>
        </w:tc>
        <w:tc>
          <w:tcPr>
            <w:tcW w:w="865" w:type="dxa"/>
            <w:vAlign w:val="center"/>
          </w:tcPr>
          <w:p w14:paraId="5E4155FC" w14:textId="77777777" w:rsidR="00AA3681" w:rsidRPr="00A819E6" w:rsidRDefault="00AA3681" w:rsidP="00776195">
            <w:pPr>
              <w:spacing w:line="240" w:lineRule="auto"/>
              <w:jc w:val="center"/>
              <w:rPr>
                <w:sz w:val="20"/>
                <w:szCs w:val="20"/>
              </w:rPr>
            </w:pPr>
            <w:r w:rsidRPr="00A819E6">
              <w:rPr>
                <w:sz w:val="20"/>
                <w:szCs w:val="20"/>
              </w:rPr>
              <w:t>0.0800(7)</w:t>
            </w:r>
          </w:p>
        </w:tc>
        <w:tc>
          <w:tcPr>
            <w:tcW w:w="866" w:type="dxa"/>
            <w:vAlign w:val="center"/>
          </w:tcPr>
          <w:p w14:paraId="0B8C8A9A" w14:textId="77777777" w:rsidR="00AA3681" w:rsidRPr="00A819E6" w:rsidRDefault="00AA3681" w:rsidP="00776195">
            <w:pPr>
              <w:spacing w:line="240" w:lineRule="auto"/>
              <w:jc w:val="center"/>
              <w:rPr>
                <w:sz w:val="20"/>
                <w:szCs w:val="20"/>
              </w:rPr>
            </w:pPr>
            <w:r w:rsidRPr="00A819E6">
              <w:rPr>
                <w:sz w:val="20"/>
                <w:szCs w:val="20"/>
              </w:rPr>
              <w:t>0.0179(4)</w:t>
            </w:r>
          </w:p>
        </w:tc>
        <w:tc>
          <w:tcPr>
            <w:tcW w:w="865" w:type="dxa"/>
            <w:vAlign w:val="center"/>
          </w:tcPr>
          <w:p w14:paraId="29ADF88F" w14:textId="77777777" w:rsidR="00AA3681" w:rsidRPr="00A819E6" w:rsidRDefault="00AA3681" w:rsidP="00776195">
            <w:pPr>
              <w:spacing w:line="240" w:lineRule="auto"/>
              <w:jc w:val="center"/>
              <w:rPr>
                <w:sz w:val="20"/>
                <w:szCs w:val="20"/>
              </w:rPr>
            </w:pPr>
            <w:r w:rsidRPr="00A819E6">
              <w:rPr>
                <w:sz w:val="20"/>
                <w:szCs w:val="20"/>
              </w:rPr>
              <w:t>0.0000(3)</w:t>
            </w:r>
          </w:p>
        </w:tc>
      </w:tr>
      <w:tr w:rsidR="00AA3681" w:rsidRPr="00A819E6" w14:paraId="3641607A" w14:textId="77777777" w:rsidTr="00776195">
        <w:trPr>
          <w:trHeight w:val="227"/>
        </w:trPr>
        <w:tc>
          <w:tcPr>
            <w:tcW w:w="685" w:type="dxa"/>
            <w:noWrap/>
            <w:vAlign w:val="center"/>
          </w:tcPr>
          <w:p w14:paraId="3BD91C96" w14:textId="77777777" w:rsidR="00AA3681" w:rsidRPr="00A819E6" w:rsidRDefault="00AA3681" w:rsidP="00776195">
            <w:pPr>
              <w:spacing w:line="240" w:lineRule="auto"/>
              <w:jc w:val="center"/>
              <w:rPr>
                <w:sz w:val="20"/>
                <w:szCs w:val="20"/>
              </w:rPr>
            </w:pPr>
            <w:r w:rsidRPr="00A819E6">
              <w:rPr>
                <w:sz w:val="20"/>
                <w:szCs w:val="20"/>
              </w:rPr>
              <w:t>Cr1</w:t>
            </w:r>
          </w:p>
        </w:tc>
        <w:tc>
          <w:tcPr>
            <w:tcW w:w="944" w:type="dxa"/>
            <w:noWrap/>
            <w:vAlign w:val="center"/>
            <w:hideMark/>
          </w:tcPr>
          <w:p w14:paraId="132A73AC" w14:textId="77777777" w:rsidR="00AA3681" w:rsidRPr="00A819E6" w:rsidRDefault="00AA3681" w:rsidP="00776195">
            <w:pPr>
              <w:spacing w:line="240" w:lineRule="auto"/>
              <w:jc w:val="center"/>
              <w:rPr>
                <w:sz w:val="20"/>
                <w:szCs w:val="20"/>
              </w:rPr>
            </w:pPr>
            <w:r w:rsidRPr="00A819E6">
              <w:rPr>
                <w:sz w:val="20"/>
                <w:szCs w:val="20"/>
              </w:rPr>
              <w:t>2</w:t>
            </w:r>
            <w:r w:rsidRPr="00A819E6">
              <w:rPr>
                <w:i/>
                <w:iCs/>
                <w:sz w:val="20"/>
                <w:szCs w:val="20"/>
              </w:rPr>
              <w:t>d</w:t>
            </w:r>
          </w:p>
        </w:tc>
        <w:tc>
          <w:tcPr>
            <w:tcW w:w="916" w:type="dxa"/>
            <w:noWrap/>
            <w:vAlign w:val="center"/>
            <w:hideMark/>
          </w:tcPr>
          <w:p w14:paraId="5EA44468"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5EE12917" w14:textId="77777777" w:rsidR="00AA3681" w:rsidRPr="00A819E6" w:rsidRDefault="00AA3681" w:rsidP="00776195">
            <w:pPr>
              <w:spacing w:line="240" w:lineRule="auto"/>
              <w:jc w:val="center"/>
              <w:rPr>
                <w:sz w:val="20"/>
                <w:szCs w:val="20"/>
              </w:rPr>
            </w:pPr>
            <w:r w:rsidRPr="00A819E6">
              <w:rPr>
                <w:sz w:val="20"/>
                <w:szCs w:val="20"/>
              </w:rPr>
              <w:t>0</w:t>
            </w:r>
          </w:p>
        </w:tc>
        <w:tc>
          <w:tcPr>
            <w:tcW w:w="709" w:type="dxa"/>
            <w:noWrap/>
            <w:vAlign w:val="center"/>
            <w:hideMark/>
          </w:tcPr>
          <w:p w14:paraId="7EF232FD" w14:textId="77777777" w:rsidR="00AA3681" w:rsidRPr="00A819E6" w:rsidRDefault="00AA3681" w:rsidP="00776195">
            <w:pPr>
              <w:spacing w:line="240" w:lineRule="auto"/>
              <w:jc w:val="center"/>
              <w:rPr>
                <w:sz w:val="20"/>
                <w:szCs w:val="20"/>
              </w:rPr>
            </w:pPr>
            <w:r w:rsidRPr="00A819E6">
              <w:rPr>
                <w:sz w:val="20"/>
                <w:szCs w:val="20"/>
              </w:rPr>
              <w:t>½</w:t>
            </w:r>
          </w:p>
        </w:tc>
        <w:tc>
          <w:tcPr>
            <w:tcW w:w="866" w:type="dxa"/>
            <w:vAlign w:val="center"/>
          </w:tcPr>
          <w:p w14:paraId="2C9B19BC" w14:textId="77777777" w:rsidR="00AA3681" w:rsidRPr="00A819E6" w:rsidRDefault="00AA3681" w:rsidP="00776195">
            <w:pPr>
              <w:spacing w:line="240" w:lineRule="auto"/>
              <w:jc w:val="center"/>
              <w:rPr>
                <w:sz w:val="20"/>
                <w:szCs w:val="20"/>
              </w:rPr>
            </w:pPr>
            <w:r w:rsidRPr="00A819E6">
              <w:rPr>
                <w:sz w:val="20"/>
                <w:szCs w:val="20"/>
              </w:rPr>
              <w:t>½</w:t>
            </w:r>
          </w:p>
        </w:tc>
        <w:tc>
          <w:tcPr>
            <w:tcW w:w="940" w:type="dxa"/>
            <w:vAlign w:val="center"/>
          </w:tcPr>
          <w:p w14:paraId="553704A8" w14:textId="77777777" w:rsidR="00AA3681" w:rsidRPr="00A819E6" w:rsidRDefault="00AA3681" w:rsidP="00776195">
            <w:pPr>
              <w:spacing w:line="240" w:lineRule="auto"/>
              <w:jc w:val="center"/>
              <w:rPr>
                <w:sz w:val="20"/>
                <w:szCs w:val="20"/>
              </w:rPr>
            </w:pPr>
            <w:r w:rsidRPr="00A819E6">
              <w:rPr>
                <w:sz w:val="20"/>
                <w:szCs w:val="20"/>
              </w:rPr>
              <w:t>0.0096(2)</w:t>
            </w:r>
          </w:p>
        </w:tc>
        <w:tc>
          <w:tcPr>
            <w:tcW w:w="866" w:type="dxa"/>
            <w:vAlign w:val="center"/>
          </w:tcPr>
          <w:p w14:paraId="3ABA862F" w14:textId="77777777" w:rsidR="00AA3681" w:rsidRPr="00A819E6" w:rsidRDefault="00AA3681" w:rsidP="00776195">
            <w:pPr>
              <w:spacing w:line="240" w:lineRule="auto"/>
              <w:jc w:val="center"/>
              <w:rPr>
                <w:sz w:val="20"/>
                <w:szCs w:val="20"/>
              </w:rPr>
            </w:pPr>
            <w:r w:rsidRPr="00A819E6">
              <w:rPr>
                <w:sz w:val="20"/>
                <w:szCs w:val="20"/>
              </w:rPr>
              <w:t>0.0095(3)</w:t>
            </w:r>
          </w:p>
        </w:tc>
        <w:tc>
          <w:tcPr>
            <w:tcW w:w="865" w:type="dxa"/>
            <w:vAlign w:val="center"/>
          </w:tcPr>
          <w:p w14:paraId="20BA9B28" w14:textId="77777777" w:rsidR="00AA3681" w:rsidRPr="00A819E6" w:rsidRDefault="00AA3681" w:rsidP="00776195">
            <w:pPr>
              <w:spacing w:line="240" w:lineRule="auto"/>
              <w:jc w:val="center"/>
              <w:rPr>
                <w:sz w:val="20"/>
                <w:szCs w:val="20"/>
              </w:rPr>
            </w:pPr>
            <w:r w:rsidRPr="00A819E6">
              <w:rPr>
                <w:sz w:val="20"/>
                <w:szCs w:val="20"/>
              </w:rPr>
              <w:t>0.0078(4)</w:t>
            </w:r>
          </w:p>
        </w:tc>
        <w:tc>
          <w:tcPr>
            <w:tcW w:w="866" w:type="dxa"/>
            <w:vAlign w:val="center"/>
          </w:tcPr>
          <w:p w14:paraId="31DF1E74" w14:textId="77777777" w:rsidR="00AA3681" w:rsidRPr="00A819E6" w:rsidRDefault="00AA3681" w:rsidP="00776195">
            <w:pPr>
              <w:spacing w:line="240" w:lineRule="auto"/>
              <w:jc w:val="center"/>
              <w:rPr>
                <w:sz w:val="20"/>
                <w:szCs w:val="20"/>
              </w:rPr>
            </w:pPr>
            <w:r w:rsidRPr="00A819E6">
              <w:rPr>
                <w:sz w:val="20"/>
                <w:szCs w:val="20"/>
              </w:rPr>
              <w:t>0.0110(4)</w:t>
            </w:r>
          </w:p>
        </w:tc>
        <w:tc>
          <w:tcPr>
            <w:tcW w:w="865" w:type="dxa"/>
            <w:vAlign w:val="center"/>
          </w:tcPr>
          <w:p w14:paraId="57A02892" w14:textId="77777777" w:rsidR="00AA3681" w:rsidRPr="00A819E6" w:rsidRDefault="00AA3681" w:rsidP="00776195">
            <w:pPr>
              <w:spacing w:line="240" w:lineRule="auto"/>
              <w:jc w:val="center"/>
              <w:rPr>
                <w:sz w:val="20"/>
                <w:szCs w:val="20"/>
              </w:rPr>
            </w:pPr>
            <w:r w:rsidRPr="00A819E6">
              <w:rPr>
                <w:sz w:val="20"/>
                <w:szCs w:val="20"/>
              </w:rPr>
              <w:t>0.0014(3)</w:t>
            </w:r>
          </w:p>
        </w:tc>
      </w:tr>
      <w:tr w:rsidR="00AA3681" w:rsidRPr="00A819E6" w14:paraId="21225C23" w14:textId="77777777" w:rsidTr="00776195">
        <w:trPr>
          <w:trHeight w:val="227"/>
        </w:trPr>
        <w:tc>
          <w:tcPr>
            <w:tcW w:w="685" w:type="dxa"/>
            <w:noWrap/>
            <w:vAlign w:val="center"/>
          </w:tcPr>
          <w:p w14:paraId="051EF055" w14:textId="77777777" w:rsidR="00AA3681" w:rsidRPr="00A819E6" w:rsidRDefault="00AA3681" w:rsidP="00776195">
            <w:pPr>
              <w:spacing w:line="240" w:lineRule="auto"/>
              <w:jc w:val="center"/>
              <w:rPr>
                <w:sz w:val="20"/>
                <w:szCs w:val="20"/>
              </w:rPr>
            </w:pPr>
            <w:r w:rsidRPr="00A819E6">
              <w:rPr>
                <w:sz w:val="20"/>
                <w:szCs w:val="20"/>
              </w:rPr>
              <w:t>Cr2</w:t>
            </w:r>
          </w:p>
        </w:tc>
        <w:tc>
          <w:tcPr>
            <w:tcW w:w="944" w:type="dxa"/>
            <w:noWrap/>
            <w:vAlign w:val="center"/>
            <w:hideMark/>
          </w:tcPr>
          <w:p w14:paraId="0EF68F59"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23E61217"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4C50BE24" w14:textId="77777777" w:rsidR="00AA3681" w:rsidRPr="00A819E6" w:rsidRDefault="00AA3681" w:rsidP="00776195">
            <w:pPr>
              <w:spacing w:line="240" w:lineRule="auto"/>
              <w:jc w:val="center"/>
              <w:rPr>
                <w:sz w:val="20"/>
                <w:szCs w:val="20"/>
              </w:rPr>
            </w:pPr>
            <w:r w:rsidRPr="00A819E6">
              <w:rPr>
                <w:sz w:val="20"/>
                <w:szCs w:val="20"/>
              </w:rPr>
              <w:t>0.8427(</w:t>
            </w:r>
            <w:r>
              <w:rPr>
                <w:sz w:val="20"/>
                <w:szCs w:val="20"/>
              </w:rPr>
              <w:t>1</w:t>
            </w:r>
            <w:r w:rsidRPr="00A819E6">
              <w:rPr>
                <w:sz w:val="20"/>
                <w:szCs w:val="20"/>
              </w:rPr>
              <w:t>)</w:t>
            </w:r>
          </w:p>
        </w:tc>
        <w:tc>
          <w:tcPr>
            <w:tcW w:w="709" w:type="dxa"/>
            <w:noWrap/>
            <w:vAlign w:val="center"/>
            <w:hideMark/>
          </w:tcPr>
          <w:p w14:paraId="509B5759"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7272DD3A" w14:textId="77777777" w:rsidR="00AA3681" w:rsidRPr="00A819E6" w:rsidRDefault="00AA3681" w:rsidP="00776195">
            <w:pPr>
              <w:spacing w:line="240" w:lineRule="auto"/>
              <w:jc w:val="center"/>
              <w:rPr>
                <w:sz w:val="20"/>
                <w:szCs w:val="20"/>
              </w:rPr>
            </w:pPr>
            <w:r w:rsidRPr="00A819E6">
              <w:rPr>
                <w:sz w:val="20"/>
                <w:szCs w:val="20"/>
              </w:rPr>
              <w:t>0.5174(</w:t>
            </w:r>
            <w:r>
              <w:rPr>
                <w:sz w:val="20"/>
                <w:szCs w:val="20"/>
              </w:rPr>
              <w:t>1</w:t>
            </w:r>
            <w:r w:rsidRPr="00A819E6">
              <w:rPr>
                <w:sz w:val="20"/>
                <w:szCs w:val="20"/>
              </w:rPr>
              <w:t>)</w:t>
            </w:r>
          </w:p>
        </w:tc>
        <w:tc>
          <w:tcPr>
            <w:tcW w:w="940" w:type="dxa"/>
            <w:vAlign w:val="center"/>
          </w:tcPr>
          <w:p w14:paraId="3B9DE97D" w14:textId="77777777" w:rsidR="00AA3681" w:rsidRPr="00A819E6" w:rsidRDefault="00AA3681" w:rsidP="00776195">
            <w:pPr>
              <w:spacing w:line="240" w:lineRule="auto"/>
              <w:jc w:val="center"/>
              <w:rPr>
                <w:sz w:val="20"/>
                <w:szCs w:val="20"/>
              </w:rPr>
            </w:pPr>
            <w:r w:rsidRPr="00A819E6">
              <w:rPr>
                <w:sz w:val="20"/>
                <w:szCs w:val="20"/>
              </w:rPr>
              <w:t>0.0096(</w:t>
            </w:r>
            <w:r>
              <w:rPr>
                <w:sz w:val="20"/>
                <w:szCs w:val="20"/>
              </w:rPr>
              <w:t>2</w:t>
            </w:r>
            <w:r w:rsidRPr="00A819E6">
              <w:rPr>
                <w:sz w:val="20"/>
                <w:szCs w:val="20"/>
              </w:rPr>
              <w:t>)</w:t>
            </w:r>
          </w:p>
        </w:tc>
        <w:tc>
          <w:tcPr>
            <w:tcW w:w="866" w:type="dxa"/>
            <w:vAlign w:val="center"/>
          </w:tcPr>
          <w:p w14:paraId="34133E26" w14:textId="77777777" w:rsidR="00AA3681" w:rsidRPr="00A819E6" w:rsidRDefault="00AA3681" w:rsidP="00776195">
            <w:pPr>
              <w:spacing w:line="240" w:lineRule="auto"/>
              <w:jc w:val="center"/>
              <w:rPr>
                <w:sz w:val="20"/>
                <w:szCs w:val="20"/>
              </w:rPr>
            </w:pPr>
            <w:r w:rsidRPr="00A819E6">
              <w:rPr>
                <w:sz w:val="20"/>
                <w:szCs w:val="20"/>
              </w:rPr>
              <w:t>0.0089(3)</w:t>
            </w:r>
          </w:p>
        </w:tc>
        <w:tc>
          <w:tcPr>
            <w:tcW w:w="865" w:type="dxa"/>
            <w:vAlign w:val="center"/>
          </w:tcPr>
          <w:p w14:paraId="6143F432" w14:textId="77777777" w:rsidR="00AA3681" w:rsidRPr="00A819E6" w:rsidRDefault="00AA3681" w:rsidP="00776195">
            <w:pPr>
              <w:spacing w:line="240" w:lineRule="auto"/>
              <w:jc w:val="center"/>
              <w:rPr>
                <w:sz w:val="20"/>
                <w:szCs w:val="20"/>
              </w:rPr>
            </w:pPr>
            <w:r w:rsidRPr="00A819E6">
              <w:rPr>
                <w:sz w:val="20"/>
                <w:szCs w:val="20"/>
              </w:rPr>
              <w:t>0.0080(3)</w:t>
            </w:r>
          </w:p>
        </w:tc>
        <w:tc>
          <w:tcPr>
            <w:tcW w:w="866" w:type="dxa"/>
            <w:vAlign w:val="center"/>
          </w:tcPr>
          <w:p w14:paraId="06FC0B71" w14:textId="77777777" w:rsidR="00AA3681" w:rsidRPr="00A819E6" w:rsidRDefault="00AA3681" w:rsidP="00776195">
            <w:pPr>
              <w:spacing w:line="240" w:lineRule="auto"/>
              <w:jc w:val="center"/>
              <w:rPr>
                <w:sz w:val="20"/>
                <w:szCs w:val="20"/>
              </w:rPr>
            </w:pPr>
            <w:r w:rsidRPr="00A819E6">
              <w:rPr>
                <w:sz w:val="20"/>
                <w:szCs w:val="20"/>
              </w:rPr>
              <w:t>0.0118(3)</w:t>
            </w:r>
          </w:p>
        </w:tc>
        <w:tc>
          <w:tcPr>
            <w:tcW w:w="865" w:type="dxa"/>
            <w:vAlign w:val="center"/>
          </w:tcPr>
          <w:p w14:paraId="0E4FA966" w14:textId="77777777" w:rsidR="00AA3681" w:rsidRPr="00A819E6" w:rsidRDefault="00AA3681" w:rsidP="00776195">
            <w:pPr>
              <w:spacing w:line="240" w:lineRule="auto"/>
              <w:jc w:val="center"/>
              <w:rPr>
                <w:sz w:val="20"/>
                <w:szCs w:val="20"/>
              </w:rPr>
            </w:pPr>
            <w:r w:rsidRPr="00A819E6">
              <w:rPr>
                <w:sz w:val="20"/>
                <w:szCs w:val="20"/>
              </w:rPr>
              <w:t>0.0026(</w:t>
            </w:r>
            <w:r>
              <w:rPr>
                <w:sz w:val="20"/>
                <w:szCs w:val="20"/>
              </w:rPr>
              <w:t>2</w:t>
            </w:r>
            <w:r w:rsidRPr="00A819E6">
              <w:rPr>
                <w:sz w:val="20"/>
                <w:szCs w:val="20"/>
              </w:rPr>
              <w:t>)</w:t>
            </w:r>
          </w:p>
        </w:tc>
      </w:tr>
      <w:tr w:rsidR="00AA3681" w:rsidRPr="00A819E6" w14:paraId="4F8B119A" w14:textId="77777777" w:rsidTr="00776195">
        <w:trPr>
          <w:trHeight w:val="227"/>
        </w:trPr>
        <w:tc>
          <w:tcPr>
            <w:tcW w:w="685" w:type="dxa"/>
            <w:noWrap/>
            <w:vAlign w:val="center"/>
          </w:tcPr>
          <w:p w14:paraId="3E357964" w14:textId="77777777" w:rsidR="00AA3681" w:rsidRPr="00A819E6" w:rsidRDefault="00AA3681" w:rsidP="00776195">
            <w:pPr>
              <w:spacing w:line="240" w:lineRule="auto"/>
              <w:jc w:val="center"/>
              <w:rPr>
                <w:sz w:val="20"/>
                <w:szCs w:val="20"/>
              </w:rPr>
            </w:pPr>
            <w:r w:rsidRPr="00A819E6">
              <w:rPr>
                <w:sz w:val="20"/>
                <w:szCs w:val="20"/>
              </w:rPr>
              <w:t>Cr3</w:t>
            </w:r>
          </w:p>
        </w:tc>
        <w:tc>
          <w:tcPr>
            <w:tcW w:w="944" w:type="dxa"/>
            <w:noWrap/>
            <w:vAlign w:val="center"/>
            <w:hideMark/>
          </w:tcPr>
          <w:p w14:paraId="247EC088"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2DACD4A9"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5A671429" w14:textId="77777777" w:rsidR="00AA3681" w:rsidRPr="00A819E6" w:rsidRDefault="00AA3681" w:rsidP="00776195">
            <w:pPr>
              <w:spacing w:line="240" w:lineRule="auto"/>
              <w:jc w:val="center"/>
              <w:rPr>
                <w:sz w:val="20"/>
                <w:szCs w:val="20"/>
              </w:rPr>
            </w:pPr>
            <w:r w:rsidRPr="00A819E6">
              <w:rPr>
                <w:sz w:val="20"/>
                <w:szCs w:val="20"/>
              </w:rPr>
              <w:t>0.795</w:t>
            </w:r>
            <w:r>
              <w:rPr>
                <w:sz w:val="20"/>
                <w:szCs w:val="20"/>
              </w:rPr>
              <w:t>1</w:t>
            </w:r>
            <w:r w:rsidRPr="00A819E6">
              <w:rPr>
                <w:sz w:val="20"/>
                <w:szCs w:val="20"/>
              </w:rPr>
              <w:t>(</w:t>
            </w:r>
            <w:r>
              <w:rPr>
                <w:sz w:val="20"/>
                <w:szCs w:val="20"/>
              </w:rPr>
              <w:t>1</w:t>
            </w:r>
            <w:r w:rsidRPr="00A819E6">
              <w:rPr>
                <w:sz w:val="20"/>
                <w:szCs w:val="20"/>
              </w:rPr>
              <w:t>)</w:t>
            </w:r>
          </w:p>
        </w:tc>
        <w:tc>
          <w:tcPr>
            <w:tcW w:w="709" w:type="dxa"/>
            <w:noWrap/>
            <w:vAlign w:val="center"/>
            <w:hideMark/>
          </w:tcPr>
          <w:p w14:paraId="3F7D4EA6"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453F0368" w14:textId="77777777" w:rsidR="00AA3681" w:rsidRPr="00A819E6" w:rsidRDefault="00AA3681" w:rsidP="00776195">
            <w:pPr>
              <w:spacing w:line="240" w:lineRule="auto"/>
              <w:jc w:val="center"/>
              <w:rPr>
                <w:sz w:val="20"/>
                <w:szCs w:val="20"/>
              </w:rPr>
            </w:pPr>
            <w:r w:rsidRPr="00A819E6">
              <w:rPr>
                <w:sz w:val="20"/>
                <w:szCs w:val="20"/>
              </w:rPr>
              <w:t>0.164</w:t>
            </w:r>
            <w:r>
              <w:rPr>
                <w:sz w:val="20"/>
                <w:szCs w:val="20"/>
              </w:rPr>
              <w:t>7</w:t>
            </w:r>
            <w:r w:rsidRPr="00A819E6">
              <w:rPr>
                <w:sz w:val="20"/>
                <w:szCs w:val="20"/>
              </w:rPr>
              <w:t>(</w:t>
            </w:r>
            <w:r>
              <w:rPr>
                <w:sz w:val="20"/>
                <w:szCs w:val="20"/>
              </w:rPr>
              <w:t>1</w:t>
            </w:r>
            <w:r w:rsidRPr="00A819E6">
              <w:rPr>
                <w:sz w:val="20"/>
                <w:szCs w:val="20"/>
              </w:rPr>
              <w:t>)</w:t>
            </w:r>
          </w:p>
        </w:tc>
        <w:tc>
          <w:tcPr>
            <w:tcW w:w="940" w:type="dxa"/>
            <w:vAlign w:val="center"/>
          </w:tcPr>
          <w:p w14:paraId="1D72831A" w14:textId="77777777" w:rsidR="00AA3681" w:rsidRPr="00A819E6" w:rsidRDefault="00AA3681" w:rsidP="00776195">
            <w:pPr>
              <w:spacing w:line="240" w:lineRule="auto"/>
              <w:jc w:val="center"/>
              <w:rPr>
                <w:sz w:val="20"/>
                <w:szCs w:val="20"/>
              </w:rPr>
            </w:pPr>
            <w:r w:rsidRPr="00A819E6">
              <w:rPr>
                <w:sz w:val="20"/>
                <w:szCs w:val="20"/>
              </w:rPr>
              <w:t>0.009</w:t>
            </w:r>
            <w:r>
              <w:rPr>
                <w:sz w:val="20"/>
                <w:szCs w:val="20"/>
              </w:rPr>
              <w:t>2</w:t>
            </w:r>
            <w:r w:rsidRPr="00A819E6">
              <w:rPr>
                <w:sz w:val="20"/>
                <w:szCs w:val="20"/>
              </w:rPr>
              <w:t>(</w:t>
            </w:r>
            <w:r>
              <w:rPr>
                <w:sz w:val="20"/>
                <w:szCs w:val="20"/>
              </w:rPr>
              <w:t>2</w:t>
            </w:r>
            <w:r w:rsidRPr="00A819E6">
              <w:rPr>
                <w:sz w:val="20"/>
                <w:szCs w:val="20"/>
              </w:rPr>
              <w:t>)</w:t>
            </w:r>
          </w:p>
        </w:tc>
        <w:tc>
          <w:tcPr>
            <w:tcW w:w="866" w:type="dxa"/>
            <w:vAlign w:val="center"/>
          </w:tcPr>
          <w:p w14:paraId="4D1C3983" w14:textId="77777777" w:rsidR="00AA3681" w:rsidRPr="00A819E6" w:rsidRDefault="00AA3681" w:rsidP="00776195">
            <w:pPr>
              <w:spacing w:line="240" w:lineRule="auto"/>
              <w:jc w:val="center"/>
              <w:rPr>
                <w:sz w:val="20"/>
                <w:szCs w:val="20"/>
              </w:rPr>
            </w:pPr>
            <w:r w:rsidRPr="00A819E6">
              <w:rPr>
                <w:sz w:val="20"/>
                <w:szCs w:val="20"/>
              </w:rPr>
              <w:t>0.0091(3)</w:t>
            </w:r>
          </w:p>
        </w:tc>
        <w:tc>
          <w:tcPr>
            <w:tcW w:w="865" w:type="dxa"/>
            <w:vAlign w:val="center"/>
          </w:tcPr>
          <w:p w14:paraId="4ED731DA" w14:textId="77777777" w:rsidR="00AA3681" w:rsidRPr="00A819E6" w:rsidRDefault="00AA3681" w:rsidP="00776195">
            <w:pPr>
              <w:spacing w:line="240" w:lineRule="auto"/>
              <w:jc w:val="center"/>
              <w:rPr>
                <w:sz w:val="20"/>
                <w:szCs w:val="20"/>
              </w:rPr>
            </w:pPr>
            <w:r w:rsidRPr="00A819E6">
              <w:rPr>
                <w:sz w:val="20"/>
                <w:szCs w:val="20"/>
              </w:rPr>
              <w:t>0.0078(3)</w:t>
            </w:r>
          </w:p>
        </w:tc>
        <w:tc>
          <w:tcPr>
            <w:tcW w:w="866" w:type="dxa"/>
            <w:vAlign w:val="center"/>
          </w:tcPr>
          <w:p w14:paraId="30A05B2D" w14:textId="77777777" w:rsidR="00AA3681" w:rsidRPr="00A819E6" w:rsidRDefault="00AA3681" w:rsidP="00776195">
            <w:pPr>
              <w:spacing w:line="240" w:lineRule="auto"/>
              <w:jc w:val="center"/>
              <w:rPr>
                <w:sz w:val="20"/>
                <w:szCs w:val="20"/>
              </w:rPr>
            </w:pPr>
            <w:r w:rsidRPr="00A819E6">
              <w:rPr>
                <w:sz w:val="20"/>
                <w:szCs w:val="20"/>
              </w:rPr>
              <w:t>0.0100(3)</w:t>
            </w:r>
          </w:p>
        </w:tc>
        <w:tc>
          <w:tcPr>
            <w:tcW w:w="865" w:type="dxa"/>
            <w:vAlign w:val="center"/>
          </w:tcPr>
          <w:p w14:paraId="12D6A52B" w14:textId="77777777" w:rsidR="00AA3681" w:rsidRPr="00A819E6" w:rsidRDefault="00AA3681" w:rsidP="00776195">
            <w:pPr>
              <w:spacing w:line="240" w:lineRule="auto"/>
              <w:jc w:val="center"/>
              <w:rPr>
                <w:sz w:val="20"/>
                <w:szCs w:val="20"/>
              </w:rPr>
            </w:pPr>
            <w:r w:rsidRPr="00A819E6">
              <w:rPr>
                <w:sz w:val="20"/>
                <w:szCs w:val="20"/>
              </w:rPr>
              <w:t>0.0012(</w:t>
            </w:r>
            <w:r>
              <w:rPr>
                <w:sz w:val="20"/>
                <w:szCs w:val="20"/>
              </w:rPr>
              <w:t>2</w:t>
            </w:r>
            <w:r w:rsidRPr="00A819E6">
              <w:rPr>
                <w:sz w:val="20"/>
                <w:szCs w:val="20"/>
              </w:rPr>
              <w:t>)</w:t>
            </w:r>
          </w:p>
        </w:tc>
      </w:tr>
      <w:tr w:rsidR="00AA3681" w:rsidRPr="00A819E6" w14:paraId="6DA2A157" w14:textId="77777777" w:rsidTr="00776195">
        <w:trPr>
          <w:trHeight w:val="227"/>
        </w:trPr>
        <w:tc>
          <w:tcPr>
            <w:tcW w:w="685" w:type="dxa"/>
            <w:noWrap/>
            <w:vAlign w:val="center"/>
          </w:tcPr>
          <w:p w14:paraId="252F1684" w14:textId="77777777" w:rsidR="00AA3681" w:rsidRPr="00A819E6" w:rsidRDefault="00AA3681" w:rsidP="00776195">
            <w:pPr>
              <w:spacing w:line="240" w:lineRule="auto"/>
              <w:jc w:val="center"/>
              <w:rPr>
                <w:sz w:val="20"/>
                <w:szCs w:val="20"/>
              </w:rPr>
            </w:pPr>
            <w:r w:rsidRPr="00A819E6">
              <w:rPr>
                <w:sz w:val="20"/>
                <w:szCs w:val="20"/>
              </w:rPr>
              <w:t>Se1</w:t>
            </w:r>
          </w:p>
        </w:tc>
        <w:tc>
          <w:tcPr>
            <w:tcW w:w="944" w:type="dxa"/>
            <w:noWrap/>
            <w:vAlign w:val="center"/>
            <w:hideMark/>
          </w:tcPr>
          <w:p w14:paraId="1A7F8A11"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29E065ED"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20B2EDF8" w14:textId="77777777" w:rsidR="00AA3681" w:rsidRPr="00A819E6" w:rsidRDefault="00AA3681" w:rsidP="00776195">
            <w:pPr>
              <w:spacing w:line="240" w:lineRule="auto"/>
              <w:jc w:val="center"/>
              <w:rPr>
                <w:sz w:val="20"/>
                <w:szCs w:val="20"/>
              </w:rPr>
            </w:pPr>
            <w:r w:rsidRPr="00A819E6">
              <w:rPr>
                <w:sz w:val="20"/>
                <w:szCs w:val="20"/>
              </w:rPr>
              <w:t>0.9262(1)</w:t>
            </w:r>
          </w:p>
        </w:tc>
        <w:tc>
          <w:tcPr>
            <w:tcW w:w="709" w:type="dxa"/>
            <w:noWrap/>
            <w:vAlign w:val="center"/>
            <w:hideMark/>
          </w:tcPr>
          <w:p w14:paraId="0B6017C4"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007C776C" w14:textId="77777777" w:rsidR="00AA3681" w:rsidRPr="00A819E6" w:rsidRDefault="00AA3681" w:rsidP="00776195">
            <w:pPr>
              <w:spacing w:line="240" w:lineRule="auto"/>
              <w:jc w:val="center"/>
              <w:rPr>
                <w:sz w:val="20"/>
                <w:szCs w:val="20"/>
              </w:rPr>
            </w:pPr>
            <w:r w:rsidRPr="00A819E6">
              <w:rPr>
                <w:sz w:val="20"/>
                <w:szCs w:val="20"/>
              </w:rPr>
              <w:t>0.3382(</w:t>
            </w:r>
            <w:r>
              <w:rPr>
                <w:sz w:val="20"/>
                <w:szCs w:val="20"/>
              </w:rPr>
              <w:t>1</w:t>
            </w:r>
            <w:r w:rsidRPr="00A819E6">
              <w:rPr>
                <w:sz w:val="20"/>
                <w:szCs w:val="20"/>
              </w:rPr>
              <w:t>)</w:t>
            </w:r>
          </w:p>
        </w:tc>
        <w:tc>
          <w:tcPr>
            <w:tcW w:w="940" w:type="dxa"/>
            <w:vAlign w:val="center"/>
          </w:tcPr>
          <w:p w14:paraId="41FE2D12" w14:textId="77777777" w:rsidR="00AA3681" w:rsidRPr="00A819E6" w:rsidRDefault="00AA3681" w:rsidP="00776195">
            <w:pPr>
              <w:spacing w:line="240" w:lineRule="auto"/>
              <w:jc w:val="center"/>
              <w:rPr>
                <w:sz w:val="20"/>
                <w:szCs w:val="20"/>
              </w:rPr>
            </w:pPr>
            <w:r w:rsidRPr="00A819E6">
              <w:rPr>
                <w:sz w:val="20"/>
                <w:szCs w:val="20"/>
              </w:rPr>
              <w:t>0.0098(</w:t>
            </w:r>
            <w:r>
              <w:rPr>
                <w:sz w:val="20"/>
                <w:szCs w:val="20"/>
              </w:rPr>
              <w:t>2</w:t>
            </w:r>
            <w:r w:rsidRPr="00A819E6">
              <w:rPr>
                <w:sz w:val="20"/>
                <w:szCs w:val="20"/>
              </w:rPr>
              <w:t>)</w:t>
            </w:r>
          </w:p>
        </w:tc>
        <w:tc>
          <w:tcPr>
            <w:tcW w:w="866" w:type="dxa"/>
            <w:vAlign w:val="center"/>
          </w:tcPr>
          <w:p w14:paraId="4F13E647" w14:textId="77777777" w:rsidR="00AA3681" w:rsidRPr="00A819E6" w:rsidRDefault="00AA3681" w:rsidP="00776195">
            <w:pPr>
              <w:spacing w:line="240" w:lineRule="auto"/>
              <w:jc w:val="center"/>
              <w:rPr>
                <w:sz w:val="20"/>
                <w:szCs w:val="20"/>
              </w:rPr>
            </w:pPr>
            <w:r w:rsidRPr="00A819E6">
              <w:rPr>
                <w:sz w:val="20"/>
                <w:szCs w:val="20"/>
              </w:rPr>
              <w:t>0.0085(2)</w:t>
            </w:r>
          </w:p>
        </w:tc>
        <w:tc>
          <w:tcPr>
            <w:tcW w:w="865" w:type="dxa"/>
            <w:vAlign w:val="center"/>
          </w:tcPr>
          <w:p w14:paraId="497615D2" w14:textId="77777777" w:rsidR="00AA3681" w:rsidRPr="00A819E6" w:rsidRDefault="00AA3681" w:rsidP="00776195">
            <w:pPr>
              <w:spacing w:line="240" w:lineRule="auto"/>
              <w:jc w:val="center"/>
              <w:rPr>
                <w:sz w:val="20"/>
                <w:szCs w:val="20"/>
              </w:rPr>
            </w:pPr>
            <w:r w:rsidRPr="00A819E6">
              <w:rPr>
                <w:sz w:val="20"/>
                <w:szCs w:val="20"/>
              </w:rPr>
              <w:t>0.0078(2)</w:t>
            </w:r>
          </w:p>
        </w:tc>
        <w:tc>
          <w:tcPr>
            <w:tcW w:w="866" w:type="dxa"/>
            <w:vAlign w:val="center"/>
          </w:tcPr>
          <w:p w14:paraId="523005EF" w14:textId="77777777" w:rsidR="00AA3681" w:rsidRPr="00A819E6" w:rsidRDefault="00AA3681" w:rsidP="00776195">
            <w:pPr>
              <w:spacing w:line="240" w:lineRule="auto"/>
              <w:jc w:val="center"/>
              <w:rPr>
                <w:sz w:val="20"/>
                <w:szCs w:val="20"/>
              </w:rPr>
            </w:pPr>
            <w:r w:rsidRPr="00A819E6">
              <w:rPr>
                <w:sz w:val="20"/>
                <w:szCs w:val="20"/>
              </w:rPr>
              <w:t>0.0121(2)</w:t>
            </w:r>
          </w:p>
        </w:tc>
        <w:tc>
          <w:tcPr>
            <w:tcW w:w="865" w:type="dxa"/>
            <w:vAlign w:val="center"/>
          </w:tcPr>
          <w:p w14:paraId="17608A34" w14:textId="77777777" w:rsidR="00AA3681" w:rsidRPr="00A819E6" w:rsidRDefault="00AA3681" w:rsidP="00776195">
            <w:pPr>
              <w:spacing w:line="240" w:lineRule="auto"/>
              <w:jc w:val="center"/>
              <w:rPr>
                <w:sz w:val="20"/>
                <w:szCs w:val="20"/>
              </w:rPr>
            </w:pPr>
            <w:r w:rsidRPr="00A819E6">
              <w:rPr>
                <w:sz w:val="20"/>
                <w:szCs w:val="20"/>
              </w:rPr>
              <w:t>0.0006 (</w:t>
            </w:r>
            <w:r>
              <w:rPr>
                <w:sz w:val="20"/>
                <w:szCs w:val="20"/>
              </w:rPr>
              <w:t>2</w:t>
            </w:r>
            <w:r w:rsidRPr="00A819E6">
              <w:rPr>
                <w:sz w:val="20"/>
                <w:szCs w:val="20"/>
              </w:rPr>
              <w:t>)</w:t>
            </w:r>
          </w:p>
        </w:tc>
      </w:tr>
      <w:tr w:rsidR="00AA3681" w:rsidRPr="00A819E6" w14:paraId="159A0EF6" w14:textId="77777777" w:rsidTr="00776195">
        <w:trPr>
          <w:trHeight w:val="227"/>
        </w:trPr>
        <w:tc>
          <w:tcPr>
            <w:tcW w:w="685" w:type="dxa"/>
            <w:noWrap/>
            <w:vAlign w:val="center"/>
          </w:tcPr>
          <w:p w14:paraId="13146624" w14:textId="77777777" w:rsidR="00AA3681" w:rsidRPr="00A819E6" w:rsidRDefault="00AA3681" w:rsidP="00776195">
            <w:pPr>
              <w:spacing w:line="240" w:lineRule="auto"/>
              <w:jc w:val="center"/>
              <w:rPr>
                <w:sz w:val="20"/>
                <w:szCs w:val="20"/>
              </w:rPr>
            </w:pPr>
            <w:r w:rsidRPr="00A819E6">
              <w:rPr>
                <w:sz w:val="20"/>
                <w:szCs w:val="20"/>
              </w:rPr>
              <w:t>Se2</w:t>
            </w:r>
          </w:p>
        </w:tc>
        <w:tc>
          <w:tcPr>
            <w:tcW w:w="944" w:type="dxa"/>
            <w:noWrap/>
            <w:vAlign w:val="center"/>
            <w:hideMark/>
          </w:tcPr>
          <w:p w14:paraId="109F3D56"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4800BFF1"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5FD06720" w14:textId="77777777" w:rsidR="00AA3681" w:rsidRPr="00A819E6" w:rsidRDefault="00AA3681" w:rsidP="00776195">
            <w:pPr>
              <w:spacing w:line="240" w:lineRule="auto"/>
              <w:jc w:val="center"/>
              <w:rPr>
                <w:sz w:val="20"/>
                <w:szCs w:val="20"/>
              </w:rPr>
            </w:pPr>
            <w:r w:rsidRPr="00A819E6">
              <w:rPr>
                <w:sz w:val="20"/>
                <w:szCs w:val="20"/>
              </w:rPr>
              <w:t>0.9145(</w:t>
            </w:r>
            <w:r>
              <w:rPr>
                <w:sz w:val="20"/>
                <w:szCs w:val="20"/>
              </w:rPr>
              <w:t>1</w:t>
            </w:r>
            <w:r w:rsidRPr="00A819E6">
              <w:rPr>
                <w:sz w:val="20"/>
                <w:szCs w:val="20"/>
              </w:rPr>
              <w:t>)</w:t>
            </w:r>
          </w:p>
        </w:tc>
        <w:tc>
          <w:tcPr>
            <w:tcW w:w="709" w:type="dxa"/>
            <w:noWrap/>
            <w:vAlign w:val="center"/>
            <w:hideMark/>
          </w:tcPr>
          <w:p w14:paraId="59112A03" w14:textId="77777777" w:rsidR="00AA3681" w:rsidRPr="00A819E6" w:rsidRDefault="00AA3681" w:rsidP="00776195">
            <w:pPr>
              <w:spacing w:line="240" w:lineRule="auto"/>
              <w:jc w:val="center"/>
              <w:rPr>
                <w:sz w:val="20"/>
                <w:szCs w:val="20"/>
              </w:rPr>
            </w:pPr>
            <w:r w:rsidRPr="00A819E6">
              <w:rPr>
                <w:sz w:val="20"/>
                <w:szCs w:val="20"/>
              </w:rPr>
              <w:t>½</w:t>
            </w:r>
          </w:p>
        </w:tc>
        <w:tc>
          <w:tcPr>
            <w:tcW w:w="866" w:type="dxa"/>
            <w:vAlign w:val="center"/>
          </w:tcPr>
          <w:p w14:paraId="0285AACE" w14:textId="77777777" w:rsidR="00AA3681" w:rsidRPr="00A819E6" w:rsidRDefault="00AA3681" w:rsidP="00776195">
            <w:pPr>
              <w:spacing w:line="240" w:lineRule="auto"/>
              <w:jc w:val="center"/>
              <w:rPr>
                <w:sz w:val="20"/>
                <w:szCs w:val="20"/>
              </w:rPr>
            </w:pPr>
            <w:r w:rsidRPr="00A819E6">
              <w:rPr>
                <w:sz w:val="20"/>
                <w:szCs w:val="20"/>
              </w:rPr>
              <w:t>0.678</w:t>
            </w:r>
            <w:r>
              <w:rPr>
                <w:sz w:val="20"/>
                <w:szCs w:val="20"/>
              </w:rPr>
              <w:t>3</w:t>
            </w:r>
            <w:r w:rsidRPr="00A819E6">
              <w:rPr>
                <w:sz w:val="20"/>
                <w:szCs w:val="20"/>
              </w:rPr>
              <w:t>(</w:t>
            </w:r>
            <w:r>
              <w:rPr>
                <w:sz w:val="20"/>
                <w:szCs w:val="20"/>
              </w:rPr>
              <w:t>1</w:t>
            </w:r>
            <w:r w:rsidRPr="00A819E6">
              <w:rPr>
                <w:sz w:val="20"/>
                <w:szCs w:val="20"/>
              </w:rPr>
              <w:t>)</w:t>
            </w:r>
          </w:p>
        </w:tc>
        <w:tc>
          <w:tcPr>
            <w:tcW w:w="940" w:type="dxa"/>
            <w:vAlign w:val="center"/>
          </w:tcPr>
          <w:p w14:paraId="5CF66206" w14:textId="77777777" w:rsidR="00AA3681" w:rsidRPr="00A819E6" w:rsidRDefault="00AA3681" w:rsidP="00776195">
            <w:pPr>
              <w:spacing w:line="240" w:lineRule="auto"/>
              <w:jc w:val="center"/>
              <w:rPr>
                <w:sz w:val="20"/>
                <w:szCs w:val="20"/>
              </w:rPr>
            </w:pPr>
            <w:r w:rsidRPr="00A819E6">
              <w:rPr>
                <w:sz w:val="20"/>
                <w:szCs w:val="20"/>
              </w:rPr>
              <w:t>0.0108(1)</w:t>
            </w:r>
          </w:p>
        </w:tc>
        <w:tc>
          <w:tcPr>
            <w:tcW w:w="866" w:type="dxa"/>
            <w:vAlign w:val="center"/>
          </w:tcPr>
          <w:p w14:paraId="731B5B11" w14:textId="77777777" w:rsidR="00AA3681" w:rsidRPr="00A819E6" w:rsidRDefault="00AA3681" w:rsidP="00776195">
            <w:pPr>
              <w:spacing w:line="240" w:lineRule="auto"/>
              <w:jc w:val="center"/>
              <w:rPr>
                <w:sz w:val="20"/>
                <w:szCs w:val="20"/>
              </w:rPr>
            </w:pPr>
            <w:r w:rsidRPr="00A819E6">
              <w:rPr>
                <w:sz w:val="20"/>
                <w:szCs w:val="20"/>
              </w:rPr>
              <w:t>0.0103(2)</w:t>
            </w:r>
          </w:p>
        </w:tc>
        <w:tc>
          <w:tcPr>
            <w:tcW w:w="865" w:type="dxa"/>
            <w:vAlign w:val="center"/>
          </w:tcPr>
          <w:p w14:paraId="7B8198AD" w14:textId="77777777" w:rsidR="00AA3681" w:rsidRPr="00A819E6" w:rsidRDefault="00AA3681" w:rsidP="00776195">
            <w:pPr>
              <w:spacing w:line="240" w:lineRule="auto"/>
              <w:jc w:val="center"/>
              <w:rPr>
                <w:sz w:val="20"/>
                <w:szCs w:val="20"/>
              </w:rPr>
            </w:pPr>
            <w:r w:rsidRPr="00A819E6">
              <w:rPr>
                <w:sz w:val="20"/>
                <w:szCs w:val="20"/>
              </w:rPr>
              <w:t>0.0090(2)</w:t>
            </w:r>
          </w:p>
        </w:tc>
        <w:tc>
          <w:tcPr>
            <w:tcW w:w="866" w:type="dxa"/>
            <w:vAlign w:val="center"/>
          </w:tcPr>
          <w:p w14:paraId="35CB2EA4" w14:textId="77777777" w:rsidR="00AA3681" w:rsidRPr="00A819E6" w:rsidRDefault="00AA3681" w:rsidP="00776195">
            <w:pPr>
              <w:spacing w:line="240" w:lineRule="auto"/>
              <w:jc w:val="center"/>
              <w:rPr>
                <w:sz w:val="20"/>
                <w:szCs w:val="20"/>
              </w:rPr>
            </w:pPr>
            <w:r w:rsidRPr="00A819E6">
              <w:rPr>
                <w:sz w:val="20"/>
                <w:szCs w:val="20"/>
              </w:rPr>
              <w:t>0.0128(2)</w:t>
            </w:r>
          </w:p>
        </w:tc>
        <w:tc>
          <w:tcPr>
            <w:tcW w:w="865" w:type="dxa"/>
            <w:vAlign w:val="center"/>
          </w:tcPr>
          <w:p w14:paraId="4EC924EA" w14:textId="77777777" w:rsidR="00AA3681" w:rsidRPr="00A819E6" w:rsidRDefault="00AA3681" w:rsidP="00776195">
            <w:pPr>
              <w:spacing w:line="240" w:lineRule="auto"/>
              <w:jc w:val="center"/>
              <w:rPr>
                <w:sz w:val="20"/>
                <w:szCs w:val="20"/>
              </w:rPr>
            </w:pPr>
            <w:r w:rsidRPr="00A819E6">
              <w:rPr>
                <w:sz w:val="20"/>
                <w:szCs w:val="20"/>
              </w:rPr>
              <w:t>0.002</w:t>
            </w:r>
            <w:r>
              <w:rPr>
                <w:sz w:val="20"/>
                <w:szCs w:val="20"/>
              </w:rPr>
              <w:t>2</w:t>
            </w:r>
            <w:r w:rsidRPr="00A819E6">
              <w:rPr>
                <w:sz w:val="20"/>
                <w:szCs w:val="20"/>
              </w:rPr>
              <w:t>(</w:t>
            </w:r>
            <w:r>
              <w:rPr>
                <w:sz w:val="20"/>
                <w:szCs w:val="20"/>
              </w:rPr>
              <w:t>2</w:t>
            </w:r>
            <w:r w:rsidRPr="00A819E6">
              <w:rPr>
                <w:sz w:val="20"/>
                <w:szCs w:val="20"/>
              </w:rPr>
              <w:t>)</w:t>
            </w:r>
          </w:p>
        </w:tc>
      </w:tr>
      <w:tr w:rsidR="00AA3681" w:rsidRPr="00A819E6" w14:paraId="03CAB23A" w14:textId="77777777" w:rsidTr="00776195">
        <w:trPr>
          <w:trHeight w:val="227"/>
        </w:trPr>
        <w:tc>
          <w:tcPr>
            <w:tcW w:w="685" w:type="dxa"/>
            <w:noWrap/>
            <w:vAlign w:val="center"/>
          </w:tcPr>
          <w:p w14:paraId="523CA0B3" w14:textId="77777777" w:rsidR="00AA3681" w:rsidRPr="00A819E6" w:rsidRDefault="00AA3681" w:rsidP="00776195">
            <w:pPr>
              <w:spacing w:line="240" w:lineRule="auto"/>
              <w:jc w:val="center"/>
              <w:rPr>
                <w:sz w:val="20"/>
                <w:szCs w:val="20"/>
              </w:rPr>
            </w:pPr>
            <w:r w:rsidRPr="00A819E6">
              <w:rPr>
                <w:sz w:val="20"/>
                <w:szCs w:val="20"/>
              </w:rPr>
              <w:t>Se3</w:t>
            </w:r>
          </w:p>
        </w:tc>
        <w:tc>
          <w:tcPr>
            <w:tcW w:w="944" w:type="dxa"/>
            <w:noWrap/>
            <w:vAlign w:val="center"/>
            <w:hideMark/>
          </w:tcPr>
          <w:p w14:paraId="7AEDC8BE"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0F3B1970"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694B8D44" w14:textId="77777777" w:rsidR="00AA3681" w:rsidRPr="00A819E6" w:rsidRDefault="00AA3681" w:rsidP="00776195">
            <w:pPr>
              <w:spacing w:line="240" w:lineRule="auto"/>
              <w:jc w:val="center"/>
              <w:rPr>
                <w:sz w:val="20"/>
                <w:szCs w:val="20"/>
              </w:rPr>
            </w:pPr>
            <w:r w:rsidRPr="00A819E6">
              <w:rPr>
                <w:sz w:val="20"/>
                <w:szCs w:val="20"/>
              </w:rPr>
              <w:t>0.668</w:t>
            </w:r>
            <w:r>
              <w:rPr>
                <w:sz w:val="20"/>
                <w:szCs w:val="20"/>
              </w:rPr>
              <w:t>2</w:t>
            </w:r>
            <w:r w:rsidRPr="00A819E6">
              <w:rPr>
                <w:sz w:val="20"/>
                <w:szCs w:val="20"/>
              </w:rPr>
              <w:t>(1)</w:t>
            </w:r>
          </w:p>
        </w:tc>
        <w:tc>
          <w:tcPr>
            <w:tcW w:w="709" w:type="dxa"/>
            <w:noWrap/>
            <w:vAlign w:val="center"/>
            <w:hideMark/>
          </w:tcPr>
          <w:p w14:paraId="127750A8"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065E068A" w14:textId="77777777" w:rsidR="00AA3681" w:rsidRPr="00A819E6" w:rsidRDefault="00AA3681" w:rsidP="00776195">
            <w:pPr>
              <w:spacing w:line="240" w:lineRule="auto"/>
              <w:jc w:val="center"/>
              <w:rPr>
                <w:sz w:val="20"/>
                <w:szCs w:val="20"/>
              </w:rPr>
            </w:pPr>
            <w:r w:rsidRPr="00A819E6">
              <w:rPr>
                <w:sz w:val="20"/>
                <w:szCs w:val="20"/>
              </w:rPr>
              <w:t>-0.0061(</w:t>
            </w:r>
            <w:r>
              <w:rPr>
                <w:sz w:val="20"/>
                <w:szCs w:val="20"/>
              </w:rPr>
              <w:t>1</w:t>
            </w:r>
            <w:r w:rsidRPr="00A819E6">
              <w:rPr>
                <w:sz w:val="20"/>
                <w:szCs w:val="20"/>
              </w:rPr>
              <w:t>)</w:t>
            </w:r>
          </w:p>
        </w:tc>
        <w:tc>
          <w:tcPr>
            <w:tcW w:w="940" w:type="dxa"/>
            <w:vAlign w:val="center"/>
          </w:tcPr>
          <w:p w14:paraId="602D96E0" w14:textId="77777777" w:rsidR="00AA3681" w:rsidRPr="00A819E6" w:rsidRDefault="00AA3681" w:rsidP="00776195">
            <w:pPr>
              <w:spacing w:line="240" w:lineRule="auto"/>
              <w:jc w:val="center"/>
              <w:rPr>
                <w:sz w:val="20"/>
                <w:szCs w:val="20"/>
              </w:rPr>
            </w:pPr>
            <w:r w:rsidRPr="00A819E6">
              <w:rPr>
                <w:sz w:val="20"/>
                <w:szCs w:val="20"/>
              </w:rPr>
              <w:t>0.0103(</w:t>
            </w:r>
            <w:r>
              <w:rPr>
                <w:sz w:val="20"/>
                <w:szCs w:val="20"/>
              </w:rPr>
              <w:t>2</w:t>
            </w:r>
            <w:r w:rsidRPr="00A819E6">
              <w:rPr>
                <w:sz w:val="20"/>
                <w:szCs w:val="20"/>
              </w:rPr>
              <w:t>)</w:t>
            </w:r>
          </w:p>
        </w:tc>
        <w:tc>
          <w:tcPr>
            <w:tcW w:w="866" w:type="dxa"/>
            <w:vAlign w:val="center"/>
          </w:tcPr>
          <w:p w14:paraId="5001F8CC" w14:textId="77777777" w:rsidR="00AA3681" w:rsidRPr="00A819E6" w:rsidRDefault="00AA3681" w:rsidP="00776195">
            <w:pPr>
              <w:spacing w:line="240" w:lineRule="auto"/>
              <w:jc w:val="center"/>
              <w:rPr>
                <w:sz w:val="20"/>
                <w:szCs w:val="20"/>
              </w:rPr>
            </w:pPr>
            <w:r w:rsidRPr="00A819E6">
              <w:rPr>
                <w:sz w:val="20"/>
                <w:szCs w:val="20"/>
              </w:rPr>
              <w:t>0.0110(2)</w:t>
            </w:r>
          </w:p>
        </w:tc>
        <w:tc>
          <w:tcPr>
            <w:tcW w:w="865" w:type="dxa"/>
            <w:vAlign w:val="center"/>
          </w:tcPr>
          <w:p w14:paraId="76B299C0" w14:textId="77777777" w:rsidR="00AA3681" w:rsidRPr="00A819E6" w:rsidRDefault="00AA3681" w:rsidP="00776195">
            <w:pPr>
              <w:spacing w:line="240" w:lineRule="auto"/>
              <w:jc w:val="center"/>
              <w:rPr>
                <w:sz w:val="20"/>
                <w:szCs w:val="20"/>
              </w:rPr>
            </w:pPr>
            <w:r w:rsidRPr="00A819E6">
              <w:rPr>
                <w:sz w:val="20"/>
                <w:szCs w:val="20"/>
              </w:rPr>
              <w:t>0.0086(2)</w:t>
            </w:r>
          </w:p>
        </w:tc>
        <w:tc>
          <w:tcPr>
            <w:tcW w:w="866" w:type="dxa"/>
            <w:vAlign w:val="center"/>
          </w:tcPr>
          <w:p w14:paraId="3CC14D51" w14:textId="77777777" w:rsidR="00AA3681" w:rsidRPr="00A819E6" w:rsidRDefault="00AA3681" w:rsidP="00776195">
            <w:pPr>
              <w:spacing w:line="240" w:lineRule="auto"/>
              <w:jc w:val="center"/>
              <w:rPr>
                <w:sz w:val="20"/>
                <w:szCs w:val="20"/>
              </w:rPr>
            </w:pPr>
            <w:r w:rsidRPr="00A819E6">
              <w:rPr>
                <w:sz w:val="20"/>
                <w:szCs w:val="20"/>
              </w:rPr>
              <w:t>0.0108(2)</w:t>
            </w:r>
          </w:p>
        </w:tc>
        <w:tc>
          <w:tcPr>
            <w:tcW w:w="865" w:type="dxa"/>
            <w:vAlign w:val="center"/>
          </w:tcPr>
          <w:p w14:paraId="5EBFEBEC" w14:textId="77777777" w:rsidR="00AA3681" w:rsidRPr="00A819E6" w:rsidRDefault="00AA3681" w:rsidP="00776195">
            <w:pPr>
              <w:spacing w:line="240" w:lineRule="auto"/>
              <w:jc w:val="center"/>
              <w:rPr>
                <w:sz w:val="20"/>
                <w:szCs w:val="20"/>
              </w:rPr>
            </w:pPr>
            <w:r w:rsidRPr="00A819E6">
              <w:rPr>
                <w:sz w:val="20"/>
                <w:szCs w:val="20"/>
              </w:rPr>
              <w:t>0.0017 (</w:t>
            </w:r>
            <w:r>
              <w:rPr>
                <w:sz w:val="20"/>
                <w:szCs w:val="20"/>
              </w:rPr>
              <w:t>2</w:t>
            </w:r>
            <w:r w:rsidRPr="00A819E6">
              <w:rPr>
                <w:sz w:val="20"/>
                <w:szCs w:val="20"/>
              </w:rPr>
              <w:t>)</w:t>
            </w:r>
          </w:p>
        </w:tc>
      </w:tr>
      <w:tr w:rsidR="00AA3681" w:rsidRPr="00A819E6" w14:paraId="23BEEA80" w14:textId="77777777" w:rsidTr="00776195">
        <w:trPr>
          <w:trHeight w:val="227"/>
        </w:trPr>
        <w:tc>
          <w:tcPr>
            <w:tcW w:w="685" w:type="dxa"/>
            <w:noWrap/>
            <w:vAlign w:val="center"/>
          </w:tcPr>
          <w:p w14:paraId="1224075B" w14:textId="77777777" w:rsidR="00AA3681" w:rsidRPr="00A819E6" w:rsidRDefault="00AA3681" w:rsidP="00776195">
            <w:pPr>
              <w:spacing w:line="240" w:lineRule="auto"/>
              <w:jc w:val="center"/>
              <w:rPr>
                <w:sz w:val="20"/>
                <w:szCs w:val="20"/>
              </w:rPr>
            </w:pPr>
            <w:r w:rsidRPr="00A819E6">
              <w:rPr>
                <w:sz w:val="20"/>
                <w:szCs w:val="20"/>
              </w:rPr>
              <w:t>Se4</w:t>
            </w:r>
          </w:p>
        </w:tc>
        <w:tc>
          <w:tcPr>
            <w:tcW w:w="944" w:type="dxa"/>
            <w:noWrap/>
            <w:vAlign w:val="center"/>
            <w:hideMark/>
          </w:tcPr>
          <w:p w14:paraId="0B3AEEF3" w14:textId="77777777" w:rsidR="00AA3681" w:rsidRPr="00A819E6" w:rsidRDefault="00AA3681" w:rsidP="00776195">
            <w:pPr>
              <w:spacing w:line="240" w:lineRule="auto"/>
              <w:jc w:val="center"/>
              <w:rPr>
                <w:sz w:val="20"/>
                <w:szCs w:val="20"/>
              </w:rPr>
            </w:pPr>
            <w:r w:rsidRPr="00A819E6">
              <w:rPr>
                <w:sz w:val="20"/>
                <w:szCs w:val="20"/>
              </w:rPr>
              <w:t>4</w:t>
            </w:r>
            <w:r w:rsidRPr="00A819E6">
              <w:rPr>
                <w:i/>
                <w:iCs/>
                <w:sz w:val="20"/>
                <w:szCs w:val="20"/>
              </w:rPr>
              <w:t>i</w:t>
            </w:r>
          </w:p>
        </w:tc>
        <w:tc>
          <w:tcPr>
            <w:tcW w:w="916" w:type="dxa"/>
            <w:noWrap/>
            <w:vAlign w:val="center"/>
            <w:hideMark/>
          </w:tcPr>
          <w:p w14:paraId="6EED9F4A" w14:textId="77777777" w:rsidR="00AA3681" w:rsidRPr="00A819E6" w:rsidRDefault="00AA3681" w:rsidP="00776195">
            <w:pPr>
              <w:spacing w:line="240" w:lineRule="auto"/>
              <w:jc w:val="center"/>
              <w:rPr>
                <w:sz w:val="20"/>
                <w:szCs w:val="20"/>
              </w:rPr>
            </w:pPr>
            <w:r w:rsidRPr="00A819E6">
              <w:rPr>
                <w:sz w:val="20"/>
                <w:szCs w:val="20"/>
              </w:rPr>
              <w:t>1</w:t>
            </w:r>
          </w:p>
        </w:tc>
        <w:tc>
          <w:tcPr>
            <w:tcW w:w="857" w:type="dxa"/>
            <w:noWrap/>
            <w:vAlign w:val="center"/>
            <w:hideMark/>
          </w:tcPr>
          <w:p w14:paraId="2D04D0DF" w14:textId="77777777" w:rsidR="00AA3681" w:rsidRPr="00A819E6" w:rsidRDefault="00AA3681" w:rsidP="00776195">
            <w:pPr>
              <w:spacing w:line="240" w:lineRule="auto"/>
              <w:jc w:val="center"/>
              <w:rPr>
                <w:sz w:val="20"/>
                <w:szCs w:val="20"/>
              </w:rPr>
            </w:pPr>
            <w:r w:rsidRPr="00A819E6">
              <w:rPr>
                <w:sz w:val="20"/>
                <w:szCs w:val="20"/>
              </w:rPr>
              <w:t>0.7396(</w:t>
            </w:r>
            <w:r>
              <w:rPr>
                <w:sz w:val="20"/>
                <w:szCs w:val="20"/>
              </w:rPr>
              <w:t>1</w:t>
            </w:r>
            <w:r w:rsidRPr="00A819E6">
              <w:rPr>
                <w:sz w:val="20"/>
                <w:szCs w:val="20"/>
              </w:rPr>
              <w:t>)</w:t>
            </w:r>
          </w:p>
        </w:tc>
        <w:tc>
          <w:tcPr>
            <w:tcW w:w="709" w:type="dxa"/>
            <w:noWrap/>
            <w:vAlign w:val="center"/>
            <w:hideMark/>
          </w:tcPr>
          <w:p w14:paraId="2CCDBF93" w14:textId="77777777" w:rsidR="00AA3681" w:rsidRPr="00A819E6" w:rsidRDefault="00AA3681" w:rsidP="00776195">
            <w:pPr>
              <w:spacing w:line="240" w:lineRule="auto"/>
              <w:jc w:val="center"/>
              <w:rPr>
                <w:sz w:val="20"/>
                <w:szCs w:val="20"/>
              </w:rPr>
            </w:pPr>
            <w:r w:rsidRPr="00A819E6">
              <w:rPr>
                <w:sz w:val="20"/>
                <w:szCs w:val="20"/>
              </w:rPr>
              <w:t>0</w:t>
            </w:r>
          </w:p>
        </w:tc>
        <w:tc>
          <w:tcPr>
            <w:tcW w:w="866" w:type="dxa"/>
            <w:vAlign w:val="center"/>
          </w:tcPr>
          <w:p w14:paraId="6C3B2598" w14:textId="77777777" w:rsidR="00AA3681" w:rsidRPr="00A819E6" w:rsidRDefault="00AA3681" w:rsidP="00776195">
            <w:pPr>
              <w:spacing w:line="240" w:lineRule="auto"/>
              <w:jc w:val="center"/>
              <w:rPr>
                <w:sz w:val="20"/>
                <w:szCs w:val="20"/>
              </w:rPr>
            </w:pPr>
            <w:r w:rsidRPr="00A819E6">
              <w:rPr>
                <w:sz w:val="20"/>
                <w:szCs w:val="20"/>
              </w:rPr>
              <w:t>0.657</w:t>
            </w:r>
            <w:r>
              <w:rPr>
                <w:sz w:val="20"/>
                <w:szCs w:val="20"/>
              </w:rPr>
              <w:t>6</w:t>
            </w:r>
            <w:r w:rsidRPr="00A819E6">
              <w:rPr>
                <w:sz w:val="20"/>
                <w:szCs w:val="20"/>
              </w:rPr>
              <w:t>(</w:t>
            </w:r>
            <w:r>
              <w:rPr>
                <w:sz w:val="20"/>
                <w:szCs w:val="20"/>
              </w:rPr>
              <w:t>1</w:t>
            </w:r>
            <w:r w:rsidRPr="00A819E6">
              <w:rPr>
                <w:sz w:val="20"/>
                <w:szCs w:val="20"/>
              </w:rPr>
              <w:t>)</w:t>
            </w:r>
          </w:p>
        </w:tc>
        <w:tc>
          <w:tcPr>
            <w:tcW w:w="940" w:type="dxa"/>
            <w:vAlign w:val="center"/>
          </w:tcPr>
          <w:p w14:paraId="341E2517" w14:textId="77777777" w:rsidR="00AA3681" w:rsidRPr="00A819E6" w:rsidRDefault="00AA3681" w:rsidP="00776195">
            <w:pPr>
              <w:spacing w:line="240" w:lineRule="auto"/>
              <w:jc w:val="center"/>
              <w:rPr>
                <w:sz w:val="20"/>
                <w:szCs w:val="20"/>
              </w:rPr>
            </w:pPr>
            <w:r w:rsidRPr="00A819E6">
              <w:rPr>
                <w:sz w:val="20"/>
                <w:szCs w:val="20"/>
              </w:rPr>
              <w:t>0.0093(</w:t>
            </w:r>
            <w:r>
              <w:rPr>
                <w:sz w:val="20"/>
                <w:szCs w:val="20"/>
              </w:rPr>
              <w:t>2</w:t>
            </w:r>
            <w:r w:rsidRPr="00A819E6">
              <w:rPr>
                <w:sz w:val="20"/>
                <w:szCs w:val="20"/>
              </w:rPr>
              <w:t>)</w:t>
            </w:r>
          </w:p>
        </w:tc>
        <w:tc>
          <w:tcPr>
            <w:tcW w:w="866" w:type="dxa"/>
            <w:vAlign w:val="center"/>
          </w:tcPr>
          <w:p w14:paraId="0381BA5A" w14:textId="77777777" w:rsidR="00AA3681" w:rsidRPr="00A819E6" w:rsidRDefault="00AA3681" w:rsidP="00776195">
            <w:pPr>
              <w:spacing w:line="240" w:lineRule="auto"/>
              <w:jc w:val="center"/>
              <w:rPr>
                <w:sz w:val="20"/>
                <w:szCs w:val="20"/>
              </w:rPr>
            </w:pPr>
            <w:r w:rsidRPr="00A819E6">
              <w:rPr>
                <w:sz w:val="20"/>
                <w:szCs w:val="20"/>
              </w:rPr>
              <w:t>0.0095(2)</w:t>
            </w:r>
          </w:p>
        </w:tc>
        <w:tc>
          <w:tcPr>
            <w:tcW w:w="865" w:type="dxa"/>
            <w:vAlign w:val="center"/>
          </w:tcPr>
          <w:p w14:paraId="22D6BDC1" w14:textId="77777777" w:rsidR="00AA3681" w:rsidRPr="00A819E6" w:rsidRDefault="00AA3681" w:rsidP="00776195">
            <w:pPr>
              <w:spacing w:line="240" w:lineRule="auto"/>
              <w:jc w:val="center"/>
              <w:rPr>
                <w:sz w:val="20"/>
                <w:szCs w:val="20"/>
              </w:rPr>
            </w:pPr>
            <w:r w:rsidRPr="00A819E6">
              <w:rPr>
                <w:sz w:val="20"/>
                <w:szCs w:val="20"/>
              </w:rPr>
              <w:t>0.0070(2)</w:t>
            </w:r>
          </w:p>
        </w:tc>
        <w:tc>
          <w:tcPr>
            <w:tcW w:w="866" w:type="dxa"/>
            <w:vAlign w:val="center"/>
          </w:tcPr>
          <w:p w14:paraId="233A4B4A" w14:textId="77777777" w:rsidR="00AA3681" w:rsidRPr="00A819E6" w:rsidRDefault="00AA3681" w:rsidP="00776195">
            <w:pPr>
              <w:spacing w:line="240" w:lineRule="auto"/>
              <w:jc w:val="center"/>
              <w:rPr>
                <w:sz w:val="20"/>
                <w:szCs w:val="20"/>
              </w:rPr>
            </w:pPr>
            <w:r w:rsidRPr="00A819E6">
              <w:rPr>
                <w:sz w:val="20"/>
                <w:szCs w:val="20"/>
              </w:rPr>
              <w:t>0.0117(2)</w:t>
            </w:r>
          </w:p>
        </w:tc>
        <w:tc>
          <w:tcPr>
            <w:tcW w:w="865" w:type="dxa"/>
            <w:vAlign w:val="center"/>
          </w:tcPr>
          <w:p w14:paraId="0E6715E0" w14:textId="77777777" w:rsidR="00AA3681" w:rsidRPr="00A819E6" w:rsidRDefault="00AA3681" w:rsidP="00776195">
            <w:pPr>
              <w:spacing w:line="240" w:lineRule="auto"/>
              <w:jc w:val="center"/>
              <w:rPr>
                <w:sz w:val="20"/>
                <w:szCs w:val="20"/>
              </w:rPr>
            </w:pPr>
            <w:r w:rsidRPr="00A819E6">
              <w:rPr>
                <w:sz w:val="20"/>
                <w:szCs w:val="20"/>
              </w:rPr>
              <w:t>0.0032(</w:t>
            </w:r>
            <w:r>
              <w:rPr>
                <w:sz w:val="20"/>
                <w:szCs w:val="20"/>
              </w:rPr>
              <w:t>2</w:t>
            </w:r>
            <w:r w:rsidRPr="00A819E6">
              <w:rPr>
                <w:sz w:val="20"/>
                <w:szCs w:val="20"/>
              </w:rPr>
              <w:t>)</w:t>
            </w:r>
          </w:p>
        </w:tc>
      </w:tr>
    </w:tbl>
    <w:p w14:paraId="6E36E5D9" w14:textId="77777777" w:rsidR="00AA3681" w:rsidRPr="0063490E" w:rsidRDefault="00AA3681" w:rsidP="00AA3681">
      <w:pPr>
        <w:rPr>
          <w:lang w:val="fr-FR"/>
        </w:rPr>
      </w:pPr>
    </w:p>
    <w:p w14:paraId="347FE503" w14:textId="7687A5F6" w:rsidR="009F6A68" w:rsidRDefault="009F6A68" w:rsidP="00773F6A">
      <w:pPr>
        <w:pStyle w:val="Lgende"/>
        <w:keepNext/>
        <w:spacing w:line="360" w:lineRule="auto"/>
      </w:pPr>
      <w:bookmarkStart w:id="5" w:name="_Ref155602882"/>
      <w:r w:rsidRPr="009F6A68">
        <w:rPr>
          <w:b/>
        </w:rPr>
        <w:t xml:space="preserve">Table </w:t>
      </w:r>
      <w:r w:rsidRPr="009F6A68">
        <w:rPr>
          <w:b/>
        </w:rPr>
        <w:fldChar w:fldCharType="begin"/>
      </w:r>
      <w:r w:rsidRPr="009F6A68">
        <w:rPr>
          <w:b/>
        </w:rPr>
        <w:instrText xml:space="preserve"> SEQ Table \* ARABIC </w:instrText>
      </w:r>
      <w:r w:rsidRPr="009F6A68">
        <w:rPr>
          <w:b/>
        </w:rPr>
        <w:fldChar w:fldCharType="separate"/>
      </w:r>
      <w:r w:rsidR="00B7537F">
        <w:rPr>
          <w:b/>
          <w:noProof/>
        </w:rPr>
        <w:t>3</w:t>
      </w:r>
      <w:r w:rsidRPr="009F6A68">
        <w:rPr>
          <w:b/>
        </w:rPr>
        <w:fldChar w:fldCharType="end"/>
      </w:r>
      <w:bookmarkEnd w:id="5"/>
      <w:r>
        <w:t xml:space="preserve">. </w:t>
      </w:r>
      <w:r w:rsidRPr="00C50E78">
        <w:rPr>
          <w:b/>
          <w:bCs/>
        </w:rPr>
        <w:t xml:space="preserve">Interatomic </w:t>
      </w:r>
      <w:r w:rsidR="007A04DA">
        <w:rPr>
          <w:b/>
          <w:bCs/>
        </w:rPr>
        <w:t>D</w:t>
      </w:r>
      <w:r w:rsidRPr="00C50E78">
        <w:rPr>
          <w:b/>
          <w:bCs/>
        </w:rPr>
        <w:t xml:space="preserve">istances (Å) </w:t>
      </w:r>
      <w:r w:rsidR="007A04DA">
        <w:rPr>
          <w:b/>
          <w:bCs/>
        </w:rPr>
        <w:t>in</w:t>
      </w:r>
      <w:r w:rsidRPr="00C50E78">
        <w:rPr>
          <w:b/>
          <w:bCs/>
        </w:rPr>
        <w:t xml:space="preserve"> </w:t>
      </w:r>
      <w:r w:rsidRPr="00C50E78">
        <w:rPr>
          <w:b/>
          <w:bCs/>
          <w:lang w:val="en-GB"/>
        </w:rPr>
        <w:t>Rb</w:t>
      </w:r>
      <w:r w:rsidRPr="00C50E78">
        <w:rPr>
          <w:b/>
          <w:bCs/>
          <w:vertAlign w:val="subscript"/>
          <w:lang w:val="en-GB"/>
        </w:rPr>
        <w:t>0.2</w:t>
      </w:r>
      <w:r w:rsidRPr="00C50E78">
        <w:rPr>
          <w:b/>
          <w:bCs/>
          <w:lang w:val="en-GB"/>
        </w:rPr>
        <w:t>Ba</w:t>
      </w:r>
      <w:r w:rsidRPr="00C50E78">
        <w:rPr>
          <w:b/>
          <w:bCs/>
          <w:vertAlign w:val="subscript"/>
          <w:lang w:val="en-GB"/>
        </w:rPr>
        <w:t>0.4</w:t>
      </w:r>
      <w:r w:rsidRPr="00C50E78">
        <w:rPr>
          <w:b/>
          <w:bCs/>
          <w:lang w:val="en-GB"/>
        </w:rPr>
        <w:t>Cr</w:t>
      </w:r>
      <w:r w:rsidRPr="00C50E78">
        <w:rPr>
          <w:b/>
          <w:bCs/>
          <w:vertAlign w:val="subscript"/>
          <w:lang w:val="en-GB"/>
        </w:rPr>
        <w:t>5</w:t>
      </w:r>
      <w:r w:rsidRPr="00C50E78">
        <w:rPr>
          <w:b/>
          <w:bCs/>
          <w:lang w:val="en-GB"/>
        </w:rPr>
        <w:t>Se</w:t>
      </w:r>
      <w:r w:rsidRPr="00C50E78">
        <w:rPr>
          <w:b/>
          <w:bCs/>
          <w:vertAlign w:val="subscript"/>
          <w:lang w:val="en-GB"/>
        </w:rPr>
        <w:t>8</w:t>
      </w:r>
      <w:r w:rsidRPr="00200243">
        <w:rPr>
          <w:b/>
          <w:bCs/>
          <w:lang w:val="en-GB"/>
        </w:rPr>
        <w:t xml:space="preserve"> (Estimated Standard Deviations are </w:t>
      </w:r>
      <w:r w:rsidR="007A04DA">
        <w:rPr>
          <w:b/>
          <w:bCs/>
          <w:lang w:val="en-GB"/>
        </w:rPr>
        <w:t>G</w:t>
      </w:r>
      <w:r w:rsidRPr="00200243">
        <w:rPr>
          <w:b/>
          <w:bCs/>
          <w:lang w:val="en-GB"/>
        </w:rPr>
        <w:t xml:space="preserve">iven in </w:t>
      </w:r>
      <w:r w:rsidR="007A04DA">
        <w:rPr>
          <w:b/>
          <w:bCs/>
          <w:lang w:val="en-GB"/>
        </w:rPr>
        <w:t>B</w:t>
      </w:r>
      <w:r w:rsidRPr="00200243">
        <w:rPr>
          <w:b/>
          <w:bCs/>
          <w:lang w:val="en-GB"/>
        </w:rPr>
        <w:t>rackets)</w:t>
      </w:r>
      <w:r w:rsidRPr="00C50E78">
        <w:rPr>
          <w:b/>
          <w:bCs/>
        </w:rPr>
        <w:t>.</w:t>
      </w:r>
    </w:p>
    <w:tbl>
      <w:tblPr>
        <w:tblStyle w:val="Grilledutableau"/>
        <w:tblW w:w="9372" w:type="dxa"/>
        <w:tblInd w:w="-5" w:type="dxa"/>
        <w:tblLayout w:type="fixed"/>
        <w:tblCellMar>
          <w:left w:w="28" w:type="dxa"/>
          <w:right w:w="28" w:type="dxa"/>
        </w:tblCellMar>
        <w:tblLook w:val="04A0" w:firstRow="1" w:lastRow="0" w:firstColumn="1" w:lastColumn="0" w:noHBand="0" w:noVBand="1"/>
      </w:tblPr>
      <w:tblGrid>
        <w:gridCol w:w="1040"/>
        <w:gridCol w:w="1040"/>
        <w:gridCol w:w="1040"/>
        <w:gridCol w:w="1133"/>
        <w:gridCol w:w="947"/>
        <w:gridCol w:w="1040"/>
        <w:gridCol w:w="1040"/>
        <w:gridCol w:w="1040"/>
        <w:gridCol w:w="1052"/>
      </w:tblGrid>
      <w:tr w:rsidR="00AA3681" w:rsidRPr="006665EC" w14:paraId="5B9431A1" w14:textId="77777777" w:rsidTr="00AD4A8B">
        <w:trPr>
          <w:trHeight w:val="315"/>
        </w:trPr>
        <w:tc>
          <w:tcPr>
            <w:tcW w:w="1040" w:type="dxa"/>
            <w:tcBorders>
              <w:bottom w:val="single" w:sz="4" w:space="0" w:color="auto"/>
            </w:tcBorders>
            <w:noWrap/>
            <w:vAlign w:val="center"/>
          </w:tcPr>
          <w:p w14:paraId="23A37582" w14:textId="77777777" w:rsidR="00AA3681" w:rsidRPr="00541AEC" w:rsidRDefault="00AA3681" w:rsidP="00776195">
            <w:pPr>
              <w:spacing w:line="240" w:lineRule="auto"/>
              <w:jc w:val="center"/>
              <w:rPr>
                <w:sz w:val="20"/>
                <w:szCs w:val="20"/>
              </w:rPr>
            </w:pPr>
            <w:r w:rsidRPr="00541AEC">
              <w:rPr>
                <w:sz w:val="20"/>
                <w:szCs w:val="20"/>
              </w:rPr>
              <w:t>CrSe</w:t>
            </w:r>
            <w:r w:rsidRPr="00541AEC">
              <w:rPr>
                <w:sz w:val="20"/>
                <w:szCs w:val="20"/>
                <w:vertAlign w:val="subscript"/>
              </w:rPr>
              <w:t>2</w:t>
            </w:r>
          </w:p>
          <w:p w14:paraId="50DFB46C" w14:textId="77777777" w:rsidR="00AA3681" w:rsidRPr="006665EC" w:rsidRDefault="00AA3681" w:rsidP="00776195">
            <w:pPr>
              <w:spacing w:line="240" w:lineRule="auto"/>
              <w:jc w:val="center"/>
              <w:rPr>
                <w:b/>
                <w:bCs/>
                <w:sz w:val="20"/>
                <w:szCs w:val="20"/>
              </w:rPr>
            </w:pPr>
            <w:r w:rsidRPr="00541AEC">
              <w:rPr>
                <w:sz w:val="20"/>
                <w:szCs w:val="20"/>
              </w:rPr>
              <w:t>layer (ab plane)</w:t>
            </w:r>
          </w:p>
        </w:tc>
        <w:tc>
          <w:tcPr>
            <w:tcW w:w="1040" w:type="dxa"/>
            <w:vAlign w:val="center"/>
          </w:tcPr>
          <w:p w14:paraId="311975EB" w14:textId="77777777" w:rsidR="00AA3681" w:rsidRPr="006665EC" w:rsidRDefault="00AA3681" w:rsidP="00776195">
            <w:pPr>
              <w:spacing w:line="240" w:lineRule="auto"/>
              <w:jc w:val="center"/>
              <w:rPr>
                <w:color w:val="000000"/>
                <w:sz w:val="20"/>
                <w:szCs w:val="20"/>
              </w:rPr>
            </w:pPr>
            <w:r w:rsidRPr="006665EC">
              <w:rPr>
                <w:sz w:val="20"/>
                <w:szCs w:val="20"/>
              </w:rPr>
              <w:t>Cr1–Se1</w:t>
            </w:r>
          </w:p>
        </w:tc>
        <w:tc>
          <w:tcPr>
            <w:tcW w:w="1040" w:type="dxa"/>
            <w:vAlign w:val="center"/>
          </w:tcPr>
          <w:p w14:paraId="38CD7451" w14:textId="77777777" w:rsidR="00AA3681" w:rsidRPr="00AD4A8B" w:rsidRDefault="00AA3681" w:rsidP="00776195">
            <w:pPr>
              <w:spacing w:line="240" w:lineRule="auto"/>
              <w:jc w:val="center"/>
              <w:rPr>
                <w:sz w:val="20"/>
                <w:szCs w:val="20"/>
              </w:rPr>
            </w:pPr>
            <w:r w:rsidRPr="006665EC">
              <w:rPr>
                <w:sz w:val="20"/>
                <w:szCs w:val="20"/>
              </w:rPr>
              <w:t>2.</w:t>
            </w:r>
            <w:r w:rsidRPr="00AD4A8B">
              <w:rPr>
                <w:sz w:val="20"/>
                <w:szCs w:val="20"/>
              </w:rPr>
              <w:t xml:space="preserve">5004(2) </w:t>
            </w:r>
          </w:p>
          <w:p w14:paraId="3CF406E4" w14:textId="77777777" w:rsidR="00AA3681" w:rsidRPr="006665EC" w:rsidRDefault="00AA3681" w:rsidP="00776195">
            <w:pPr>
              <w:spacing w:line="240" w:lineRule="auto"/>
              <w:jc w:val="center"/>
              <w:rPr>
                <w:color w:val="000000"/>
                <w:sz w:val="20"/>
                <w:szCs w:val="20"/>
              </w:rPr>
            </w:pPr>
            <w:r w:rsidRPr="00AD4A8B">
              <w:rPr>
                <w:rFonts w:ascii="Helvetica" w:hAnsi="Helvetica"/>
                <w:sz w:val="20"/>
                <w:szCs w:val="20"/>
              </w:rPr>
              <w:t>x</w:t>
            </w:r>
            <w:r w:rsidRPr="00AD4A8B">
              <w:rPr>
                <w:sz w:val="20"/>
                <w:szCs w:val="20"/>
              </w:rPr>
              <w:t xml:space="preserve"> 4</w:t>
            </w:r>
          </w:p>
        </w:tc>
        <w:tc>
          <w:tcPr>
            <w:tcW w:w="1133" w:type="dxa"/>
            <w:tcBorders>
              <w:bottom w:val="single" w:sz="4" w:space="0" w:color="auto"/>
            </w:tcBorders>
            <w:vAlign w:val="center"/>
          </w:tcPr>
          <w:p w14:paraId="78B92CE5" w14:textId="77777777" w:rsidR="00AA3681" w:rsidRPr="00541AEC" w:rsidRDefault="00AA3681" w:rsidP="00776195">
            <w:pPr>
              <w:spacing w:line="240" w:lineRule="auto"/>
              <w:jc w:val="center"/>
              <w:rPr>
                <w:sz w:val="20"/>
                <w:szCs w:val="20"/>
                <w:lang w:val="fr-FR"/>
              </w:rPr>
            </w:pPr>
            <w:r w:rsidRPr="00541AEC">
              <w:rPr>
                <w:sz w:val="20"/>
                <w:szCs w:val="20"/>
                <w:lang w:val="fr-FR"/>
              </w:rPr>
              <w:t xml:space="preserve">Bridging Cr–Se </w:t>
            </w:r>
            <w:proofErr w:type="spellStart"/>
            <w:r w:rsidRPr="00541AEC">
              <w:rPr>
                <w:sz w:val="20"/>
                <w:szCs w:val="20"/>
                <w:lang w:val="fr-FR"/>
              </w:rPr>
              <w:t>octahedra</w:t>
            </w:r>
            <w:proofErr w:type="spellEnd"/>
          </w:p>
        </w:tc>
        <w:tc>
          <w:tcPr>
            <w:tcW w:w="947" w:type="dxa"/>
            <w:vAlign w:val="center"/>
          </w:tcPr>
          <w:p w14:paraId="72FC45C0" w14:textId="77777777" w:rsidR="00AA3681" w:rsidRPr="006665EC" w:rsidRDefault="00AA3681" w:rsidP="00776195">
            <w:pPr>
              <w:spacing w:line="240" w:lineRule="auto"/>
              <w:jc w:val="center"/>
              <w:rPr>
                <w:color w:val="000000"/>
                <w:sz w:val="20"/>
                <w:szCs w:val="20"/>
              </w:rPr>
            </w:pPr>
            <w:r w:rsidRPr="006665EC">
              <w:rPr>
                <w:sz w:val="20"/>
                <w:szCs w:val="20"/>
              </w:rPr>
              <w:t>Cr3–Se1</w:t>
            </w:r>
          </w:p>
        </w:tc>
        <w:tc>
          <w:tcPr>
            <w:tcW w:w="1040" w:type="dxa"/>
            <w:vAlign w:val="center"/>
          </w:tcPr>
          <w:p w14:paraId="530CBAA1" w14:textId="77777777" w:rsidR="00AA3681" w:rsidRPr="006665EC" w:rsidRDefault="00AA3681" w:rsidP="00776195">
            <w:pPr>
              <w:spacing w:line="240" w:lineRule="auto"/>
              <w:jc w:val="center"/>
              <w:rPr>
                <w:color w:val="000000"/>
                <w:sz w:val="20"/>
                <w:szCs w:val="20"/>
              </w:rPr>
            </w:pPr>
            <w:r w:rsidRPr="006665EC">
              <w:rPr>
                <w:sz w:val="20"/>
                <w:szCs w:val="20"/>
              </w:rPr>
              <w:t>2.5547(4)</w:t>
            </w:r>
          </w:p>
        </w:tc>
        <w:tc>
          <w:tcPr>
            <w:tcW w:w="1040" w:type="dxa"/>
            <w:tcBorders>
              <w:bottom w:val="single" w:sz="4" w:space="0" w:color="auto"/>
            </w:tcBorders>
            <w:vAlign w:val="center"/>
          </w:tcPr>
          <w:p w14:paraId="2A609146" w14:textId="77777777" w:rsidR="00AA3681" w:rsidRPr="00B265CB" w:rsidRDefault="00AA3681" w:rsidP="00776195">
            <w:pPr>
              <w:spacing w:line="240" w:lineRule="auto"/>
              <w:jc w:val="center"/>
              <w:rPr>
                <w:sz w:val="20"/>
                <w:szCs w:val="20"/>
              </w:rPr>
            </w:pPr>
            <w:r w:rsidRPr="00AD4A8B">
              <w:rPr>
                <w:sz w:val="20"/>
                <w:szCs w:val="20"/>
              </w:rPr>
              <w:t>A–Se</w:t>
            </w:r>
          </w:p>
        </w:tc>
        <w:tc>
          <w:tcPr>
            <w:tcW w:w="1040" w:type="dxa"/>
            <w:vAlign w:val="center"/>
          </w:tcPr>
          <w:p w14:paraId="55B1FBA7" w14:textId="77777777" w:rsidR="00AA3681" w:rsidRPr="006665EC" w:rsidRDefault="00AA3681" w:rsidP="00776195">
            <w:pPr>
              <w:spacing w:line="240" w:lineRule="auto"/>
              <w:jc w:val="center"/>
              <w:rPr>
                <w:color w:val="000000"/>
                <w:sz w:val="20"/>
                <w:szCs w:val="20"/>
              </w:rPr>
            </w:pPr>
            <w:r w:rsidRPr="006665EC">
              <w:rPr>
                <w:sz w:val="20"/>
                <w:szCs w:val="20"/>
              </w:rPr>
              <w:t>Rb/Ba–Se1</w:t>
            </w:r>
          </w:p>
        </w:tc>
        <w:tc>
          <w:tcPr>
            <w:tcW w:w="1052" w:type="dxa"/>
            <w:vAlign w:val="center"/>
          </w:tcPr>
          <w:p w14:paraId="28100B9D" w14:textId="77777777" w:rsidR="00AA3681" w:rsidRDefault="00AA3681" w:rsidP="00776195">
            <w:pPr>
              <w:spacing w:line="240" w:lineRule="auto"/>
              <w:jc w:val="center"/>
              <w:rPr>
                <w:sz w:val="20"/>
                <w:szCs w:val="20"/>
              </w:rPr>
            </w:pPr>
            <w:r w:rsidRPr="006665EC">
              <w:rPr>
                <w:sz w:val="20"/>
                <w:szCs w:val="20"/>
              </w:rPr>
              <w:t xml:space="preserve">3.6322(3) </w:t>
            </w:r>
          </w:p>
          <w:p w14:paraId="0A9A46A0" w14:textId="77777777" w:rsidR="00AA3681" w:rsidRPr="006665EC" w:rsidRDefault="00AA3681" w:rsidP="00776195">
            <w:pPr>
              <w:spacing w:line="240" w:lineRule="auto"/>
              <w:jc w:val="center"/>
              <w:rPr>
                <w:color w:val="000000"/>
                <w:sz w:val="20"/>
                <w:szCs w:val="20"/>
              </w:rPr>
            </w:pPr>
            <w:r w:rsidRPr="006665EC">
              <w:rPr>
                <w:sz w:val="20"/>
                <w:szCs w:val="20"/>
              </w:rPr>
              <w:t>x 2</w:t>
            </w:r>
          </w:p>
        </w:tc>
      </w:tr>
      <w:tr w:rsidR="00AA3681" w:rsidRPr="006665EC" w14:paraId="0EEFF12D" w14:textId="77777777" w:rsidTr="00AD4A8B">
        <w:trPr>
          <w:trHeight w:val="315"/>
        </w:trPr>
        <w:tc>
          <w:tcPr>
            <w:tcW w:w="1040" w:type="dxa"/>
            <w:tcBorders>
              <w:bottom w:val="nil"/>
            </w:tcBorders>
            <w:shd w:val="clear" w:color="auto" w:fill="F2F2F2" w:themeFill="background1" w:themeFillShade="F2"/>
            <w:noWrap/>
            <w:vAlign w:val="center"/>
          </w:tcPr>
          <w:p w14:paraId="5F40CE98" w14:textId="77777777" w:rsidR="00AA3681" w:rsidRPr="006665EC" w:rsidRDefault="00AA3681" w:rsidP="00776195">
            <w:pPr>
              <w:spacing w:line="240" w:lineRule="auto"/>
              <w:jc w:val="center"/>
              <w:rPr>
                <w:sz w:val="20"/>
                <w:szCs w:val="20"/>
              </w:rPr>
            </w:pPr>
          </w:p>
        </w:tc>
        <w:tc>
          <w:tcPr>
            <w:tcW w:w="1040" w:type="dxa"/>
            <w:vAlign w:val="center"/>
          </w:tcPr>
          <w:p w14:paraId="544286A4" w14:textId="77777777" w:rsidR="00AA3681" w:rsidRPr="006665EC" w:rsidRDefault="00AA3681" w:rsidP="00776195">
            <w:pPr>
              <w:spacing w:line="240" w:lineRule="auto"/>
              <w:jc w:val="center"/>
              <w:rPr>
                <w:color w:val="000000"/>
                <w:sz w:val="20"/>
                <w:szCs w:val="20"/>
              </w:rPr>
            </w:pPr>
            <w:r w:rsidRPr="006665EC">
              <w:rPr>
                <w:sz w:val="20"/>
                <w:szCs w:val="20"/>
              </w:rPr>
              <w:t>Cr1–Se2</w:t>
            </w:r>
          </w:p>
        </w:tc>
        <w:tc>
          <w:tcPr>
            <w:tcW w:w="1040" w:type="dxa"/>
            <w:vAlign w:val="center"/>
          </w:tcPr>
          <w:p w14:paraId="17343139" w14:textId="77777777" w:rsidR="00AA3681" w:rsidRDefault="00AA3681" w:rsidP="00776195">
            <w:pPr>
              <w:spacing w:line="240" w:lineRule="auto"/>
              <w:jc w:val="center"/>
              <w:rPr>
                <w:sz w:val="20"/>
                <w:szCs w:val="20"/>
              </w:rPr>
            </w:pPr>
            <w:r w:rsidRPr="006665EC">
              <w:rPr>
                <w:sz w:val="20"/>
                <w:szCs w:val="20"/>
              </w:rPr>
              <w:t xml:space="preserve">2.5279(4) </w:t>
            </w:r>
          </w:p>
          <w:p w14:paraId="485123E9" w14:textId="77777777" w:rsidR="00AA3681" w:rsidRPr="006665EC" w:rsidRDefault="00AA3681" w:rsidP="00776195">
            <w:pPr>
              <w:spacing w:line="240" w:lineRule="auto"/>
              <w:jc w:val="center"/>
              <w:rPr>
                <w:color w:val="000000"/>
                <w:sz w:val="20"/>
                <w:szCs w:val="20"/>
              </w:rPr>
            </w:pPr>
            <w:r w:rsidRPr="006665EC">
              <w:rPr>
                <w:sz w:val="20"/>
                <w:szCs w:val="20"/>
              </w:rPr>
              <w:t>x 2</w:t>
            </w:r>
          </w:p>
        </w:tc>
        <w:tc>
          <w:tcPr>
            <w:tcW w:w="1133" w:type="dxa"/>
            <w:tcBorders>
              <w:bottom w:val="nil"/>
            </w:tcBorders>
            <w:shd w:val="clear" w:color="auto" w:fill="F2F2F2" w:themeFill="background1" w:themeFillShade="F2"/>
            <w:vAlign w:val="center"/>
          </w:tcPr>
          <w:p w14:paraId="6BDB7111" w14:textId="77777777" w:rsidR="00AA3681" w:rsidRPr="006665EC" w:rsidRDefault="00AA3681" w:rsidP="00776195">
            <w:pPr>
              <w:spacing w:line="240" w:lineRule="auto"/>
              <w:jc w:val="center"/>
              <w:rPr>
                <w:sz w:val="20"/>
                <w:szCs w:val="20"/>
              </w:rPr>
            </w:pPr>
          </w:p>
        </w:tc>
        <w:tc>
          <w:tcPr>
            <w:tcW w:w="947" w:type="dxa"/>
            <w:vAlign w:val="center"/>
          </w:tcPr>
          <w:p w14:paraId="5C8D87B2" w14:textId="77777777" w:rsidR="00AA3681" w:rsidRPr="006665EC" w:rsidRDefault="00AA3681" w:rsidP="00776195">
            <w:pPr>
              <w:spacing w:line="240" w:lineRule="auto"/>
              <w:jc w:val="center"/>
              <w:rPr>
                <w:color w:val="000000"/>
                <w:sz w:val="20"/>
                <w:szCs w:val="20"/>
              </w:rPr>
            </w:pPr>
            <w:r w:rsidRPr="006665EC">
              <w:rPr>
                <w:sz w:val="20"/>
                <w:szCs w:val="20"/>
              </w:rPr>
              <w:t>Cr3–Se3</w:t>
            </w:r>
          </w:p>
        </w:tc>
        <w:tc>
          <w:tcPr>
            <w:tcW w:w="1040" w:type="dxa"/>
            <w:vAlign w:val="center"/>
          </w:tcPr>
          <w:p w14:paraId="3C9B8E82" w14:textId="77777777" w:rsidR="00AA3681" w:rsidRPr="006665EC" w:rsidRDefault="00AA3681" w:rsidP="00776195">
            <w:pPr>
              <w:spacing w:line="240" w:lineRule="auto"/>
              <w:jc w:val="center"/>
              <w:rPr>
                <w:color w:val="000000"/>
                <w:sz w:val="20"/>
                <w:szCs w:val="20"/>
              </w:rPr>
            </w:pPr>
            <w:r w:rsidRPr="006665EC">
              <w:rPr>
                <w:sz w:val="20"/>
                <w:szCs w:val="20"/>
              </w:rPr>
              <w:t>2.4819(4)</w:t>
            </w:r>
          </w:p>
        </w:tc>
        <w:tc>
          <w:tcPr>
            <w:tcW w:w="1040" w:type="dxa"/>
            <w:tcBorders>
              <w:bottom w:val="nil"/>
            </w:tcBorders>
            <w:shd w:val="clear" w:color="auto" w:fill="F2F2F2" w:themeFill="background1" w:themeFillShade="F2"/>
            <w:vAlign w:val="center"/>
          </w:tcPr>
          <w:p w14:paraId="36B6D8B6" w14:textId="77777777" w:rsidR="00AA3681" w:rsidRPr="006665EC" w:rsidRDefault="00AA3681" w:rsidP="00776195">
            <w:pPr>
              <w:spacing w:line="240" w:lineRule="auto"/>
              <w:jc w:val="center"/>
              <w:rPr>
                <w:sz w:val="20"/>
                <w:szCs w:val="20"/>
              </w:rPr>
            </w:pPr>
          </w:p>
        </w:tc>
        <w:tc>
          <w:tcPr>
            <w:tcW w:w="1040" w:type="dxa"/>
            <w:vAlign w:val="center"/>
          </w:tcPr>
          <w:p w14:paraId="1FA47C89" w14:textId="77777777" w:rsidR="00AA3681" w:rsidRPr="006665EC" w:rsidRDefault="00AA3681" w:rsidP="00776195">
            <w:pPr>
              <w:spacing w:line="240" w:lineRule="auto"/>
              <w:jc w:val="center"/>
              <w:rPr>
                <w:color w:val="000000"/>
                <w:sz w:val="20"/>
                <w:szCs w:val="20"/>
              </w:rPr>
            </w:pPr>
            <w:r w:rsidRPr="006665EC">
              <w:rPr>
                <w:sz w:val="20"/>
                <w:szCs w:val="20"/>
              </w:rPr>
              <w:t>Rb/Ba–Se2</w:t>
            </w:r>
          </w:p>
        </w:tc>
        <w:tc>
          <w:tcPr>
            <w:tcW w:w="1052" w:type="dxa"/>
            <w:tcBorders>
              <w:bottom w:val="single" w:sz="4" w:space="0" w:color="auto"/>
            </w:tcBorders>
            <w:vAlign w:val="center"/>
          </w:tcPr>
          <w:p w14:paraId="044A5303" w14:textId="77777777" w:rsidR="00AA3681" w:rsidRDefault="00AA3681" w:rsidP="00776195">
            <w:pPr>
              <w:spacing w:line="240" w:lineRule="auto"/>
              <w:jc w:val="center"/>
              <w:rPr>
                <w:sz w:val="20"/>
                <w:szCs w:val="20"/>
              </w:rPr>
            </w:pPr>
            <w:r w:rsidRPr="006665EC">
              <w:rPr>
                <w:sz w:val="20"/>
                <w:szCs w:val="20"/>
              </w:rPr>
              <w:t xml:space="preserve">3.4369(3) </w:t>
            </w:r>
          </w:p>
          <w:p w14:paraId="325F5941" w14:textId="77777777" w:rsidR="00AA3681" w:rsidRPr="006665EC" w:rsidRDefault="00AA3681" w:rsidP="00776195">
            <w:pPr>
              <w:spacing w:line="240" w:lineRule="auto"/>
              <w:jc w:val="center"/>
              <w:rPr>
                <w:color w:val="000000"/>
                <w:sz w:val="20"/>
                <w:szCs w:val="20"/>
              </w:rPr>
            </w:pPr>
            <w:r w:rsidRPr="006665EC">
              <w:rPr>
                <w:sz w:val="20"/>
                <w:szCs w:val="20"/>
              </w:rPr>
              <w:t>x 4</w:t>
            </w:r>
          </w:p>
        </w:tc>
      </w:tr>
      <w:tr w:rsidR="00AA3681" w:rsidRPr="006665EC" w14:paraId="1A9B586F" w14:textId="77777777" w:rsidTr="00AD4A8B">
        <w:trPr>
          <w:trHeight w:val="315"/>
        </w:trPr>
        <w:tc>
          <w:tcPr>
            <w:tcW w:w="1040" w:type="dxa"/>
            <w:tcBorders>
              <w:top w:val="nil"/>
              <w:bottom w:val="nil"/>
            </w:tcBorders>
            <w:shd w:val="clear" w:color="auto" w:fill="F2F2F2" w:themeFill="background1" w:themeFillShade="F2"/>
            <w:noWrap/>
            <w:vAlign w:val="center"/>
          </w:tcPr>
          <w:p w14:paraId="260407AB" w14:textId="77777777" w:rsidR="00AA3681" w:rsidRPr="006665EC" w:rsidRDefault="00AA3681" w:rsidP="00776195">
            <w:pPr>
              <w:spacing w:line="240" w:lineRule="auto"/>
              <w:jc w:val="center"/>
              <w:rPr>
                <w:sz w:val="20"/>
                <w:szCs w:val="20"/>
              </w:rPr>
            </w:pPr>
          </w:p>
        </w:tc>
        <w:tc>
          <w:tcPr>
            <w:tcW w:w="1040" w:type="dxa"/>
            <w:vAlign w:val="center"/>
          </w:tcPr>
          <w:p w14:paraId="03A6E711" w14:textId="77777777" w:rsidR="00AA3681" w:rsidRPr="006665EC" w:rsidRDefault="00AA3681" w:rsidP="00776195">
            <w:pPr>
              <w:spacing w:line="240" w:lineRule="auto"/>
              <w:jc w:val="center"/>
              <w:rPr>
                <w:color w:val="000000"/>
                <w:sz w:val="20"/>
                <w:szCs w:val="20"/>
              </w:rPr>
            </w:pPr>
            <w:r w:rsidRPr="006665EC">
              <w:rPr>
                <w:sz w:val="20"/>
                <w:szCs w:val="20"/>
              </w:rPr>
              <w:t>Cr2–Se1</w:t>
            </w:r>
          </w:p>
        </w:tc>
        <w:tc>
          <w:tcPr>
            <w:tcW w:w="1040" w:type="dxa"/>
            <w:vAlign w:val="center"/>
          </w:tcPr>
          <w:p w14:paraId="34FB36A4" w14:textId="77777777" w:rsidR="00AA3681" w:rsidRPr="006665EC" w:rsidRDefault="00AA3681" w:rsidP="00776195">
            <w:pPr>
              <w:spacing w:line="240" w:lineRule="auto"/>
              <w:jc w:val="center"/>
              <w:rPr>
                <w:color w:val="000000"/>
                <w:sz w:val="20"/>
                <w:szCs w:val="20"/>
              </w:rPr>
            </w:pPr>
            <w:r w:rsidRPr="006665EC">
              <w:rPr>
                <w:sz w:val="20"/>
                <w:szCs w:val="20"/>
              </w:rPr>
              <w:t>2.5050(7)</w:t>
            </w:r>
          </w:p>
        </w:tc>
        <w:tc>
          <w:tcPr>
            <w:tcW w:w="1133" w:type="dxa"/>
            <w:tcBorders>
              <w:top w:val="nil"/>
              <w:bottom w:val="nil"/>
            </w:tcBorders>
            <w:shd w:val="clear" w:color="auto" w:fill="F2F2F2" w:themeFill="background1" w:themeFillShade="F2"/>
            <w:vAlign w:val="center"/>
          </w:tcPr>
          <w:p w14:paraId="246C05A6" w14:textId="77777777" w:rsidR="00AA3681" w:rsidRPr="006665EC" w:rsidRDefault="00AA3681" w:rsidP="00776195">
            <w:pPr>
              <w:spacing w:line="240" w:lineRule="auto"/>
              <w:jc w:val="center"/>
              <w:rPr>
                <w:sz w:val="20"/>
                <w:szCs w:val="20"/>
              </w:rPr>
            </w:pPr>
          </w:p>
        </w:tc>
        <w:tc>
          <w:tcPr>
            <w:tcW w:w="947" w:type="dxa"/>
            <w:tcBorders>
              <w:bottom w:val="single" w:sz="4" w:space="0" w:color="auto"/>
            </w:tcBorders>
            <w:vAlign w:val="center"/>
          </w:tcPr>
          <w:p w14:paraId="5F218380" w14:textId="77777777" w:rsidR="00AA3681" w:rsidRPr="006665EC" w:rsidRDefault="00AA3681" w:rsidP="00776195">
            <w:pPr>
              <w:spacing w:line="240" w:lineRule="auto"/>
              <w:jc w:val="center"/>
              <w:rPr>
                <w:color w:val="000000"/>
                <w:sz w:val="20"/>
                <w:szCs w:val="20"/>
              </w:rPr>
            </w:pPr>
            <w:r w:rsidRPr="006665EC">
              <w:rPr>
                <w:sz w:val="20"/>
                <w:szCs w:val="20"/>
              </w:rPr>
              <w:t>Cr3–Se3</w:t>
            </w:r>
          </w:p>
        </w:tc>
        <w:tc>
          <w:tcPr>
            <w:tcW w:w="1040" w:type="dxa"/>
            <w:tcBorders>
              <w:bottom w:val="single" w:sz="4" w:space="0" w:color="auto"/>
            </w:tcBorders>
            <w:vAlign w:val="center"/>
          </w:tcPr>
          <w:p w14:paraId="23BEA94E" w14:textId="77777777" w:rsidR="00AA3681" w:rsidRDefault="00AA3681" w:rsidP="00776195">
            <w:pPr>
              <w:spacing w:line="240" w:lineRule="auto"/>
              <w:jc w:val="center"/>
              <w:rPr>
                <w:sz w:val="20"/>
                <w:szCs w:val="20"/>
              </w:rPr>
            </w:pPr>
            <w:r w:rsidRPr="006665EC">
              <w:rPr>
                <w:sz w:val="20"/>
                <w:szCs w:val="20"/>
              </w:rPr>
              <w:t xml:space="preserve">2.4952(4) </w:t>
            </w:r>
          </w:p>
          <w:p w14:paraId="6471ED13" w14:textId="77777777" w:rsidR="00AA3681" w:rsidRPr="006665EC" w:rsidRDefault="00AA3681" w:rsidP="00776195">
            <w:pPr>
              <w:spacing w:line="240" w:lineRule="auto"/>
              <w:jc w:val="center"/>
              <w:rPr>
                <w:color w:val="000000"/>
                <w:sz w:val="20"/>
                <w:szCs w:val="20"/>
              </w:rPr>
            </w:pPr>
            <w:r w:rsidRPr="006665EC">
              <w:rPr>
                <w:sz w:val="20"/>
                <w:szCs w:val="20"/>
              </w:rPr>
              <w:t>x 2</w:t>
            </w:r>
          </w:p>
        </w:tc>
        <w:tc>
          <w:tcPr>
            <w:tcW w:w="1040" w:type="dxa"/>
            <w:tcBorders>
              <w:top w:val="nil"/>
              <w:bottom w:val="nil"/>
            </w:tcBorders>
            <w:shd w:val="clear" w:color="auto" w:fill="F2F2F2" w:themeFill="background1" w:themeFillShade="F2"/>
            <w:vAlign w:val="center"/>
          </w:tcPr>
          <w:p w14:paraId="01A0E6A5" w14:textId="77777777" w:rsidR="00AA3681" w:rsidRPr="006665EC" w:rsidRDefault="00AA3681" w:rsidP="00776195">
            <w:pPr>
              <w:spacing w:line="240" w:lineRule="auto"/>
              <w:jc w:val="center"/>
              <w:rPr>
                <w:sz w:val="20"/>
                <w:szCs w:val="20"/>
              </w:rPr>
            </w:pPr>
          </w:p>
        </w:tc>
        <w:tc>
          <w:tcPr>
            <w:tcW w:w="1040" w:type="dxa"/>
            <w:tcBorders>
              <w:bottom w:val="single" w:sz="4" w:space="0" w:color="auto"/>
            </w:tcBorders>
            <w:vAlign w:val="center"/>
          </w:tcPr>
          <w:p w14:paraId="14BCFB45" w14:textId="77777777" w:rsidR="00AA3681" w:rsidRPr="006665EC" w:rsidRDefault="00AA3681" w:rsidP="00776195">
            <w:pPr>
              <w:spacing w:line="240" w:lineRule="auto"/>
              <w:jc w:val="center"/>
              <w:rPr>
                <w:color w:val="000000"/>
                <w:sz w:val="20"/>
                <w:szCs w:val="20"/>
              </w:rPr>
            </w:pPr>
            <w:r w:rsidRPr="006665EC">
              <w:rPr>
                <w:sz w:val="20"/>
                <w:szCs w:val="20"/>
              </w:rPr>
              <w:t>Rb/Ba–Se3</w:t>
            </w:r>
          </w:p>
        </w:tc>
        <w:tc>
          <w:tcPr>
            <w:tcW w:w="1052" w:type="dxa"/>
            <w:tcBorders>
              <w:bottom w:val="single" w:sz="4" w:space="0" w:color="auto"/>
            </w:tcBorders>
            <w:vAlign w:val="center"/>
          </w:tcPr>
          <w:p w14:paraId="310049CE" w14:textId="77777777" w:rsidR="00AA3681" w:rsidRDefault="00AA3681" w:rsidP="00776195">
            <w:pPr>
              <w:spacing w:line="240" w:lineRule="auto"/>
              <w:jc w:val="center"/>
              <w:rPr>
                <w:sz w:val="20"/>
                <w:szCs w:val="20"/>
              </w:rPr>
            </w:pPr>
            <w:r w:rsidRPr="006665EC">
              <w:rPr>
                <w:sz w:val="20"/>
                <w:szCs w:val="20"/>
              </w:rPr>
              <w:t xml:space="preserve">3.6379(3) </w:t>
            </w:r>
          </w:p>
          <w:p w14:paraId="731C2A9A" w14:textId="77777777" w:rsidR="00AA3681" w:rsidRPr="006665EC" w:rsidRDefault="00AA3681" w:rsidP="00776195">
            <w:pPr>
              <w:spacing w:line="240" w:lineRule="auto"/>
              <w:jc w:val="center"/>
              <w:rPr>
                <w:color w:val="000000"/>
                <w:sz w:val="20"/>
                <w:szCs w:val="20"/>
              </w:rPr>
            </w:pPr>
            <w:r w:rsidRPr="006665EC">
              <w:rPr>
                <w:sz w:val="20"/>
                <w:szCs w:val="20"/>
              </w:rPr>
              <w:t>x 4</w:t>
            </w:r>
          </w:p>
        </w:tc>
      </w:tr>
      <w:tr w:rsidR="00AA3681" w:rsidRPr="006665EC" w14:paraId="247E2781" w14:textId="77777777" w:rsidTr="00AD4A8B">
        <w:trPr>
          <w:trHeight w:val="315"/>
        </w:trPr>
        <w:tc>
          <w:tcPr>
            <w:tcW w:w="1040" w:type="dxa"/>
            <w:tcBorders>
              <w:top w:val="nil"/>
              <w:bottom w:val="nil"/>
            </w:tcBorders>
            <w:shd w:val="clear" w:color="auto" w:fill="F2F2F2" w:themeFill="background1" w:themeFillShade="F2"/>
            <w:noWrap/>
            <w:vAlign w:val="center"/>
          </w:tcPr>
          <w:p w14:paraId="549C6D92" w14:textId="77777777" w:rsidR="00AA3681" w:rsidRPr="006665EC" w:rsidRDefault="00AA3681" w:rsidP="00776195">
            <w:pPr>
              <w:spacing w:line="240" w:lineRule="auto"/>
              <w:jc w:val="center"/>
              <w:rPr>
                <w:sz w:val="20"/>
                <w:szCs w:val="20"/>
              </w:rPr>
            </w:pPr>
          </w:p>
        </w:tc>
        <w:tc>
          <w:tcPr>
            <w:tcW w:w="1040" w:type="dxa"/>
            <w:vAlign w:val="center"/>
          </w:tcPr>
          <w:p w14:paraId="10244C50" w14:textId="77777777" w:rsidR="00AA3681" w:rsidRPr="006665EC" w:rsidRDefault="00AA3681" w:rsidP="00776195">
            <w:pPr>
              <w:spacing w:line="240" w:lineRule="auto"/>
              <w:jc w:val="center"/>
              <w:rPr>
                <w:color w:val="000000"/>
                <w:sz w:val="20"/>
                <w:szCs w:val="20"/>
              </w:rPr>
            </w:pPr>
            <w:r w:rsidRPr="006665EC">
              <w:rPr>
                <w:sz w:val="20"/>
                <w:szCs w:val="20"/>
              </w:rPr>
              <w:t>Cr2–Se2</w:t>
            </w:r>
          </w:p>
        </w:tc>
        <w:tc>
          <w:tcPr>
            <w:tcW w:w="1040" w:type="dxa"/>
            <w:vAlign w:val="center"/>
          </w:tcPr>
          <w:p w14:paraId="5B905D78" w14:textId="77777777" w:rsidR="00AA3681" w:rsidRDefault="00AA3681" w:rsidP="00776195">
            <w:pPr>
              <w:spacing w:line="240" w:lineRule="auto"/>
              <w:jc w:val="center"/>
              <w:rPr>
                <w:sz w:val="20"/>
                <w:szCs w:val="20"/>
              </w:rPr>
            </w:pPr>
            <w:r w:rsidRPr="006665EC">
              <w:rPr>
                <w:sz w:val="20"/>
                <w:szCs w:val="20"/>
              </w:rPr>
              <w:t xml:space="preserve">2.4814(4) </w:t>
            </w:r>
          </w:p>
          <w:p w14:paraId="4C5EBE94" w14:textId="77777777" w:rsidR="00AA3681" w:rsidRPr="006665EC" w:rsidRDefault="00AA3681" w:rsidP="00776195">
            <w:pPr>
              <w:spacing w:line="240" w:lineRule="auto"/>
              <w:jc w:val="center"/>
              <w:rPr>
                <w:color w:val="000000"/>
                <w:sz w:val="20"/>
                <w:szCs w:val="20"/>
              </w:rPr>
            </w:pPr>
            <w:r w:rsidRPr="006665EC">
              <w:rPr>
                <w:sz w:val="20"/>
                <w:szCs w:val="20"/>
              </w:rPr>
              <w:t>x 2</w:t>
            </w:r>
          </w:p>
        </w:tc>
        <w:tc>
          <w:tcPr>
            <w:tcW w:w="1133" w:type="dxa"/>
            <w:tcBorders>
              <w:top w:val="nil"/>
              <w:bottom w:val="nil"/>
            </w:tcBorders>
            <w:shd w:val="clear" w:color="auto" w:fill="F2F2F2" w:themeFill="background1" w:themeFillShade="F2"/>
            <w:vAlign w:val="center"/>
          </w:tcPr>
          <w:p w14:paraId="69C20283" w14:textId="77777777" w:rsidR="00AA3681" w:rsidRPr="006665EC" w:rsidRDefault="00AA3681" w:rsidP="00776195">
            <w:pPr>
              <w:spacing w:line="240" w:lineRule="auto"/>
              <w:jc w:val="center"/>
              <w:rPr>
                <w:sz w:val="20"/>
                <w:szCs w:val="20"/>
              </w:rPr>
            </w:pPr>
          </w:p>
        </w:tc>
        <w:tc>
          <w:tcPr>
            <w:tcW w:w="947" w:type="dxa"/>
            <w:tcBorders>
              <w:bottom w:val="single" w:sz="4" w:space="0" w:color="auto"/>
            </w:tcBorders>
            <w:vAlign w:val="center"/>
          </w:tcPr>
          <w:p w14:paraId="52E7581F" w14:textId="77777777" w:rsidR="00AA3681" w:rsidRPr="006665EC" w:rsidRDefault="00AA3681" w:rsidP="00776195">
            <w:pPr>
              <w:spacing w:line="240" w:lineRule="auto"/>
              <w:jc w:val="center"/>
              <w:rPr>
                <w:color w:val="000000"/>
                <w:sz w:val="20"/>
                <w:szCs w:val="20"/>
              </w:rPr>
            </w:pPr>
            <w:r w:rsidRPr="006665EC">
              <w:rPr>
                <w:sz w:val="20"/>
                <w:szCs w:val="20"/>
              </w:rPr>
              <w:t>Cr3–Se4</w:t>
            </w:r>
          </w:p>
        </w:tc>
        <w:tc>
          <w:tcPr>
            <w:tcW w:w="1040" w:type="dxa"/>
            <w:tcBorders>
              <w:bottom w:val="single" w:sz="4" w:space="0" w:color="auto"/>
              <w:right w:val="single" w:sz="4" w:space="0" w:color="auto"/>
            </w:tcBorders>
            <w:vAlign w:val="center"/>
          </w:tcPr>
          <w:p w14:paraId="102C72C2" w14:textId="77777777" w:rsidR="00AA3681" w:rsidRDefault="00AA3681" w:rsidP="00AD4A8B">
            <w:pPr>
              <w:pBdr>
                <w:right w:val="single" w:sz="4" w:space="4" w:color="auto"/>
              </w:pBdr>
              <w:spacing w:line="240" w:lineRule="auto"/>
              <w:jc w:val="center"/>
              <w:rPr>
                <w:sz w:val="20"/>
                <w:szCs w:val="20"/>
              </w:rPr>
            </w:pPr>
            <w:r w:rsidRPr="006665EC">
              <w:rPr>
                <w:sz w:val="20"/>
                <w:szCs w:val="20"/>
              </w:rPr>
              <w:t xml:space="preserve">2.5931(4) </w:t>
            </w:r>
          </w:p>
          <w:p w14:paraId="143B399F" w14:textId="77777777" w:rsidR="00AA3681" w:rsidRPr="006665EC" w:rsidRDefault="00AA3681" w:rsidP="00AD4A8B">
            <w:pPr>
              <w:pBdr>
                <w:right w:val="single" w:sz="4" w:space="4" w:color="auto"/>
              </w:pBdr>
              <w:spacing w:line="240" w:lineRule="auto"/>
              <w:jc w:val="center"/>
              <w:rPr>
                <w:color w:val="000000"/>
                <w:sz w:val="20"/>
                <w:szCs w:val="20"/>
              </w:rPr>
            </w:pPr>
            <w:r w:rsidRPr="006665EC">
              <w:rPr>
                <w:sz w:val="20"/>
                <w:szCs w:val="20"/>
              </w:rPr>
              <w:t>x 2</w:t>
            </w:r>
          </w:p>
        </w:tc>
        <w:tc>
          <w:tcPr>
            <w:tcW w:w="1040" w:type="dxa"/>
            <w:tcBorders>
              <w:top w:val="nil"/>
              <w:left w:val="single" w:sz="4" w:space="0" w:color="auto"/>
              <w:bottom w:val="nil"/>
              <w:right w:val="nil"/>
            </w:tcBorders>
            <w:shd w:val="clear" w:color="auto" w:fill="F2F2F2" w:themeFill="background1" w:themeFillShade="F2"/>
            <w:vAlign w:val="center"/>
          </w:tcPr>
          <w:p w14:paraId="3F1E44A1" w14:textId="77777777" w:rsidR="00AA3681" w:rsidRPr="006665EC" w:rsidRDefault="00AA3681" w:rsidP="00776195">
            <w:pPr>
              <w:spacing w:line="240" w:lineRule="auto"/>
              <w:jc w:val="center"/>
              <w:rPr>
                <w:sz w:val="20"/>
                <w:szCs w:val="20"/>
              </w:rPr>
            </w:pPr>
          </w:p>
        </w:tc>
        <w:tc>
          <w:tcPr>
            <w:tcW w:w="1040" w:type="dxa"/>
            <w:tcBorders>
              <w:top w:val="single" w:sz="4" w:space="0" w:color="auto"/>
              <w:left w:val="nil"/>
              <w:bottom w:val="nil"/>
              <w:right w:val="nil"/>
            </w:tcBorders>
            <w:shd w:val="clear" w:color="auto" w:fill="F2F2F2" w:themeFill="background1" w:themeFillShade="F2"/>
            <w:vAlign w:val="center"/>
          </w:tcPr>
          <w:p w14:paraId="073BB35A" w14:textId="77777777" w:rsidR="00AA3681" w:rsidRPr="006665EC" w:rsidRDefault="00AA3681" w:rsidP="00776195">
            <w:pPr>
              <w:spacing w:line="240" w:lineRule="auto"/>
              <w:jc w:val="center"/>
              <w:rPr>
                <w:sz w:val="20"/>
                <w:szCs w:val="20"/>
              </w:rPr>
            </w:pPr>
          </w:p>
        </w:tc>
        <w:tc>
          <w:tcPr>
            <w:tcW w:w="1052" w:type="dxa"/>
            <w:tcBorders>
              <w:top w:val="single" w:sz="4" w:space="0" w:color="auto"/>
              <w:left w:val="nil"/>
              <w:bottom w:val="nil"/>
              <w:right w:val="single" w:sz="4" w:space="0" w:color="auto"/>
            </w:tcBorders>
            <w:shd w:val="clear" w:color="auto" w:fill="F2F2F2" w:themeFill="background1" w:themeFillShade="F2"/>
            <w:vAlign w:val="center"/>
          </w:tcPr>
          <w:p w14:paraId="185C3586" w14:textId="77777777" w:rsidR="00AA3681" w:rsidRPr="006665EC" w:rsidRDefault="00AA3681" w:rsidP="00776195">
            <w:pPr>
              <w:spacing w:line="240" w:lineRule="auto"/>
              <w:jc w:val="center"/>
              <w:rPr>
                <w:sz w:val="20"/>
                <w:szCs w:val="20"/>
              </w:rPr>
            </w:pPr>
          </w:p>
        </w:tc>
      </w:tr>
      <w:tr w:rsidR="00AA3681" w:rsidRPr="006665EC" w14:paraId="714B1D7D" w14:textId="77777777" w:rsidTr="00AD4A8B">
        <w:trPr>
          <w:trHeight w:val="315"/>
        </w:trPr>
        <w:tc>
          <w:tcPr>
            <w:tcW w:w="1040" w:type="dxa"/>
            <w:tcBorders>
              <w:top w:val="nil"/>
              <w:bottom w:val="nil"/>
            </w:tcBorders>
            <w:shd w:val="clear" w:color="auto" w:fill="F2F2F2" w:themeFill="background1" w:themeFillShade="F2"/>
            <w:noWrap/>
            <w:vAlign w:val="center"/>
          </w:tcPr>
          <w:p w14:paraId="16BE40D4" w14:textId="77777777" w:rsidR="00AA3681" w:rsidRPr="006665EC" w:rsidRDefault="00AA3681" w:rsidP="00776195">
            <w:pPr>
              <w:spacing w:line="240" w:lineRule="auto"/>
              <w:jc w:val="center"/>
              <w:rPr>
                <w:sz w:val="20"/>
                <w:szCs w:val="20"/>
              </w:rPr>
            </w:pPr>
          </w:p>
        </w:tc>
        <w:tc>
          <w:tcPr>
            <w:tcW w:w="1040" w:type="dxa"/>
            <w:vAlign w:val="center"/>
          </w:tcPr>
          <w:p w14:paraId="1BC9CB00" w14:textId="77777777" w:rsidR="00AA3681" w:rsidRPr="006665EC" w:rsidRDefault="00AA3681" w:rsidP="00776195">
            <w:pPr>
              <w:spacing w:line="240" w:lineRule="auto"/>
              <w:jc w:val="center"/>
              <w:rPr>
                <w:color w:val="000000"/>
                <w:sz w:val="20"/>
                <w:szCs w:val="20"/>
              </w:rPr>
            </w:pPr>
            <w:r w:rsidRPr="006665EC">
              <w:rPr>
                <w:sz w:val="20"/>
                <w:szCs w:val="20"/>
              </w:rPr>
              <w:t>Cr2–Se4</w:t>
            </w:r>
          </w:p>
        </w:tc>
        <w:tc>
          <w:tcPr>
            <w:tcW w:w="1040" w:type="dxa"/>
            <w:vAlign w:val="center"/>
          </w:tcPr>
          <w:p w14:paraId="277D8B81" w14:textId="77777777" w:rsidR="00AA3681" w:rsidRPr="006665EC" w:rsidRDefault="00AA3681" w:rsidP="00776195">
            <w:pPr>
              <w:spacing w:line="240" w:lineRule="auto"/>
              <w:jc w:val="center"/>
              <w:rPr>
                <w:color w:val="000000"/>
                <w:sz w:val="20"/>
                <w:szCs w:val="20"/>
              </w:rPr>
            </w:pPr>
            <w:r w:rsidRPr="006665EC">
              <w:rPr>
                <w:sz w:val="20"/>
                <w:szCs w:val="20"/>
              </w:rPr>
              <w:t>2.5513(7)</w:t>
            </w:r>
          </w:p>
        </w:tc>
        <w:tc>
          <w:tcPr>
            <w:tcW w:w="1133" w:type="dxa"/>
            <w:tcBorders>
              <w:top w:val="nil"/>
              <w:bottom w:val="nil"/>
              <w:right w:val="nil"/>
            </w:tcBorders>
            <w:shd w:val="clear" w:color="auto" w:fill="F2F2F2" w:themeFill="background1" w:themeFillShade="F2"/>
            <w:vAlign w:val="center"/>
          </w:tcPr>
          <w:p w14:paraId="165D98CD" w14:textId="77777777" w:rsidR="00AA3681" w:rsidRPr="006665EC" w:rsidRDefault="00AA3681" w:rsidP="00776195">
            <w:pPr>
              <w:spacing w:line="240" w:lineRule="auto"/>
              <w:jc w:val="center"/>
              <w:rPr>
                <w:sz w:val="20"/>
                <w:szCs w:val="20"/>
              </w:rPr>
            </w:pPr>
          </w:p>
        </w:tc>
        <w:tc>
          <w:tcPr>
            <w:tcW w:w="947" w:type="dxa"/>
            <w:tcBorders>
              <w:left w:val="nil"/>
              <w:bottom w:val="nil"/>
              <w:right w:val="nil"/>
            </w:tcBorders>
            <w:shd w:val="clear" w:color="auto" w:fill="F2F2F2" w:themeFill="background1" w:themeFillShade="F2"/>
            <w:vAlign w:val="center"/>
          </w:tcPr>
          <w:p w14:paraId="1FBBA826" w14:textId="77777777" w:rsidR="00AA3681" w:rsidRPr="006665EC" w:rsidRDefault="00AA3681" w:rsidP="00776195">
            <w:pPr>
              <w:spacing w:line="240" w:lineRule="auto"/>
              <w:jc w:val="center"/>
              <w:rPr>
                <w:sz w:val="20"/>
                <w:szCs w:val="20"/>
              </w:rPr>
            </w:pPr>
          </w:p>
        </w:tc>
        <w:tc>
          <w:tcPr>
            <w:tcW w:w="1040" w:type="dxa"/>
            <w:tcBorders>
              <w:left w:val="nil"/>
              <w:bottom w:val="nil"/>
              <w:right w:val="nil"/>
            </w:tcBorders>
            <w:shd w:val="clear" w:color="auto" w:fill="F2F2F2" w:themeFill="background1" w:themeFillShade="F2"/>
            <w:vAlign w:val="center"/>
          </w:tcPr>
          <w:p w14:paraId="7D2E6BB4" w14:textId="77777777" w:rsidR="00AA3681" w:rsidRPr="006665EC" w:rsidRDefault="00AA3681" w:rsidP="00776195">
            <w:pPr>
              <w:spacing w:line="240" w:lineRule="auto"/>
              <w:jc w:val="center"/>
              <w:rPr>
                <w:sz w:val="20"/>
                <w:szCs w:val="20"/>
              </w:rPr>
            </w:pPr>
          </w:p>
        </w:tc>
        <w:tc>
          <w:tcPr>
            <w:tcW w:w="1040" w:type="dxa"/>
            <w:tcBorders>
              <w:top w:val="nil"/>
              <w:left w:val="nil"/>
              <w:bottom w:val="nil"/>
              <w:right w:val="nil"/>
            </w:tcBorders>
            <w:shd w:val="clear" w:color="auto" w:fill="F2F2F2" w:themeFill="background1" w:themeFillShade="F2"/>
            <w:vAlign w:val="center"/>
          </w:tcPr>
          <w:p w14:paraId="78E6D78A" w14:textId="77777777" w:rsidR="00AA3681" w:rsidRPr="006665EC" w:rsidRDefault="00AA3681" w:rsidP="00776195">
            <w:pPr>
              <w:spacing w:line="240" w:lineRule="auto"/>
              <w:jc w:val="center"/>
              <w:rPr>
                <w:sz w:val="20"/>
                <w:szCs w:val="20"/>
              </w:rPr>
            </w:pPr>
          </w:p>
        </w:tc>
        <w:tc>
          <w:tcPr>
            <w:tcW w:w="1040" w:type="dxa"/>
            <w:tcBorders>
              <w:top w:val="nil"/>
              <w:left w:val="nil"/>
              <w:bottom w:val="nil"/>
              <w:right w:val="nil"/>
            </w:tcBorders>
            <w:shd w:val="clear" w:color="auto" w:fill="F2F2F2" w:themeFill="background1" w:themeFillShade="F2"/>
            <w:vAlign w:val="center"/>
          </w:tcPr>
          <w:p w14:paraId="4AE7D2C7" w14:textId="77777777" w:rsidR="00AA3681" w:rsidRPr="006665EC" w:rsidRDefault="00AA3681" w:rsidP="00776195">
            <w:pPr>
              <w:spacing w:line="240" w:lineRule="auto"/>
              <w:jc w:val="center"/>
              <w:rPr>
                <w:sz w:val="20"/>
                <w:szCs w:val="20"/>
              </w:rPr>
            </w:pPr>
          </w:p>
        </w:tc>
        <w:tc>
          <w:tcPr>
            <w:tcW w:w="1052" w:type="dxa"/>
            <w:tcBorders>
              <w:top w:val="nil"/>
              <w:left w:val="nil"/>
              <w:bottom w:val="nil"/>
              <w:right w:val="single" w:sz="4" w:space="0" w:color="auto"/>
            </w:tcBorders>
            <w:shd w:val="clear" w:color="auto" w:fill="F2F2F2" w:themeFill="background1" w:themeFillShade="F2"/>
            <w:vAlign w:val="center"/>
          </w:tcPr>
          <w:p w14:paraId="3A8DE9B2" w14:textId="77777777" w:rsidR="00AA3681" w:rsidRPr="006665EC" w:rsidRDefault="00AA3681" w:rsidP="00776195">
            <w:pPr>
              <w:spacing w:line="240" w:lineRule="auto"/>
              <w:jc w:val="center"/>
              <w:rPr>
                <w:sz w:val="20"/>
                <w:szCs w:val="20"/>
              </w:rPr>
            </w:pPr>
          </w:p>
        </w:tc>
      </w:tr>
      <w:tr w:rsidR="00AA3681" w:rsidRPr="006665EC" w14:paraId="348F4638" w14:textId="77777777" w:rsidTr="00AD4A8B">
        <w:trPr>
          <w:trHeight w:val="315"/>
        </w:trPr>
        <w:tc>
          <w:tcPr>
            <w:tcW w:w="1040" w:type="dxa"/>
            <w:tcBorders>
              <w:top w:val="nil"/>
            </w:tcBorders>
            <w:shd w:val="clear" w:color="auto" w:fill="F2F2F2" w:themeFill="background1" w:themeFillShade="F2"/>
            <w:noWrap/>
            <w:vAlign w:val="center"/>
          </w:tcPr>
          <w:p w14:paraId="69B73DB8" w14:textId="77777777" w:rsidR="00AA3681" w:rsidRPr="006665EC" w:rsidRDefault="00AA3681" w:rsidP="00776195">
            <w:pPr>
              <w:spacing w:line="240" w:lineRule="auto"/>
              <w:jc w:val="center"/>
              <w:rPr>
                <w:sz w:val="20"/>
                <w:szCs w:val="20"/>
              </w:rPr>
            </w:pPr>
          </w:p>
        </w:tc>
        <w:tc>
          <w:tcPr>
            <w:tcW w:w="1040" w:type="dxa"/>
            <w:vAlign w:val="center"/>
          </w:tcPr>
          <w:p w14:paraId="35C798AE" w14:textId="77777777" w:rsidR="00AA3681" w:rsidRPr="006665EC" w:rsidRDefault="00AA3681" w:rsidP="00776195">
            <w:pPr>
              <w:spacing w:line="240" w:lineRule="auto"/>
              <w:jc w:val="center"/>
              <w:rPr>
                <w:color w:val="000000"/>
                <w:sz w:val="20"/>
                <w:szCs w:val="20"/>
              </w:rPr>
            </w:pPr>
            <w:r w:rsidRPr="006665EC">
              <w:rPr>
                <w:sz w:val="20"/>
                <w:szCs w:val="20"/>
              </w:rPr>
              <w:t>Cr2–Se4</w:t>
            </w:r>
          </w:p>
        </w:tc>
        <w:tc>
          <w:tcPr>
            <w:tcW w:w="1040" w:type="dxa"/>
            <w:vAlign w:val="center"/>
          </w:tcPr>
          <w:p w14:paraId="45392713" w14:textId="77777777" w:rsidR="00AA3681" w:rsidRDefault="00AA3681" w:rsidP="00776195">
            <w:pPr>
              <w:spacing w:line="240" w:lineRule="auto"/>
              <w:jc w:val="center"/>
              <w:rPr>
                <w:sz w:val="20"/>
                <w:szCs w:val="20"/>
              </w:rPr>
            </w:pPr>
            <w:r w:rsidRPr="006665EC">
              <w:rPr>
                <w:sz w:val="20"/>
                <w:szCs w:val="20"/>
              </w:rPr>
              <w:t xml:space="preserve">2.6211(4) </w:t>
            </w:r>
          </w:p>
          <w:p w14:paraId="3C9CD1E7" w14:textId="77777777" w:rsidR="00AA3681" w:rsidRPr="006665EC" w:rsidRDefault="00AA3681" w:rsidP="00776195">
            <w:pPr>
              <w:spacing w:line="240" w:lineRule="auto"/>
              <w:jc w:val="center"/>
              <w:rPr>
                <w:color w:val="000000"/>
                <w:sz w:val="20"/>
                <w:szCs w:val="20"/>
              </w:rPr>
            </w:pPr>
            <w:r w:rsidRPr="006665EC">
              <w:rPr>
                <w:sz w:val="20"/>
                <w:szCs w:val="20"/>
              </w:rPr>
              <w:t>x 2</w:t>
            </w:r>
          </w:p>
        </w:tc>
        <w:tc>
          <w:tcPr>
            <w:tcW w:w="1133" w:type="dxa"/>
            <w:tcBorders>
              <w:top w:val="nil"/>
              <w:right w:val="nil"/>
            </w:tcBorders>
            <w:shd w:val="clear" w:color="auto" w:fill="F2F2F2" w:themeFill="background1" w:themeFillShade="F2"/>
            <w:vAlign w:val="center"/>
          </w:tcPr>
          <w:p w14:paraId="672D6820" w14:textId="77777777" w:rsidR="00AA3681" w:rsidRPr="006665EC" w:rsidRDefault="00AA3681" w:rsidP="00776195">
            <w:pPr>
              <w:spacing w:line="240" w:lineRule="auto"/>
              <w:jc w:val="center"/>
              <w:rPr>
                <w:sz w:val="20"/>
                <w:szCs w:val="20"/>
              </w:rPr>
            </w:pPr>
          </w:p>
        </w:tc>
        <w:tc>
          <w:tcPr>
            <w:tcW w:w="947" w:type="dxa"/>
            <w:tcBorders>
              <w:top w:val="nil"/>
              <w:left w:val="nil"/>
              <w:right w:val="nil"/>
            </w:tcBorders>
            <w:shd w:val="clear" w:color="auto" w:fill="F2F2F2" w:themeFill="background1" w:themeFillShade="F2"/>
            <w:vAlign w:val="center"/>
          </w:tcPr>
          <w:p w14:paraId="54009254" w14:textId="77777777" w:rsidR="00AA3681" w:rsidRPr="006665EC" w:rsidRDefault="00AA3681" w:rsidP="00776195">
            <w:pPr>
              <w:spacing w:line="240" w:lineRule="auto"/>
              <w:jc w:val="center"/>
              <w:rPr>
                <w:sz w:val="20"/>
                <w:szCs w:val="20"/>
              </w:rPr>
            </w:pPr>
          </w:p>
        </w:tc>
        <w:tc>
          <w:tcPr>
            <w:tcW w:w="1040" w:type="dxa"/>
            <w:tcBorders>
              <w:top w:val="nil"/>
              <w:left w:val="nil"/>
              <w:right w:val="nil"/>
            </w:tcBorders>
            <w:shd w:val="clear" w:color="auto" w:fill="F2F2F2" w:themeFill="background1" w:themeFillShade="F2"/>
            <w:vAlign w:val="center"/>
          </w:tcPr>
          <w:p w14:paraId="34FA8046" w14:textId="77777777" w:rsidR="00AA3681" w:rsidRPr="006665EC" w:rsidRDefault="00AA3681" w:rsidP="00776195">
            <w:pPr>
              <w:spacing w:line="240" w:lineRule="auto"/>
              <w:jc w:val="center"/>
              <w:rPr>
                <w:sz w:val="20"/>
                <w:szCs w:val="20"/>
              </w:rPr>
            </w:pPr>
          </w:p>
        </w:tc>
        <w:tc>
          <w:tcPr>
            <w:tcW w:w="1040" w:type="dxa"/>
            <w:tcBorders>
              <w:top w:val="nil"/>
              <w:left w:val="nil"/>
              <w:right w:val="nil"/>
            </w:tcBorders>
            <w:shd w:val="clear" w:color="auto" w:fill="F2F2F2" w:themeFill="background1" w:themeFillShade="F2"/>
            <w:vAlign w:val="center"/>
          </w:tcPr>
          <w:p w14:paraId="0917DC84" w14:textId="77777777" w:rsidR="00AA3681" w:rsidRPr="006665EC" w:rsidRDefault="00AA3681" w:rsidP="00776195">
            <w:pPr>
              <w:spacing w:line="240" w:lineRule="auto"/>
              <w:jc w:val="center"/>
              <w:rPr>
                <w:sz w:val="20"/>
                <w:szCs w:val="20"/>
              </w:rPr>
            </w:pPr>
          </w:p>
        </w:tc>
        <w:tc>
          <w:tcPr>
            <w:tcW w:w="1040" w:type="dxa"/>
            <w:tcBorders>
              <w:top w:val="nil"/>
              <w:left w:val="nil"/>
              <w:right w:val="nil"/>
            </w:tcBorders>
            <w:shd w:val="clear" w:color="auto" w:fill="F2F2F2" w:themeFill="background1" w:themeFillShade="F2"/>
            <w:vAlign w:val="center"/>
          </w:tcPr>
          <w:p w14:paraId="73737AAF" w14:textId="77777777" w:rsidR="00AA3681" w:rsidRPr="006665EC" w:rsidRDefault="00AA3681" w:rsidP="00776195">
            <w:pPr>
              <w:spacing w:line="240" w:lineRule="auto"/>
              <w:jc w:val="center"/>
              <w:rPr>
                <w:sz w:val="20"/>
                <w:szCs w:val="20"/>
              </w:rPr>
            </w:pPr>
          </w:p>
        </w:tc>
        <w:tc>
          <w:tcPr>
            <w:tcW w:w="1052" w:type="dxa"/>
            <w:tcBorders>
              <w:top w:val="nil"/>
              <w:left w:val="nil"/>
            </w:tcBorders>
            <w:shd w:val="clear" w:color="auto" w:fill="F2F2F2" w:themeFill="background1" w:themeFillShade="F2"/>
            <w:vAlign w:val="center"/>
          </w:tcPr>
          <w:p w14:paraId="30367766" w14:textId="77777777" w:rsidR="00AA3681" w:rsidRPr="006665EC" w:rsidRDefault="00AA3681" w:rsidP="00776195">
            <w:pPr>
              <w:spacing w:line="240" w:lineRule="auto"/>
              <w:jc w:val="center"/>
              <w:rPr>
                <w:sz w:val="20"/>
                <w:szCs w:val="20"/>
              </w:rPr>
            </w:pPr>
          </w:p>
        </w:tc>
      </w:tr>
      <w:tr w:rsidR="00AA3681" w:rsidRPr="006665EC" w14:paraId="2612DD30" w14:textId="77777777" w:rsidTr="00AD4A8B">
        <w:trPr>
          <w:trHeight w:val="315"/>
        </w:trPr>
        <w:tc>
          <w:tcPr>
            <w:tcW w:w="1040" w:type="dxa"/>
            <w:noWrap/>
            <w:vAlign w:val="center"/>
          </w:tcPr>
          <w:p w14:paraId="778594BA" w14:textId="77777777" w:rsidR="00AA3681" w:rsidRPr="00541AEC" w:rsidRDefault="00AA3681" w:rsidP="00776195">
            <w:pPr>
              <w:spacing w:line="240" w:lineRule="auto"/>
              <w:jc w:val="center"/>
              <w:rPr>
                <w:sz w:val="20"/>
                <w:szCs w:val="20"/>
              </w:rPr>
            </w:pPr>
            <w:r w:rsidRPr="00541AEC">
              <w:rPr>
                <w:sz w:val="20"/>
                <w:szCs w:val="20"/>
              </w:rPr>
              <w:t xml:space="preserve">Principal short </w:t>
            </w:r>
          </w:p>
          <w:p w14:paraId="5AA7A139" w14:textId="77777777" w:rsidR="00AA3681" w:rsidRPr="006665EC" w:rsidRDefault="00AA3681" w:rsidP="00776195">
            <w:pPr>
              <w:spacing w:line="240" w:lineRule="auto"/>
              <w:jc w:val="center"/>
              <w:rPr>
                <w:b/>
                <w:bCs/>
                <w:sz w:val="20"/>
                <w:szCs w:val="20"/>
              </w:rPr>
            </w:pPr>
            <w:r w:rsidRPr="00541AEC">
              <w:rPr>
                <w:sz w:val="20"/>
                <w:szCs w:val="20"/>
              </w:rPr>
              <w:t>Se–Se</w:t>
            </w:r>
          </w:p>
        </w:tc>
        <w:tc>
          <w:tcPr>
            <w:tcW w:w="1040" w:type="dxa"/>
            <w:vAlign w:val="center"/>
          </w:tcPr>
          <w:p w14:paraId="6BE0F912" w14:textId="77777777" w:rsidR="00AA3681" w:rsidRPr="006665EC" w:rsidRDefault="00AA3681" w:rsidP="00776195">
            <w:pPr>
              <w:spacing w:line="240" w:lineRule="auto"/>
              <w:jc w:val="center"/>
              <w:rPr>
                <w:color w:val="000000"/>
                <w:sz w:val="20"/>
                <w:szCs w:val="20"/>
              </w:rPr>
            </w:pPr>
            <w:r w:rsidRPr="006665EC">
              <w:rPr>
                <w:sz w:val="20"/>
                <w:szCs w:val="20"/>
              </w:rPr>
              <w:t>Se1–Se1</w:t>
            </w:r>
          </w:p>
        </w:tc>
        <w:tc>
          <w:tcPr>
            <w:tcW w:w="1040" w:type="dxa"/>
            <w:vAlign w:val="center"/>
          </w:tcPr>
          <w:p w14:paraId="30C020ED" w14:textId="77777777" w:rsidR="00AA3681" w:rsidRPr="006665EC" w:rsidRDefault="00AA3681" w:rsidP="00776195">
            <w:pPr>
              <w:spacing w:line="240" w:lineRule="auto"/>
              <w:jc w:val="center"/>
              <w:rPr>
                <w:color w:val="000000"/>
                <w:sz w:val="20"/>
                <w:szCs w:val="20"/>
              </w:rPr>
            </w:pPr>
            <w:r w:rsidRPr="006665EC">
              <w:rPr>
                <w:sz w:val="20"/>
                <w:szCs w:val="20"/>
              </w:rPr>
              <w:t>3.4678(3)</w:t>
            </w:r>
          </w:p>
        </w:tc>
        <w:tc>
          <w:tcPr>
            <w:tcW w:w="1133" w:type="dxa"/>
            <w:tcBorders>
              <w:bottom w:val="single" w:sz="4" w:space="0" w:color="auto"/>
            </w:tcBorders>
            <w:vAlign w:val="center"/>
          </w:tcPr>
          <w:p w14:paraId="55BBE177" w14:textId="77777777" w:rsidR="00AA3681" w:rsidRPr="00541AEC" w:rsidRDefault="00AA3681" w:rsidP="00776195">
            <w:pPr>
              <w:spacing w:line="240" w:lineRule="auto"/>
              <w:jc w:val="center"/>
              <w:rPr>
                <w:sz w:val="20"/>
                <w:szCs w:val="20"/>
              </w:rPr>
            </w:pPr>
            <w:r w:rsidRPr="00541AEC">
              <w:rPr>
                <w:sz w:val="20"/>
                <w:szCs w:val="20"/>
              </w:rPr>
              <w:t xml:space="preserve">Principal short </w:t>
            </w:r>
          </w:p>
          <w:p w14:paraId="23C56301" w14:textId="77777777" w:rsidR="00AA3681" w:rsidRPr="006665EC" w:rsidRDefault="00AA3681" w:rsidP="00776195">
            <w:pPr>
              <w:spacing w:line="240" w:lineRule="auto"/>
              <w:jc w:val="center"/>
              <w:rPr>
                <w:b/>
                <w:bCs/>
                <w:sz w:val="20"/>
                <w:szCs w:val="20"/>
              </w:rPr>
            </w:pPr>
            <w:r w:rsidRPr="00541AEC">
              <w:rPr>
                <w:sz w:val="20"/>
                <w:szCs w:val="20"/>
              </w:rPr>
              <w:t>Cr–Cr</w:t>
            </w:r>
          </w:p>
        </w:tc>
        <w:tc>
          <w:tcPr>
            <w:tcW w:w="947" w:type="dxa"/>
            <w:tcBorders>
              <w:bottom w:val="single" w:sz="4" w:space="0" w:color="auto"/>
            </w:tcBorders>
            <w:vAlign w:val="center"/>
          </w:tcPr>
          <w:p w14:paraId="6673EFDB" w14:textId="77777777" w:rsidR="00AA3681" w:rsidRPr="006665EC" w:rsidRDefault="00AA3681" w:rsidP="00776195">
            <w:pPr>
              <w:spacing w:line="240" w:lineRule="auto"/>
              <w:jc w:val="center"/>
              <w:rPr>
                <w:sz w:val="20"/>
                <w:szCs w:val="20"/>
              </w:rPr>
            </w:pPr>
            <w:r w:rsidRPr="006665EC">
              <w:rPr>
                <w:sz w:val="20"/>
                <w:szCs w:val="20"/>
              </w:rPr>
              <w:t>Cr2–Cr3</w:t>
            </w:r>
          </w:p>
        </w:tc>
        <w:tc>
          <w:tcPr>
            <w:tcW w:w="1040" w:type="dxa"/>
            <w:tcBorders>
              <w:bottom w:val="single" w:sz="4" w:space="0" w:color="auto"/>
            </w:tcBorders>
            <w:vAlign w:val="center"/>
          </w:tcPr>
          <w:p w14:paraId="08C5A43D" w14:textId="77777777" w:rsidR="00AA3681" w:rsidRPr="006665EC" w:rsidRDefault="00AA3681" w:rsidP="00776195">
            <w:pPr>
              <w:spacing w:line="240" w:lineRule="auto"/>
              <w:jc w:val="center"/>
              <w:rPr>
                <w:sz w:val="20"/>
                <w:szCs w:val="20"/>
              </w:rPr>
            </w:pPr>
            <w:r w:rsidRPr="006665EC">
              <w:rPr>
                <w:sz w:val="20"/>
                <w:szCs w:val="20"/>
              </w:rPr>
              <w:t>3.0631(7)</w:t>
            </w:r>
          </w:p>
        </w:tc>
        <w:tc>
          <w:tcPr>
            <w:tcW w:w="1040" w:type="dxa"/>
            <w:tcBorders>
              <w:bottom w:val="single" w:sz="4" w:space="0" w:color="auto"/>
            </w:tcBorders>
            <w:vAlign w:val="center"/>
          </w:tcPr>
          <w:p w14:paraId="213A7F6B" w14:textId="77777777" w:rsidR="00AA3681" w:rsidRPr="00AD4A8B" w:rsidRDefault="00AA3681" w:rsidP="00776195">
            <w:pPr>
              <w:spacing w:line="240" w:lineRule="auto"/>
              <w:jc w:val="center"/>
              <w:rPr>
                <w:sz w:val="20"/>
                <w:szCs w:val="20"/>
              </w:rPr>
            </w:pPr>
            <w:r w:rsidRPr="00AD4A8B">
              <w:rPr>
                <w:sz w:val="20"/>
                <w:szCs w:val="20"/>
              </w:rPr>
              <w:t xml:space="preserve">Principal short </w:t>
            </w:r>
          </w:p>
          <w:p w14:paraId="5C36FBBE" w14:textId="77777777" w:rsidR="00AA3681" w:rsidRPr="006665EC" w:rsidRDefault="00AA3681" w:rsidP="00776195">
            <w:pPr>
              <w:spacing w:line="240" w:lineRule="auto"/>
              <w:jc w:val="center"/>
              <w:rPr>
                <w:b/>
                <w:bCs/>
                <w:sz w:val="20"/>
                <w:szCs w:val="20"/>
              </w:rPr>
            </w:pPr>
            <w:r w:rsidRPr="00AD4A8B">
              <w:rPr>
                <w:sz w:val="20"/>
                <w:szCs w:val="20"/>
              </w:rPr>
              <w:t>A–A</w:t>
            </w:r>
          </w:p>
        </w:tc>
        <w:tc>
          <w:tcPr>
            <w:tcW w:w="1040" w:type="dxa"/>
            <w:tcBorders>
              <w:bottom w:val="single" w:sz="4" w:space="0" w:color="auto"/>
            </w:tcBorders>
            <w:vAlign w:val="center"/>
          </w:tcPr>
          <w:p w14:paraId="446499FD" w14:textId="581D8232" w:rsidR="00AA3681" w:rsidRPr="006665EC" w:rsidRDefault="00AA3681" w:rsidP="00776195">
            <w:pPr>
              <w:spacing w:line="240" w:lineRule="auto"/>
              <w:jc w:val="center"/>
              <w:rPr>
                <w:sz w:val="20"/>
                <w:szCs w:val="20"/>
              </w:rPr>
            </w:pPr>
            <w:r w:rsidRPr="006665EC">
              <w:rPr>
                <w:sz w:val="20"/>
                <w:szCs w:val="20"/>
              </w:rPr>
              <w:t>A–A (A</w:t>
            </w:r>
            <w:r w:rsidR="00541AEC">
              <w:rPr>
                <w:sz w:val="20"/>
                <w:szCs w:val="20"/>
              </w:rPr>
              <w:t xml:space="preserve"> </w:t>
            </w:r>
            <w:r w:rsidRPr="006665EC">
              <w:rPr>
                <w:sz w:val="20"/>
                <w:szCs w:val="20"/>
              </w:rPr>
              <w:t>=</w:t>
            </w:r>
            <w:r w:rsidR="00541AEC">
              <w:rPr>
                <w:sz w:val="20"/>
                <w:szCs w:val="20"/>
              </w:rPr>
              <w:t xml:space="preserve"> </w:t>
            </w:r>
            <w:r w:rsidRPr="006665EC">
              <w:rPr>
                <w:sz w:val="20"/>
                <w:szCs w:val="20"/>
              </w:rPr>
              <w:t>Rb, Ba)</w:t>
            </w:r>
          </w:p>
        </w:tc>
        <w:tc>
          <w:tcPr>
            <w:tcW w:w="1052" w:type="dxa"/>
            <w:tcBorders>
              <w:bottom w:val="single" w:sz="4" w:space="0" w:color="auto"/>
            </w:tcBorders>
            <w:vAlign w:val="center"/>
          </w:tcPr>
          <w:p w14:paraId="62746350" w14:textId="77777777" w:rsidR="00AA3681" w:rsidRPr="006665EC" w:rsidRDefault="00AA3681" w:rsidP="00776195">
            <w:pPr>
              <w:spacing w:line="240" w:lineRule="auto"/>
              <w:jc w:val="center"/>
              <w:rPr>
                <w:sz w:val="20"/>
                <w:szCs w:val="20"/>
              </w:rPr>
            </w:pPr>
            <w:r w:rsidRPr="006665EC">
              <w:rPr>
                <w:sz w:val="20"/>
                <w:szCs w:val="20"/>
              </w:rPr>
              <w:t>3.6030(1)</w:t>
            </w:r>
          </w:p>
        </w:tc>
      </w:tr>
      <w:tr w:rsidR="00AA3681" w:rsidRPr="006665EC" w14:paraId="3B4533BE" w14:textId="77777777" w:rsidTr="00AD4A8B">
        <w:trPr>
          <w:trHeight w:val="315"/>
        </w:trPr>
        <w:tc>
          <w:tcPr>
            <w:tcW w:w="1040" w:type="dxa"/>
            <w:shd w:val="clear" w:color="auto" w:fill="F2F2F2" w:themeFill="background1" w:themeFillShade="F2"/>
            <w:noWrap/>
            <w:vAlign w:val="center"/>
          </w:tcPr>
          <w:p w14:paraId="3CBC4E35" w14:textId="77777777" w:rsidR="00AA3681" w:rsidRPr="006665EC" w:rsidRDefault="00AA3681" w:rsidP="00776195">
            <w:pPr>
              <w:spacing w:line="240" w:lineRule="auto"/>
              <w:jc w:val="center"/>
              <w:rPr>
                <w:sz w:val="20"/>
                <w:szCs w:val="20"/>
              </w:rPr>
            </w:pPr>
          </w:p>
        </w:tc>
        <w:tc>
          <w:tcPr>
            <w:tcW w:w="1040" w:type="dxa"/>
            <w:vAlign w:val="center"/>
          </w:tcPr>
          <w:p w14:paraId="1F1123F1" w14:textId="77777777" w:rsidR="00AA3681" w:rsidRPr="006665EC" w:rsidRDefault="00AA3681" w:rsidP="00776195">
            <w:pPr>
              <w:spacing w:line="240" w:lineRule="auto"/>
              <w:jc w:val="center"/>
              <w:rPr>
                <w:color w:val="000000"/>
                <w:sz w:val="20"/>
                <w:szCs w:val="20"/>
              </w:rPr>
            </w:pPr>
            <w:r w:rsidRPr="006665EC">
              <w:rPr>
                <w:sz w:val="20"/>
                <w:szCs w:val="20"/>
              </w:rPr>
              <w:t>Se4–Se4</w:t>
            </w:r>
          </w:p>
        </w:tc>
        <w:tc>
          <w:tcPr>
            <w:tcW w:w="1040" w:type="dxa"/>
            <w:vAlign w:val="center"/>
          </w:tcPr>
          <w:p w14:paraId="6F9CA279" w14:textId="77777777" w:rsidR="00AA3681" w:rsidRPr="006665EC" w:rsidRDefault="00AA3681" w:rsidP="00776195">
            <w:pPr>
              <w:spacing w:line="240" w:lineRule="auto"/>
              <w:jc w:val="center"/>
              <w:rPr>
                <w:color w:val="000000"/>
                <w:sz w:val="20"/>
                <w:szCs w:val="20"/>
              </w:rPr>
            </w:pPr>
            <w:r w:rsidRPr="006665EC">
              <w:rPr>
                <w:sz w:val="20"/>
                <w:szCs w:val="20"/>
              </w:rPr>
              <w:t>3.4532(4)</w:t>
            </w:r>
          </w:p>
        </w:tc>
        <w:tc>
          <w:tcPr>
            <w:tcW w:w="1133" w:type="dxa"/>
            <w:tcBorders>
              <w:right w:val="nil"/>
            </w:tcBorders>
            <w:shd w:val="clear" w:color="auto" w:fill="F2F2F2" w:themeFill="background1" w:themeFillShade="F2"/>
            <w:vAlign w:val="center"/>
          </w:tcPr>
          <w:p w14:paraId="6711F890" w14:textId="77777777" w:rsidR="00AA3681" w:rsidRPr="006665EC" w:rsidRDefault="00AA3681" w:rsidP="00776195">
            <w:pPr>
              <w:spacing w:line="240" w:lineRule="auto"/>
              <w:jc w:val="center"/>
              <w:rPr>
                <w:sz w:val="20"/>
                <w:szCs w:val="20"/>
              </w:rPr>
            </w:pPr>
          </w:p>
        </w:tc>
        <w:tc>
          <w:tcPr>
            <w:tcW w:w="947" w:type="dxa"/>
            <w:tcBorders>
              <w:left w:val="nil"/>
              <w:right w:val="nil"/>
            </w:tcBorders>
            <w:shd w:val="clear" w:color="auto" w:fill="F2F2F2" w:themeFill="background1" w:themeFillShade="F2"/>
            <w:vAlign w:val="center"/>
          </w:tcPr>
          <w:p w14:paraId="377988DA" w14:textId="77777777" w:rsidR="00AA3681" w:rsidRPr="006665EC" w:rsidRDefault="00AA3681" w:rsidP="00776195">
            <w:pPr>
              <w:spacing w:line="240" w:lineRule="auto"/>
              <w:jc w:val="center"/>
              <w:rPr>
                <w:sz w:val="20"/>
                <w:szCs w:val="20"/>
              </w:rPr>
            </w:pPr>
          </w:p>
        </w:tc>
        <w:tc>
          <w:tcPr>
            <w:tcW w:w="1040" w:type="dxa"/>
            <w:tcBorders>
              <w:left w:val="nil"/>
              <w:right w:val="nil"/>
            </w:tcBorders>
            <w:shd w:val="clear" w:color="auto" w:fill="F2F2F2" w:themeFill="background1" w:themeFillShade="F2"/>
            <w:vAlign w:val="center"/>
          </w:tcPr>
          <w:p w14:paraId="4C83D32F" w14:textId="77777777" w:rsidR="00AA3681" w:rsidRPr="006665EC" w:rsidRDefault="00AA3681" w:rsidP="00776195">
            <w:pPr>
              <w:spacing w:line="240" w:lineRule="auto"/>
              <w:jc w:val="center"/>
              <w:rPr>
                <w:sz w:val="20"/>
                <w:szCs w:val="20"/>
              </w:rPr>
            </w:pPr>
          </w:p>
        </w:tc>
        <w:tc>
          <w:tcPr>
            <w:tcW w:w="1040" w:type="dxa"/>
            <w:tcBorders>
              <w:left w:val="nil"/>
              <w:right w:val="nil"/>
            </w:tcBorders>
            <w:shd w:val="clear" w:color="auto" w:fill="F2F2F2" w:themeFill="background1" w:themeFillShade="F2"/>
            <w:vAlign w:val="center"/>
          </w:tcPr>
          <w:p w14:paraId="7849908E" w14:textId="77777777" w:rsidR="00AA3681" w:rsidRPr="006665EC" w:rsidRDefault="00AA3681" w:rsidP="00776195">
            <w:pPr>
              <w:spacing w:line="240" w:lineRule="auto"/>
              <w:jc w:val="center"/>
              <w:rPr>
                <w:sz w:val="20"/>
                <w:szCs w:val="20"/>
              </w:rPr>
            </w:pPr>
          </w:p>
        </w:tc>
        <w:tc>
          <w:tcPr>
            <w:tcW w:w="1040" w:type="dxa"/>
            <w:tcBorders>
              <w:left w:val="nil"/>
              <w:right w:val="nil"/>
            </w:tcBorders>
            <w:shd w:val="clear" w:color="auto" w:fill="F2F2F2" w:themeFill="background1" w:themeFillShade="F2"/>
            <w:vAlign w:val="center"/>
          </w:tcPr>
          <w:p w14:paraId="393B99AA" w14:textId="77777777" w:rsidR="00AA3681" w:rsidRPr="006665EC" w:rsidRDefault="00AA3681" w:rsidP="00776195">
            <w:pPr>
              <w:spacing w:line="240" w:lineRule="auto"/>
              <w:jc w:val="center"/>
              <w:rPr>
                <w:sz w:val="20"/>
                <w:szCs w:val="20"/>
              </w:rPr>
            </w:pPr>
          </w:p>
        </w:tc>
        <w:tc>
          <w:tcPr>
            <w:tcW w:w="1052" w:type="dxa"/>
            <w:tcBorders>
              <w:left w:val="nil"/>
            </w:tcBorders>
            <w:shd w:val="clear" w:color="auto" w:fill="F2F2F2" w:themeFill="background1" w:themeFillShade="F2"/>
            <w:vAlign w:val="center"/>
          </w:tcPr>
          <w:p w14:paraId="3E82CED2" w14:textId="77777777" w:rsidR="00AA3681" w:rsidRPr="006665EC" w:rsidRDefault="00AA3681" w:rsidP="00776195">
            <w:pPr>
              <w:spacing w:line="240" w:lineRule="auto"/>
              <w:jc w:val="center"/>
              <w:rPr>
                <w:sz w:val="20"/>
                <w:szCs w:val="20"/>
              </w:rPr>
            </w:pPr>
          </w:p>
        </w:tc>
      </w:tr>
    </w:tbl>
    <w:p w14:paraId="668656A6" w14:textId="77777777" w:rsidR="00AA3681" w:rsidRPr="0063490E" w:rsidRDefault="00AA3681" w:rsidP="00AA3681"/>
    <w:p w14:paraId="24FBA72A" w14:textId="25D41657" w:rsidR="00DB0D7F" w:rsidRPr="00DB0D7F" w:rsidRDefault="0070295D" w:rsidP="00515108">
      <w:pPr>
        <w:spacing w:after="0"/>
      </w:pPr>
      <w:r>
        <w:rPr>
          <w:noProof/>
          <w:lang w:val="fr-FR" w:eastAsia="fr-FR"/>
        </w:rPr>
        <w:lastRenderedPageBreak/>
        <mc:AlternateContent>
          <mc:Choice Requires="wpg">
            <w:drawing>
              <wp:anchor distT="0" distB="0" distL="114300" distR="114300" simplePos="0" relativeHeight="251655168" behindDoc="0" locked="0" layoutInCell="1" allowOverlap="1" wp14:anchorId="779C9129" wp14:editId="306A3FB7">
                <wp:simplePos x="0" y="0"/>
                <wp:positionH relativeFrom="margin">
                  <wp:align>right</wp:align>
                </wp:positionH>
                <wp:positionV relativeFrom="paragraph">
                  <wp:posOffset>1775460</wp:posOffset>
                </wp:positionV>
                <wp:extent cx="5943600" cy="3230129"/>
                <wp:effectExtent l="0" t="0" r="0" b="8890"/>
                <wp:wrapTopAndBottom/>
                <wp:docPr id="20" name="Groupe 20"/>
                <wp:cNvGraphicFramePr/>
                <a:graphic xmlns:a="http://schemas.openxmlformats.org/drawingml/2006/main">
                  <a:graphicData uri="http://schemas.microsoft.com/office/word/2010/wordprocessingGroup">
                    <wpg:wgp>
                      <wpg:cNvGrpSpPr/>
                      <wpg:grpSpPr>
                        <a:xfrm>
                          <a:off x="0" y="0"/>
                          <a:ext cx="5943600" cy="3230129"/>
                          <a:chOff x="0" y="116"/>
                          <a:chExt cx="5943600" cy="3230129"/>
                        </a:xfrm>
                      </wpg:grpSpPr>
                      <pic:pic xmlns:pic="http://schemas.openxmlformats.org/drawingml/2006/picture">
                        <pic:nvPicPr>
                          <pic:cNvPr id="10" name="Image 10"/>
                          <pic:cNvPicPr>
                            <a:picLocks noChangeAspect="1"/>
                          </pic:cNvPicPr>
                        </pic:nvPicPr>
                        <pic:blipFill>
                          <a:blip r:embed="rId10"/>
                          <a:srcRect/>
                          <a:stretch/>
                        </pic:blipFill>
                        <pic:spPr bwMode="auto">
                          <a:xfrm>
                            <a:off x="1257300" y="116"/>
                            <a:ext cx="3435985" cy="2651527"/>
                          </a:xfrm>
                          <a:prstGeom prst="rect">
                            <a:avLst/>
                          </a:prstGeom>
                          <a:noFill/>
                          <a:ln>
                            <a:noFill/>
                          </a:ln>
                        </pic:spPr>
                      </pic:pic>
                      <wps:wsp>
                        <wps:cNvPr id="19" name="Zone de texte 19"/>
                        <wps:cNvSpPr txBox="1"/>
                        <wps:spPr>
                          <a:xfrm>
                            <a:off x="0" y="2621280"/>
                            <a:ext cx="5943600" cy="608965"/>
                          </a:xfrm>
                          <a:prstGeom prst="rect">
                            <a:avLst/>
                          </a:prstGeom>
                          <a:solidFill>
                            <a:prstClr val="white"/>
                          </a:solidFill>
                          <a:ln>
                            <a:noFill/>
                          </a:ln>
                        </wps:spPr>
                        <wps:txbx>
                          <w:txbxContent>
                            <w:p w14:paraId="38FF7F34" w14:textId="1200A50A" w:rsidR="00F4541F" w:rsidRPr="006303ED" w:rsidRDefault="00F4541F" w:rsidP="00B46836">
                              <w:pPr>
                                <w:pStyle w:val="Lgende"/>
                                <w:rPr>
                                  <w:noProof/>
                                  <w:sz w:val="22"/>
                                  <w:szCs w:val="22"/>
                                </w:rPr>
                              </w:pPr>
                              <w:bookmarkStart w:id="6" w:name="_Ref155622759"/>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2</w:t>
                              </w:r>
                              <w:r w:rsidRPr="006303ED">
                                <w:rPr>
                                  <w:b/>
                                  <w:bCs/>
                                  <w:sz w:val="22"/>
                                  <w:szCs w:val="22"/>
                                </w:rPr>
                                <w:fldChar w:fldCharType="end"/>
                              </w:r>
                              <w:bookmarkEnd w:id="6"/>
                              <w:r w:rsidRPr="006303ED">
                                <w:rPr>
                                  <w:b/>
                                  <w:bCs/>
                                  <w:sz w:val="22"/>
                                  <w:szCs w:val="22"/>
                                </w:rPr>
                                <w:t>.</w:t>
                              </w:r>
                              <w:r w:rsidRPr="006303ED">
                                <w:rPr>
                                  <w:sz w:val="22"/>
                                  <w:szCs w:val="22"/>
                                </w:rPr>
                                <w:t xml:space="preserve"> Powder X-ray diffraction pattern of a densified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s</w:t>
                              </w:r>
                              <w:r w:rsidR="00B80655">
                                <w:rPr>
                                  <w:sz w:val="22"/>
                                  <w:szCs w:val="22"/>
                                </w:rPr>
                                <w:t>ample</w:t>
                              </w:r>
                              <w:r w:rsidRPr="006303ED">
                                <w:rPr>
                                  <w:sz w:val="22"/>
                                  <w:szCs w:val="22"/>
                                </w:rPr>
                                <w:t xml:space="preserve">, refined with the Le Bail method. The experimental </w:t>
                              </w:r>
                              <w:r w:rsidRPr="00DB4A70">
                                <w:rPr>
                                  <w:sz w:val="22"/>
                                  <w:szCs w:val="22"/>
                                </w:rPr>
                                <w:t>data are plotted</w:t>
                              </w:r>
                              <w:r w:rsidRPr="006303ED">
                                <w:rPr>
                                  <w:sz w:val="22"/>
                                  <w:szCs w:val="22"/>
                                </w:rPr>
                                <w:t xml:space="preserve"> </w:t>
                              </w:r>
                              <w:r>
                                <w:rPr>
                                  <w:sz w:val="22"/>
                                  <w:szCs w:val="22"/>
                                </w:rPr>
                                <w:t>in</w:t>
                              </w:r>
                              <w:r w:rsidRPr="006303ED">
                                <w:rPr>
                                  <w:sz w:val="22"/>
                                  <w:szCs w:val="22"/>
                                </w:rPr>
                                <w:t xml:space="preserve"> red dots, the refined model in black, the difference curve in blue and the Bragg reflections are displayed in green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9C9129" id="Groupe 20" o:spid="_x0000_s1029" style="position:absolute;left:0;text-align:left;margin-left:416.8pt;margin-top:139.8pt;width:468pt;height:254.35pt;z-index:251655168;mso-position-horizontal:right;mso-position-horizontal-relative:margin" coordorigin=",1" coordsize="59436,32301"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">
                <v:shape id="Image 10" o:spid="_x0000_s1030" type="#_x0000_t75" style="position:absolute;left:12573;top:1;width:34359;height:26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">
                  <v:imagedata r:id="rId11" o:title=""/>
                </v:shape>
                <v:shape id="Zone de texte 19" o:spid="_x0000_s1031" type="#_x0000_t202" style="position:absolute;top:26212;width:59436;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38FF7F34" w14:textId="1200A50A" w:rsidR="00F4541F" w:rsidRPr="006303ED" w:rsidRDefault="00F4541F" w:rsidP="00B46836">
                        <w:pPr>
                          <w:pStyle w:val="Lgende"/>
                          <w:rPr>
                            <w:noProof/>
                            <w:sz w:val="22"/>
                            <w:szCs w:val="22"/>
                          </w:rPr>
                        </w:pPr>
                        <w:bookmarkStart w:id="8" w:name="_Ref155622759"/>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2</w:t>
                        </w:r>
                        <w:r w:rsidRPr="006303ED">
                          <w:rPr>
                            <w:b/>
                            <w:bCs/>
                            <w:sz w:val="22"/>
                            <w:szCs w:val="22"/>
                          </w:rPr>
                          <w:fldChar w:fldCharType="end"/>
                        </w:r>
                        <w:bookmarkEnd w:id="8"/>
                        <w:r w:rsidRPr="006303ED">
                          <w:rPr>
                            <w:b/>
                            <w:bCs/>
                            <w:sz w:val="22"/>
                            <w:szCs w:val="22"/>
                          </w:rPr>
                          <w:t>.</w:t>
                        </w:r>
                        <w:r w:rsidRPr="006303ED">
                          <w:rPr>
                            <w:sz w:val="22"/>
                            <w:szCs w:val="22"/>
                          </w:rPr>
                          <w:t xml:space="preserve"> Powder X-ray diffraction pattern of a densified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s</w:t>
                        </w:r>
                        <w:r w:rsidR="00B80655">
                          <w:rPr>
                            <w:sz w:val="22"/>
                            <w:szCs w:val="22"/>
                          </w:rPr>
                          <w:t>ample</w:t>
                        </w:r>
                        <w:r w:rsidRPr="006303ED">
                          <w:rPr>
                            <w:sz w:val="22"/>
                            <w:szCs w:val="22"/>
                          </w:rPr>
                          <w:t xml:space="preserve">, refined with the Le Bail method. The experimental </w:t>
                        </w:r>
                        <w:r w:rsidRPr="00DB4A70">
                          <w:rPr>
                            <w:sz w:val="22"/>
                            <w:szCs w:val="22"/>
                          </w:rPr>
                          <w:t>data are plotted</w:t>
                        </w:r>
                        <w:r w:rsidRPr="006303ED">
                          <w:rPr>
                            <w:sz w:val="22"/>
                            <w:szCs w:val="22"/>
                          </w:rPr>
                          <w:t xml:space="preserve"> </w:t>
                        </w:r>
                        <w:r>
                          <w:rPr>
                            <w:sz w:val="22"/>
                            <w:szCs w:val="22"/>
                          </w:rPr>
                          <w:t>in</w:t>
                        </w:r>
                        <w:r w:rsidRPr="006303ED">
                          <w:rPr>
                            <w:sz w:val="22"/>
                            <w:szCs w:val="22"/>
                          </w:rPr>
                          <w:t xml:space="preserve"> red dots, the refined model in black, the difference curve in blue and the Bragg reflections are displayed in green bars.</w:t>
                        </w:r>
                      </w:p>
                    </w:txbxContent>
                  </v:textbox>
                </v:shape>
                <w10:wrap type="topAndBottom" anchorx="margin"/>
              </v:group>
            </w:pict>
          </mc:Fallback>
        </mc:AlternateContent>
      </w:r>
      <w:r w:rsidR="00E450B0" w:rsidRPr="00E1038A">
        <w:rPr>
          <w:b/>
          <w:lang w:val="fr-FR"/>
        </w:rPr>
        <w:t>Bulk Rb</w:t>
      </w:r>
      <w:r w:rsidR="00E450B0" w:rsidRPr="00E1038A">
        <w:rPr>
          <w:b/>
          <w:vertAlign w:val="subscript"/>
          <w:lang w:val="fr-FR"/>
        </w:rPr>
        <w:t>0.2</w:t>
      </w:r>
      <w:r w:rsidR="00E450B0" w:rsidRPr="00E1038A">
        <w:rPr>
          <w:b/>
          <w:lang w:val="fr-FR"/>
        </w:rPr>
        <w:t>Ba</w:t>
      </w:r>
      <w:r w:rsidR="00E450B0" w:rsidRPr="00E1038A">
        <w:rPr>
          <w:b/>
          <w:vertAlign w:val="subscript"/>
          <w:lang w:val="fr-FR"/>
        </w:rPr>
        <w:t>0.4</w:t>
      </w:r>
      <w:r w:rsidR="00E450B0" w:rsidRPr="00E1038A">
        <w:rPr>
          <w:b/>
          <w:lang w:val="fr-FR"/>
        </w:rPr>
        <w:t>Cr</w:t>
      </w:r>
      <w:r w:rsidR="00E450B0" w:rsidRPr="00E1038A">
        <w:rPr>
          <w:b/>
          <w:vertAlign w:val="subscript"/>
          <w:lang w:val="fr-FR"/>
        </w:rPr>
        <w:t>5</w:t>
      </w:r>
      <w:r w:rsidR="00E450B0" w:rsidRPr="00E1038A">
        <w:rPr>
          <w:b/>
          <w:lang w:val="fr-FR"/>
        </w:rPr>
        <w:t>Se</w:t>
      </w:r>
      <w:r w:rsidR="00E450B0" w:rsidRPr="00E1038A">
        <w:rPr>
          <w:b/>
          <w:vertAlign w:val="subscript"/>
          <w:lang w:val="fr-FR"/>
        </w:rPr>
        <w:t>8</w:t>
      </w:r>
      <w:r w:rsidR="00E450B0" w:rsidRPr="00E1038A">
        <w:rPr>
          <w:b/>
          <w:lang w:val="fr-FR"/>
        </w:rPr>
        <w:t xml:space="preserve"> </w:t>
      </w:r>
      <w:r w:rsidR="00DB0D7F" w:rsidRPr="00E1038A">
        <w:rPr>
          <w:b/>
          <w:lang w:val="fr-FR"/>
        </w:rPr>
        <w:t>investigation</w:t>
      </w:r>
      <w:r w:rsidR="00E450B0" w:rsidRPr="00E1038A">
        <w:rPr>
          <w:lang w:val="fr-FR"/>
        </w:rPr>
        <w:t xml:space="preserve">. </w:t>
      </w:r>
      <w:r w:rsidR="00E450B0">
        <w:rPr>
          <w:lang w:val="en-GB"/>
        </w:rPr>
        <w:t xml:space="preserve">A pure </w:t>
      </w:r>
      <w:r w:rsidR="00B522C1">
        <w:rPr>
          <w:lang w:val="en-GB"/>
        </w:rPr>
        <w:t>powdered sample o</w:t>
      </w:r>
      <w:r w:rsidR="00E450B0">
        <w:rPr>
          <w:lang w:val="en-GB"/>
        </w:rPr>
        <w:t xml:space="preserve">f the title compound was synthesized and densified by spark plasma sintering (SPS). The </w:t>
      </w:r>
      <w:r w:rsidR="00E450B0" w:rsidRPr="00DA4A1C">
        <w:rPr>
          <w:color w:val="FF0000"/>
          <w:lang w:val="en-GB"/>
        </w:rPr>
        <w:t xml:space="preserve">powder X-ray diffraction pattern </w:t>
      </w:r>
      <w:r w:rsidR="00DA4A1C" w:rsidRPr="00DA4A1C">
        <w:rPr>
          <w:color w:val="FF0000"/>
          <w:lang w:val="en-GB"/>
        </w:rPr>
        <w:t xml:space="preserve">and refined structural model are </w:t>
      </w:r>
      <w:r w:rsidR="00E450B0">
        <w:rPr>
          <w:lang w:val="en-GB"/>
        </w:rPr>
        <w:t>displayed</w:t>
      </w:r>
      <w:r w:rsidR="00EE3621">
        <w:rPr>
          <w:lang w:val="en-GB"/>
        </w:rPr>
        <w:t xml:space="preserve"> in</w:t>
      </w:r>
      <w:r w:rsidR="00E450B0">
        <w:rPr>
          <w:lang w:val="en-GB"/>
        </w:rPr>
        <w:t xml:space="preserve"> </w:t>
      </w:r>
      <w:r w:rsidR="00E450B0">
        <w:rPr>
          <w:lang w:val="en-GB"/>
        </w:rPr>
        <w:fldChar w:fldCharType="begin"/>
      </w:r>
      <w:r w:rsidR="00E450B0">
        <w:rPr>
          <w:lang w:val="en-GB"/>
        </w:rPr>
        <w:instrText xml:space="preserve"> REF _Ref155622759 \h </w:instrText>
      </w:r>
      <w:r w:rsidR="00E450B0">
        <w:rPr>
          <w:lang w:val="en-GB"/>
        </w:rPr>
      </w:r>
      <w:r w:rsidR="00E450B0">
        <w:rPr>
          <w:lang w:val="en-GB"/>
        </w:rPr>
        <w:fldChar w:fldCharType="separate"/>
      </w:r>
      <w:r w:rsidR="00B7537F" w:rsidRPr="006303ED">
        <w:rPr>
          <w:b/>
          <w:bCs/>
          <w:sz w:val="22"/>
          <w:szCs w:val="22"/>
        </w:rPr>
        <w:t xml:space="preserve">Figure </w:t>
      </w:r>
      <w:r w:rsidR="00B7537F">
        <w:rPr>
          <w:b/>
          <w:bCs/>
          <w:noProof/>
          <w:sz w:val="22"/>
          <w:szCs w:val="22"/>
        </w:rPr>
        <w:t>2</w:t>
      </w:r>
      <w:r w:rsidR="00E450B0">
        <w:rPr>
          <w:lang w:val="en-GB"/>
        </w:rPr>
        <w:fldChar w:fldCharType="end"/>
      </w:r>
      <w:r w:rsidR="00E450B0">
        <w:rPr>
          <w:lang w:val="en-GB"/>
        </w:rPr>
        <w:t xml:space="preserve">. Results suggest the presence of a single phase with </w:t>
      </w:r>
      <w:r w:rsidR="00734EB7">
        <w:rPr>
          <w:lang w:val="en-GB"/>
        </w:rPr>
        <w:t xml:space="preserve">the </w:t>
      </w:r>
      <w:r w:rsidR="00E450B0">
        <w:rPr>
          <w:lang w:val="en-GB"/>
        </w:rPr>
        <w:t xml:space="preserve">cell parameters </w:t>
      </w:r>
      <w:r w:rsidR="00734EB7" w:rsidRPr="00E450B0">
        <w:rPr>
          <w:i/>
          <w:lang w:val="en-GB"/>
        </w:rPr>
        <w:t>a</w:t>
      </w:r>
      <w:r w:rsidR="00734EB7">
        <w:rPr>
          <w:lang w:val="en-GB"/>
        </w:rPr>
        <w:t xml:space="preserve"> = </w:t>
      </w:r>
      <w:r w:rsidR="00734EB7" w:rsidRPr="00E450B0">
        <w:rPr>
          <w:lang w:val="en-GB"/>
        </w:rPr>
        <w:t>18.71</w:t>
      </w:r>
      <w:r w:rsidR="00734EB7">
        <w:rPr>
          <w:lang w:val="en-GB"/>
        </w:rPr>
        <w:t xml:space="preserve">28(4) </w:t>
      </w:r>
      <w:r w:rsidR="00734EB7" w:rsidRPr="00E450B0">
        <w:rPr>
          <w:lang w:val="en-GB"/>
        </w:rPr>
        <w:t>Å</w:t>
      </w:r>
      <w:r w:rsidR="00734EB7">
        <w:rPr>
          <w:lang w:val="en-GB"/>
        </w:rPr>
        <w:t xml:space="preserve">, </w:t>
      </w:r>
      <w:r w:rsidR="00734EB7" w:rsidRPr="00E450B0">
        <w:rPr>
          <w:i/>
          <w:lang w:val="en-GB"/>
        </w:rPr>
        <w:t>b</w:t>
      </w:r>
      <w:r w:rsidR="00734EB7">
        <w:rPr>
          <w:lang w:val="en-GB"/>
        </w:rPr>
        <w:t xml:space="preserve"> =</w:t>
      </w:r>
      <w:r w:rsidR="00734EB7" w:rsidRPr="00E450B0">
        <w:rPr>
          <w:lang w:val="en-GB"/>
        </w:rPr>
        <w:t xml:space="preserve"> 3.602</w:t>
      </w:r>
      <w:r w:rsidR="00734EB7">
        <w:rPr>
          <w:lang w:val="en-GB"/>
        </w:rPr>
        <w:t xml:space="preserve">4(2) </w:t>
      </w:r>
      <w:r w:rsidR="00734EB7" w:rsidRPr="00E450B0">
        <w:rPr>
          <w:lang w:val="en-GB"/>
        </w:rPr>
        <w:t>Å</w:t>
      </w:r>
      <w:r w:rsidR="00734EB7">
        <w:rPr>
          <w:lang w:val="en-GB"/>
        </w:rPr>
        <w:t xml:space="preserve">, </w:t>
      </w:r>
      <w:r w:rsidR="00734EB7" w:rsidRPr="00E450B0">
        <w:rPr>
          <w:i/>
          <w:lang w:val="en-GB"/>
        </w:rPr>
        <w:t>c</w:t>
      </w:r>
      <w:r w:rsidR="00734EB7">
        <w:rPr>
          <w:lang w:val="en-GB"/>
        </w:rPr>
        <w:t xml:space="preserve"> = </w:t>
      </w:r>
      <w:r w:rsidR="00734EB7" w:rsidRPr="00E450B0">
        <w:rPr>
          <w:lang w:val="en-GB"/>
        </w:rPr>
        <w:t>8.9604</w:t>
      </w:r>
      <w:r w:rsidR="00734EB7">
        <w:rPr>
          <w:lang w:val="en-GB"/>
        </w:rPr>
        <w:t>(2)</w:t>
      </w:r>
      <w:r w:rsidR="00734EB7" w:rsidRPr="00E450B0">
        <w:rPr>
          <w:lang w:val="en-GB"/>
        </w:rPr>
        <w:t xml:space="preserve"> Å</w:t>
      </w:r>
      <w:r w:rsidR="00734EB7">
        <w:rPr>
          <w:lang w:val="en-GB"/>
        </w:rPr>
        <w:t xml:space="preserve"> and </w:t>
      </w:r>
      <w:r w:rsidR="00734EB7" w:rsidRPr="00A4141E">
        <w:rPr>
          <w:i/>
        </w:rPr>
        <w:t>β</w:t>
      </w:r>
      <w:r w:rsidR="00734EB7">
        <w:rPr>
          <w:lang w:val="en-GB"/>
        </w:rPr>
        <w:t xml:space="preserve"> = </w:t>
      </w:r>
      <w:r w:rsidR="00734EB7" w:rsidRPr="00E450B0">
        <w:rPr>
          <w:lang w:val="en-GB"/>
        </w:rPr>
        <w:t>104.52</w:t>
      </w:r>
      <w:r w:rsidR="00734EB7">
        <w:rPr>
          <w:lang w:val="en-GB"/>
        </w:rPr>
        <w:t xml:space="preserve">2(1) °, </w:t>
      </w:r>
      <w:r w:rsidR="00E450B0">
        <w:rPr>
          <w:lang w:val="en-GB"/>
        </w:rPr>
        <w:t xml:space="preserve">comparing well with those </w:t>
      </w:r>
      <w:r w:rsidR="00734EB7">
        <w:rPr>
          <w:lang w:val="en-GB"/>
        </w:rPr>
        <w:t>obtained from</w:t>
      </w:r>
      <w:r w:rsidR="00E450B0">
        <w:rPr>
          <w:lang w:val="en-GB"/>
        </w:rPr>
        <w:t xml:space="preserve"> the single-crystal X-ray diffraction study</w:t>
      </w:r>
      <w:r w:rsidR="00734EB7">
        <w:rPr>
          <w:lang w:val="en-GB"/>
        </w:rPr>
        <w:t>.</w:t>
      </w:r>
      <w:r w:rsidR="00EA0213">
        <w:rPr>
          <w:lang w:val="en-GB"/>
        </w:rPr>
        <w:t xml:space="preserve"> </w:t>
      </w:r>
      <w:r w:rsidR="00182063">
        <w:rPr>
          <w:lang w:val="en-GB"/>
        </w:rPr>
        <w:t>HT-XRD</w:t>
      </w:r>
      <w:r w:rsidR="00EA0213">
        <w:rPr>
          <w:lang w:val="en-GB"/>
        </w:rPr>
        <w:t xml:space="preserve"> patterns were measure</w:t>
      </w:r>
      <w:r w:rsidR="00CE6C8E">
        <w:rPr>
          <w:lang w:val="en-GB"/>
        </w:rPr>
        <w:t>d</w:t>
      </w:r>
      <w:r w:rsidR="00EA0213">
        <w:rPr>
          <w:lang w:val="en-GB"/>
        </w:rPr>
        <w:t xml:space="preserve"> to assess the thermal stability of the title compound, in particular possible degradation or decomposition into secondary phases with rising temperature. The results are sketched</w:t>
      </w:r>
      <w:r w:rsidR="00E67490">
        <w:rPr>
          <w:lang w:val="en-GB"/>
        </w:rPr>
        <w:t xml:space="preserve"> in</w:t>
      </w:r>
      <w:r w:rsidR="00EA0213">
        <w:rPr>
          <w:lang w:val="en-GB"/>
        </w:rPr>
        <w:t xml:space="preserve"> </w:t>
      </w:r>
      <w:r w:rsidR="00EA0213">
        <w:rPr>
          <w:lang w:val="en-GB"/>
        </w:rPr>
        <w:fldChar w:fldCharType="begin"/>
      </w:r>
      <w:r w:rsidR="00EA0213">
        <w:rPr>
          <w:lang w:val="en-GB"/>
        </w:rPr>
        <w:instrText xml:space="preserve"> REF _Ref155623650 \h </w:instrText>
      </w:r>
      <w:r w:rsidR="00EA0213">
        <w:rPr>
          <w:lang w:val="en-GB"/>
        </w:rPr>
      </w:r>
      <w:r w:rsidR="00EA0213">
        <w:rPr>
          <w:lang w:val="en-GB"/>
        </w:rPr>
        <w:fldChar w:fldCharType="separate"/>
      </w:r>
      <w:r w:rsidR="00B7537F" w:rsidRPr="006303ED">
        <w:rPr>
          <w:b/>
          <w:bCs/>
          <w:sz w:val="22"/>
          <w:szCs w:val="22"/>
        </w:rPr>
        <w:t xml:space="preserve">Figure </w:t>
      </w:r>
      <w:r w:rsidR="00B7537F">
        <w:rPr>
          <w:b/>
          <w:bCs/>
          <w:noProof/>
          <w:sz w:val="22"/>
          <w:szCs w:val="22"/>
        </w:rPr>
        <w:t>3</w:t>
      </w:r>
      <w:r w:rsidR="00EA0213">
        <w:rPr>
          <w:lang w:val="en-GB"/>
        </w:rPr>
        <w:fldChar w:fldCharType="end"/>
      </w:r>
      <w:r w:rsidR="00EA0213">
        <w:rPr>
          <w:lang w:val="en-GB"/>
        </w:rPr>
        <w:t xml:space="preserve">. </w:t>
      </w:r>
      <w:r w:rsidR="00E76B85">
        <w:rPr>
          <w:lang w:val="en-GB"/>
        </w:rPr>
        <w:t>Up to 973 K</w:t>
      </w:r>
      <w:r w:rsidR="00FD45E1">
        <w:rPr>
          <w:lang w:val="en-GB"/>
        </w:rPr>
        <w:t xml:space="preserve"> under inert atmosphere (N</w:t>
      </w:r>
      <w:r w:rsidR="00FD45E1" w:rsidRPr="00FD45E1">
        <w:rPr>
          <w:vertAlign w:val="subscript"/>
          <w:lang w:val="en-GB"/>
        </w:rPr>
        <w:t>2</w:t>
      </w:r>
      <w:r w:rsidR="00FD45E1">
        <w:rPr>
          <w:lang w:val="en-GB"/>
        </w:rPr>
        <w:t>)</w:t>
      </w:r>
      <w:r w:rsidR="00E76B85">
        <w:rPr>
          <w:lang w:val="en-GB"/>
        </w:rPr>
        <w:t xml:space="preserve">, </w:t>
      </w:r>
      <w:r w:rsidR="00EA0213">
        <w:rPr>
          <w:lang w:val="en-GB"/>
        </w:rPr>
        <w:t>Rb</w:t>
      </w:r>
      <w:r w:rsidR="00EA0213" w:rsidRPr="00EA0213">
        <w:rPr>
          <w:vertAlign w:val="subscript"/>
          <w:lang w:val="en-GB"/>
        </w:rPr>
        <w:t>0.2</w:t>
      </w:r>
      <w:r w:rsidR="00EA0213">
        <w:rPr>
          <w:lang w:val="en-GB"/>
        </w:rPr>
        <w:t>Ba</w:t>
      </w:r>
      <w:r w:rsidR="00EA0213" w:rsidRPr="00EA0213">
        <w:rPr>
          <w:vertAlign w:val="subscript"/>
          <w:lang w:val="en-GB"/>
        </w:rPr>
        <w:t>0.4</w:t>
      </w:r>
      <w:r w:rsidR="00EA0213">
        <w:rPr>
          <w:lang w:val="en-GB"/>
        </w:rPr>
        <w:t>Cr</w:t>
      </w:r>
      <w:r w:rsidR="00EA0213" w:rsidRPr="00EA0213">
        <w:rPr>
          <w:vertAlign w:val="subscript"/>
          <w:lang w:val="en-GB"/>
        </w:rPr>
        <w:t>5</w:t>
      </w:r>
      <w:r w:rsidR="00EA0213">
        <w:rPr>
          <w:lang w:val="en-GB"/>
        </w:rPr>
        <w:t>Se</w:t>
      </w:r>
      <w:r w:rsidR="00EA0213" w:rsidRPr="00EA0213">
        <w:rPr>
          <w:vertAlign w:val="subscript"/>
          <w:lang w:val="en-GB"/>
        </w:rPr>
        <w:t>8</w:t>
      </w:r>
      <w:r w:rsidR="00EA0213">
        <w:rPr>
          <w:lang w:val="en-GB"/>
        </w:rPr>
        <w:t xml:space="preserve"> </w:t>
      </w:r>
      <w:r w:rsidR="00EA0213" w:rsidRPr="00DB4A70">
        <w:rPr>
          <w:lang w:val="en-GB"/>
        </w:rPr>
        <w:t>exhibit</w:t>
      </w:r>
      <w:r w:rsidR="00834F77" w:rsidRPr="00DB4A70">
        <w:rPr>
          <w:lang w:val="en-GB"/>
        </w:rPr>
        <w:t>s</w:t>
      </w:r>
      <w:r w:rsidR="00EA0213" w:rsidRPr="00DB4A70">
        <w:rPr>
          <w:lang w:val="en-GB"/>
        </w:rPr>
        <w:t xml:space="preserve"> no</w:t>
      </w:r>
      <w:r w:rsidR="00EA0213">
        <w:rPr>
          <w:lang w:val="en-GB"/>
        </w:rPr>
        <w:t xml:space="preserve"> particular degradation or decomposition, as no secondary phases were </w:t>
      </w:r>
      <w:r w:rsidR="00E76B85">
        <w:rPr>
          <w:lang w:val="en-GB"/>
        </w:rPr>
        <w:t>detected with increasing temperature</w:t>
      </w:r>
      <w:r w:rsidR="00EA0213">
        <w:rPr>
          <w:lang w:val="en-GB"/>
        </w:rPr>
        <w:t>. Subsequent Le Bail refinement</w:t>
      </w:r>
      <w:r w:rsidR="001847F7">
        <w:rPr>
          <w:lang w:val="en-GB"/>
        </w:rPr>
        <w:t>s</w:t>
      </w:r>
      <w:r w:rsidR="00EA0213">
        <w:rPr>
          <w:lang w:val="en-GB"/>
        </w:rPr>
        <w:t xml:space="preserve"> of the </w:t>
      </w:r>
      <w:r w:rsidR="00985448" w:rsidRPr="00985448">
        <w:rPr>
          <w:color w:val="FF0000"/>
          <w:lang w:val="en-GB"/>
        </w:rPr>
        <w:t>structural model</w:t>
      </w:r>
      <w:r w:rsidR="00985448">
        <w:rPr>
          <w:color w:val="FF0000"/>
          <w:lang w:val="en-GB"/>
        </w:rPr>
        <w:t>s</w:t>
      </w:r>
      <w:r w:rsidR="00985448" w:rsidRPr="00985448">
        <w:rPr>
          <w:color w:val="FF0000"/>
          <w:lang w:val="en-GB"/>
        </w:rPr>
        <w:t xml:space="preserve"> matching</w:t>
      </w:r>
      <w:r w:rsidR="00985448">
        <w:rPr>
          <w:lang w:val="en-GB"/>
        </w:rPr>
        <w:t xml:space="preserve"> </w:t>
      </w:r>
      <w:r w:rsidR="00EA0213">
        <w:rPr>
          <w:lang w:val="en-GB"/>
        </w:rPr>
        <w:t>recorded patterns</w:t>
      </w:r>
      <w:r w:rsidR="001847F7">
        <w:rPr>
          <w:lang w:val="en-GB"/>
        </w:rPr>
        <w:t xml:space="preserve"> were carried out and provided the evolution of the </w:t>
      </w:r>
      <w:r w:rsidR="007031FE" w:rsidRPr="007031FE">
        <w:rPr>
          <w:color w:val="FF0000"/>
          <w:lang w:val="en-GB"/>
        </w:rPr>
        <w:t>unit cell volume</w:t>
      </w:r>
      <w:r w:rsidR="001847F7" w:rsidRPr="007031FE">
        <w:rPr>
          <w:color w:val="FF0000"/>
          <w:lang w:val="en-GB"/>
        </w:rPr>
        <w:t xml:space="preserve"> </w:t>
      </w:r>
      <w:r w:rsidR="001847F7">
        <w:rPr>
          <w:lang w:val="en-GB"/>
        </w:rPr>
        <w:t>of the title compound with temperature</w:t>
      </w:r>
      <w:r w:rsidR="00E76B85">
        <w:rPr>
          <w:lang w:val="en-GB"/>
        </w:rPr>
        <w:t xml:space="preserve"> variation</w:t>
      </w:r>
      <w:r w:rsidR="001847F7">
        <w:rPr>
          <w:lang w:val="en-GB"/>
        </w:rPr>
        <w:t xml:space="preserve"> (</w:t>
      </w:r>
      <w:r>
        <w:rPr>
          <w:lang w:val="en-GB"/>
        </w:rPr>
        <w:fldChar w:fldCharType="begin"/>
      </w:r>
      <w:r>
        <w:rPr>
          <w:lang w:val="en-GB"/>
        </w:rPr>
        <w:instrText xml:space="preserve"> REF _Ref161855471 \h </w:instrText>
      </w:r>
      <w:r>
        <w:rPr>
          <w:lang w:val="en-GB"/>
        </w:rPr>
      </w:r>
      <w:r>
        <w:rPr>
          <w:lang w:val="en-GB"/>
        </w:rPr>
        <w:fldChar w:fldCharType="separate"/>
      </w:r>
      <w:r w:rsidR="00B7537F" w:rsidRPr="00FD45E1">
        <w:rPr>
          <w:b/>
          <w:bCs/>
          <w:sz w:val="22"/>
          <w:szCs w:val="22"/>
        </w:rPr>
        <w:t xml:space="preserve">Figure </w:t>
      </w:r>
      <w:r w:rsidR="00B7537F" w:rsidRPr="00FD45E1">
        <w:rPr>
          <w:b/>
          <w:bCs/>
          <w:noProof/>
          <w:sz w:val="22"/>
          <w:szCs w:val="22"/>
        </w:rPr>
        <w:t>4</w:t>
      </w:r>
      <w:r>
        <w:rPr>
          <w:lang w:val="en-GB"/>
        </w:rPr>
        <w:fldChar w:fldCharType="end"/>
      </w:r>
      <w:r w:rsidR="001847F7">
        <w:rPr>
          <w:lang w:val="en-GB"/>
        </w:rPr>
        <w:t>). The thermal expansion coefficient of Rb</w:t>
      </w:r>
      <w:r w:rsidR="001847F7" w:rsidRPr="00EA0213">
        <w:rPr>
          <w:vertAlign w:val="subscript"/>
          <w:lang w:val="en-GB"/>
        </w:rPr>
        <w:t>0.2</w:t>
      </w:r>
      <w:r w:rsidR="001847F7">
        <w:rPr>
          <w:lang w:val="en-GB"/>
        </w:rPr>
        <w:t>Ba</w:t>
      </w:r>
      <w:r w:rsidR="001847F7" w:rsidRPr="00EA0213">
        <w:rPr>
          <w:vertAlign w:val="subscript"/>
          <w:lang w:val="en-GB"/>
        </w:rPr>
        <w:t>0.4</w:t>
      </w:r>
      <w:r w:rsidR="001847F7">
        <w:rPr>
          <w:lang w:val="en-GB"/>
        </w:rPr>
        <w:t>Cr</w:t>
      </w:r>
      <w:r w:rsidR="001847F7" w:rsidRPr="00EA0213">
        <w:rPr>
          <w:vertAlign w:val="subscript"/>
          <w:lang w:val="en-GB"/>
        </w:rPr>
        <w:t>5</w:t>
      </w:r>
      <w:r w:rsidR="001847F7">
        <w:rPr>
          <w:lang w:val="en-GB"/>
        </w:rPr>
        <w:t>Se</w:t>
      </w:r>
      <w:r w:rsidR="001847F7" w:rsidRPr="00EA0213">
        <w:rPr>
          <w:vertAlign w:val="subscript"/>
          <w:lang w:val="en-GB"/>
        </w:rPr>
        <w:t>8</w:t>
      </w:r>
      <w:r w:rsidR="001847F7">
        <w:rPr>
          <w:lang w:val="en-GB"/>
        </w:rPr>
        <w:t xml:space="preserve"> was </w:t>
      </w:r>
      <w:r w:rsidR="00A40399">
        <w:rPr>
          <w:lang w:val="en-GB"/>
        </w:rPr>
        <w:t xml:space="preserve">consequently </w:t>
      </w:r>
      <w:r w:rsidR="001847F7">
        <w:rPr>
          <w:lang w:val="en-GB"/>
        </w:rPr>
        <w:t xml:space="preserve">determined to </w:t>
      </w:r>
      <w:r w:rsidR="001847F7" w:rsidRPr="001847F7">
        <w:rPr>
          <w:lang w:val="en-GB"/>
        </w:rPr>
        <w:t xml:space="preserve">be </w:t>
      </w:r>
      <w:r w:rsidR="001847F7" w:rsidRPr="001847F7">
        <w:t>2.6(1).10</w:t>
      </w:r>
      <w:r w:rsidR="001847F7" w:rsidRPr="001847F7">
        <w:rPr>
          <w:vertAlign w:val="superscript"/>
        </w:rPr>
        <w:t>-5</w:t>
      </w:r>
      <w:r w:rsidR="001847F7" w:rsidRPr="001847F7">
        <w:t xml:space="preserve"> K</w:t>
      </w:r>
      <w:r w:rsidR="001847F7" w:rsidRPr="001847F7">
        <w:rPr>
          <w:vertAlign w:val="superscript"/>
        </w:rPr>
        <w:t>-1</w:t>
      </w:r>
      <w:r w:rsidR="001847F7" w:rsidRPr="001847F7">
        <w:t xml:space="preserve"> at 300 K</w:t>
      </w:r>
      <w:r w:rsidR="001847F7">
        <w:t>.</w:t>
      </w:r>
      <w:r w:rsidR="00DB0D7F">
        <w:t xml:space="preserve"> This value is of high interest as the thermal </w:t>
      </w:r>
      <w:r w:rsidR="00DB0D7F">
        <w:lastRenderedPageBreak/>
        <w:t xml:space="preserve">expansion of thermoelectric materials is </w:t>
      </w:r>
      <w:r w:rsidR="005A2A21">
        <w:t>a</w:t>
      </w:r>
      <w:r w:rsidR="00DB0D7F">
        <w:t xml:space="preserve"> critical parameter </w:t>
      </w:r>
      <w:r w:rsidR="005A2A21">
        <w:t>in the implementation of</w:t>
      </w:r>
      <w:r w:rsidR="00DB0D7F">
        <w:t xml:space="preserve"> a given </w:t>
      </w:r>
      <w:r w:rsidR="00DB0D7F" w:rsidRPr="00DB4A70">
        <w:t>material in thermoelectric device</w:t>
      </w:r>
      <w:r w:rsidR="00834F77" w:rsidRPr="00DB4A70">
        <w:t>s</w:t>
      </w:r>
      <w:r w:rsidR="00DB0D7F" w:rsidRPr="00DB4A70">
        <w:t>.</w:t>
      </w:r>
      <w:r w:rsidR="00DB0D7F" w:rsidRPr="00DB4A70">
        <w:fldChar w:fldCharType="begin"/>
      </w:r>
      <w:r w:rsidR="00134594">
        <w:instrText xml:space="preserve"> ADDIN ZOTERO_ITEM CSL_CITATION {"citationID":"WSWOdkZo","properties":{"formattedCitation":"\\super 57\\nosupersub{}","plainCitation":"57","noteIndex":0},"citationItems":[{"id":225,"uris":["http://zotero.org/users/12200877/items/VHEW285X"],"itemData":{"id":225,"type":"book","abstract":"Introduction to thermoelectric materials, contacts, devices, and systems -- Low temperature thermoelectric materials -- Materials for near room temperatures -- IV-VI compounds for medium temperatures -- Thermoelectric Sb-based skutterudites for medium temperatures -- Mg₂-IV for medium temperatures -- Ca₁-xYbxMg₂Bi₂ and Ca₁-xYbxZn₂Sb₂2 related 1-2-2 Zintl phases -- Half Heuslers for high temperatures -- Silicon-germanium alloys -- Other thermoelectric materials -- Engineering of materials -- Simulation of phonons -- Reliable prediction of efficiency and output power, and balance between materials and devices in thermoelectric power generators -- Mechanical properties of thermoelectric materials -- Contact for Bi₂Te₃-based thermoelectric leg -- Contacts for skutterudites -- Contacts for PbTe -- Bismuth telluride modules -- Half-Heusler modules -- Silicide and oxide modules: practical issues in developing Mg₂Si with good stability for generating power from waste heat sources -- Solar thermoelectric power generators.","ISBN":"978-0-367-87797-2","title":"Advanced thermoelectrics : materials, contacts, devices, and systems","URL":"https://www.routledge.com/Advanced-Thermoelectrics-Materials-Contacts-Devices-and-Systems/Ren-Lan-Zhang/p/book/9780367877972","author":[{"family":"Ren","given":"Zhifeng"},{"family":"Lan","given":"Yucheng"},{"family":"Zhang","given":"Qinyong"}],"accessed":{"date-parts":[["2022",4,20]]},"issued":{"date-parts":[["2018"]]}}}],"schema":"https://github.com/citation-style-language/schema/raw/master/csl-citation.json"} </w:instrText>
      </w:r>
      <w:r w:rsidR="00DB0D7F" w:rsidRPr="00DB4A70">
        <w:fldChar w:fldCharType="separate"/>
      </w:r>
      <w:r w:rsidR="00134594" w:rsidRPr="00134594">
        <w:rPr>
          <w:vertAlign w:val="superscript"/>
        </w:rPr>
        <w:t>57</w:t>
      </w:r>
      <w:r w:rsidR="00DB0D7F" w:rsidRPr="00DB4A70">
        <w:fldChar w:fldCharType="end"/>
      </w:r>
    </w:p>
    <w:p w14:paraId="7ECA15B8" w14:textId="3551B9BB" w:rsidR="0070295D" w:rsidRPr="00E450B0" w:rsidRDefault="0070295D" w:rsidP="00E450B0">
      <w:pPr>
        <w:rPr>
          <w:lang w:val="en-GB"/>
        </w:rPr>
      </w:pPr>
      <w:r>
        <w:rPr>
          <w:noProof/>
          <w:lang w:val="fr-FR" w:eastAsia="fr-FR"/>
        </w:rPr>
        <mc:AlternateContent>
          <mc:Choice Requires="wpg">
            <w:drawing>
              <wp:anchor distT="0" distB="0" distL="114300" distR="114300" simplePos="0" relativeHeight="251659264" behindDoc="0" locked="0" layoutInCell="1" allowOverlap="1" wp14:anchorId="5D802ABA" wp14:editId="2EE9572F">
                <wp:simplePos x="0" y="0"/>
                <wp:positionH relativeFrom="margin">
                  <wp:align>right</wp:align>
                </wp:positionH>
                <wp:positionV relativeFrom="paragraph">
                  <wp:posOffset>0</wp:posOffset>
                </wp:positionV>
                <wp:extent cx="5940425" cy="3777714"/>
                <wp:effectExtent l="0" t="0" r="3175" b="0"/>
                <wp:wrapTopAndBottom/>
                <wp:docPr id="21" name="Groupe 21"/>
                <wp:cNvGraphicFramePr/>
                <a:graphic xmlns:a="http://schemas.openxmlformats.org/drawingml/2006/main">
                  <a:graphicData uri="http://schemas.microsoft.com/office/word/2010/wordprocessingGroup">
                    <wpg:wgp>
                      <wpg:cNvGrpSpPr/>
                      <wpg:grpSpPr>
                        <a:xfrm>
                          <a:off x="0" y="0"/>
                          <a:ext cx="5940425" cy="3777714"/>
                          <a:chOff x="0" y="-906785"/>
                          <a:chExt cx="5940425" cy="3777809"/>
                        </a:xfrm>
                      </wpg:grpSpPr>
                      <pic:pic xmlns:pic="http://schemas.openxmlformats.org/drawingml/2006/picture">
                        <pic:nvPicPr>
                          <pic:cNvPr id="2" name="Image 2"/>
                          <pic:cNvPicPr>
                            <a:picLocks noChangeAspect="1"/>
                          </pic:cNvPicPr>
                        </pic:nvPicPr>
                        <pic:blipFill>
                          <a:blip r:embed="rId12"/>
                          <a:srcRect/>
                          <a:stretch/>
                        </pic:blipFill>
                        <pic:spPr bwMode="auto">
                          <a:xfrm>
                            <a:off x="800440" y="-906785"/>
                            <a:ext cx="4757676" cy="3266283"/>
                          </a:xfrm>
                          <a:prstGeom prst="rect">
                            <a:avLst/>
                          </a:prstGeom>
                          <a:noFill/>
                          <a:ln>
                            <a:noFill/>
                          </a:ln>
                        </pic:spPr>
                      </pic:pic>
                      <wps:wsp>
                        <wps:cNvPr id="3" name="Zone de texte 3"/>
                        <wps:cNvSpPr txBox="1"/>
                        <wps:spPr>
                          <a:xfrm>
                            <a:off x="0" y="2422703"/>
                            <a:ext cx="5940425" cy="448321"/>
                          </a:xfrm>
                          <a:prstGeom prst="rect">
                            <a:avLst/>
                          </a:prstGeom>
                          <a:solidFill>
                            <a:prstClr val="white"/>
                          </a:solidFill>
                          <a:ln>
                            <a:noFill/>
                          </a:ln>
                        </wps:spPr>
                        <wps:txbx>
                          <w:txbxContent>
                            <w:p w14:paraId="0B866324" w14:textId="1693C96D" w:rsidR="00F4541F" w:rsidRPr="006303ED" w:rsidRDefault="00F4541F" w:rsidP="00EB2748">
                              <w:pPr>
                                <w:pStyle w:val="Lgende"/>
                                <w:rPr>
                                  <w:noProof/>
                                  <w:sz w:val="22"/>
                                  <w:szCs w:val="22"/>
                                </w:rPr>
                              </w:pPr>
                              <w:bookmarkStart w:id="7" w:name="_Ref155623650"/>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3</w:t>
                              </w:r>
                              <w:r w:rsidRPr="006303ED">
                                <w:rPr>
                                  <w:b/>
                                  <w:bCs/>
                                  <w:sz w:val="22"/>
                                  <w:szCs w:val="22"/>
                                </w:rPr>
                                <w:fldChar w:fldCharType="end"/>
                              </w:r>
                              <w:bookmarkEnd w:id="7"/>
                              <w:r w:rsidRPr="006303ED">
                                <w:rPr>
                                  <w:b/>
                                  <w:bCs/>
                                  <w:sz w:val="22"/>
                                  <w:szCs w:val="22"/>
                                </w:rPr>
                                <w:t>.</w:t>
                              </w:r>
                              <w:r w:rsidRPr="006303ED">
                                <w:rPr>
                                  <w:sz w:val="22"/>
                                  <w:szCs w:val="22"/>
                                </w:rPr>
                                <w:t xml:space="preserve"> </w:t>
                              </w:r>
                              <w:r w:rsidR="00182063">
                                <w:rPr>
                                  <w:sz w:val="22"/>
                                  <w:szCs w:val="22"/>
                                </w:rPr>
                                <w:t>HT-XRD</w:t>
                              </w:r>
                              <w:r w:rsidRPr="006303ED">
                                <w:rPr>
                                  <w:sz w:val="22"/>
                                  <w:szCs w:val="22"/>
                                </w:rPr>
                                <w:t xml:space="preserve"> pattern</w:t>
                              </w:r>
                              <w:r w:rsidR="005274E1">
                                <w:rPr>
                                  <w:sz w:val="22"/>
                                  <w:szCs w:val="22"/>
                                </w:rPr>
                                <w:t>s</w:t>
                              </w:r>
                              <w:r w:rsidRPr="006303ED">
                                <w:rPr>
                                  <w:sz w:val="22"/>
                                  <w:szCs w:val="22"/>
                                </w:rPr>
                                <w:t xml:space="preserve"> showing the thermal stability of</w:t>
                              </w:r>
                              <w:r w:rsidR="00A81B6B">
                                <w:rPr>
                                  <w:sz w:val="22"/>
                                  <w:szCs w:val="22"/>
                                </w:rPr>
                                <w:t xml:space="preserve"> the crystal structure of</w:t>
                              </w:r>
                              <w:r w:rsidRPr="006303ED">
                                <w:rPr>
                                  <w:sz w:val="22"/>
                                  <w:szCs w:val="22"/>
                                </w:rPr>
                                <w:t xml:space="preserve">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with temperature up to 973 K</w:t>
                              </w:r>
                              <w:r w:rsidR="0070295D">
                                <w:rPr>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D802ABA" id="Groupe 21" o:spid="_x0000_s1032" style="position:absolute;left:0;text-align:left;margin-left:416.55pt;margin-top:0;width:467.75pt;height:297.45pt;z-index:251659264;mso-position-horizontal:right;mso-position-horizontal-relative:margin;mso-width-relative:margin;mso-height-relative:margin" coordorigin=",-9067" coordsize="59404,37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">
                <v:shape id="Image 2" o:spid="_x0000_s1033" type="#_x0000_t75" style="position:absolute;left:8004;top:-9067;width:47577;height:32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">
                  <v:imagedata r:id="rId13" o:title=""/>
                </v:shape>
                <v:shape id="Zone de texte 3" o:spid="_x0000_s1034" type="#_x0000_t202" style="position:absolute;top:24227;width:59404;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B866324" w14:textId="1693C96D" w:rsidR="00F4541F" w:rsidRPr="006303ED" w:rsidRDefault="00F4541F" w:rsidP="00EB2748">
                        <w:pPr>
                          <w:pStyle w:val="Lgende"/>
                          <w:rPr>
                            <w:noProof/>
                            <w:sz w:val="22"/>
                            <w:szCs w:val="22"/>
                          </w:rPr>
                        </w:pPr>
                        <w:bookmarkStart w:id="10" w:name="_Ref155623650"/>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3</w:t>
                        </w:r>
                        <w:r w:rsidRPr="006303ED">
                          <w:rPr>
                            <w:b/>
                            <w:bCs/>
                            <w:sz w:val="22"/>
                            <w:szCs w:val="22"/>
                          </w:rPr>
                          <w:fldChar w:fldCharType="end"/>
                        </w:r>
                        <w:bookmarkEnd w:id="10"/>
                        <w:r w:rsidRPr="006303ED">
                          <w:rPr>
                            <w:b/>
                            <w:bCs/>
                            <w:sz w:val="22"/>
                            <w:szCs w:val="22"/>
                          </w:rPr>
                          <w:t>.</w:t>
                        </w:r>
                        <w:r w:rsidRPr="006303ED">
                          <w:rPr>
                            <w:sz w:val="22"/>
                            <w:szCs w:val="22"/>
                          </w:rPr>
                          <w:t xml:space="preserve"> </w:t>
                        </w:r>
                        <w:r w:rsidR="00182063">
                          <w:rPr>
                            <w:sz w:val="22"/>
                            <w:szCs w:val="22"/>
                          </w:rPr>
                          <w:t>HT-XRD</w:t>
                        </w:r>
                        <w:r w:rsidRPr="006303ED">
                          <w:rPr>
                            <w:sz w:val="22"/>
                            <w:szCs w:val="22"/>
                          </w:rPr>
                          <w:t xml:space="preserve"> pattern</w:t>
                        </w:r>
                        <w:r w:rsidR="005274E1">
                          <w:rPr>
                            <w:sz w:val="22"/>
                            <w:szCs w:val="22"/>
                          </w:rPr>
                          <w:t>s</w:t>
                        </w:r>
                        <w:r w:rsidRPr="006303ED">
                          <w:rPr>
                            <w:sz w:val="22"/>
                            <w:szCs w:val="22"/>
                          </w:rPr>
                          <w:t xml:space="preserve"> showing the thermal stability of</w:t>
                        </w:r>
                        <w:r w:rsidR="00A81B6B">
                          <w:rPr>
                            <w:sz w:val="22"/>
                            <w:szCs w:val="22"/>
                          </w:rPr>
                          <w:t xml:space="preserve"> the crystal structure of</w:t>
                        </w:r>
                        <w:r w:rsidRPr="006303ED">
                          <w:rPr>
                            <w:sz w:val="22"/>
                            <w:szCs w:val="22"/>
                          </w:rPr>
                          <w:t xml:space="preserve">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sidRPr="006303ED">
                          <w:rPr>
                            <w:sz w:val="22"/>
                            <w:szCs w:val="22"/>
                          </w:rPr>
                          <w:t xml:space="preserve"> with temperature up to 973 K</w:t>
                        </w:r>
                        <w:r w:rsidR="0070295D">
                          <w:rPr>
                            <w:sz w:val="22"/>
                            <w:szCs w:val="22"/>
                          </w:rPr>
                          <w:t>.</w:t>
                        </w:r>
                      </w:p>
                    </w:txbxContent>
                  </v:textbox>
                </v:shape>
                <w10:wrap type="topAndBottom" anchorx="margin"/>
              </v:group>
            </w:pict>
          </mc:Fallback>
        </mc:AlternateContent>
      </w:r>
      <w:r>
        <w:rPr>
          <w:noProof/>
          <w:lang w:val="en-GB"/>
        </w:rPr>
        <mc:AlternateContent>
          <mc:Choice Requires="wpg">
            <w:drawing>
              <wp:anchor distT="0" distB="0" distL="114300" distR="114300" simplePos="0" relativeHeight="251681792" behindDoc="0" locked="0" layoutInCell="1" allowOverlap="1" wp14:anchorId="435F434E" wp14:editId="18DE7948">
                <wp:simplePos x="0" y="0"/>
                <wp:positionH relativeFrom="margin">
                  <wp:align>center</wp:align>
                </wp:positionH>
                <wp:positionV relativeFrom="paragraph">
                  <wp:posOffset>5248275</wp:posOffset>
                </wp:positionV>
                <wp:extent cx="3063240" cy="2963545"/>
                <wp:effectExtent l="0" t="0" r="3810" b="8255"/>
                <wp:wrapTopAndBottom/>
                <wp:docPr id="29" name="Groupe 29"/>
                <wp:cNvGraphicFramePr/>
                <a:graphic xmlns:a="http://schemas.openxmlformats.org/drawingml/2006/main">
                  <a:graphicData uri="http://schemas.microsoft.com/office/word/2010/wordprocessingGroup">
                    <wpg:wgp>
                      <wpg:cNvGrpSpPr/>
                      <wpg:grpSpPr>
                        <a:xfrm>
                          <a:off x="0" y="0"/>
                          <a:ext cx="3063240" cy="2963545"/>
                          <a:chOff x="0" y="0"/>
                          <a:chExt cx="3063240" cy="2963545"/>
                        </a:xfrm>
                      </wpg:grpSpPr>
                      <pic:pic xmlns:pic="http://schemas.openxmlformats.org/drawingml/2006/picture">
                        <pic:nvPicPr>
                          <pic:cNvPr id="8" name="Image 8"/>
                          <pic:cNvPicPr>
                            <a:picLocks noChangeAspect="1"/>
                          </pic:cNvPicPr>
                        </pic:nvPicPr>
                        <pic:blipFill>
                          <a:blip r:embed="rId14"/>
                          <a:stretch>
                            <a:fillRect/>
                          </a:stretch>
                        </pic:blipFill>
                        <pic:spPr>
                          <a:xfrm>
                            <a:off x="0" y="0"/>
                            <a:ext cx="2916555" cy="2301240"/>
                          </a:xfrm>
                          <a:prstGeom prst="rect">
                            <a:avLst/>
                          </a:prstGeom>
                        </pic:spPr>
                      </pic:pic>
                      <wps:wsp>
                        <wps:cNvPr id="28" name="Zone de texte 28"/>
                        <wps:cNvSpPr txBox="1"/>
                        <wps:spPr>
                          <a:xfrm>
                            <a:off x="0" y="2354580"/>
                            <a:ext cx="3063240" cy="608965"/>
                          </a:xfrm>
                          <a:prstGeom prst="rect">
                            <a:avLst/>
                          </a:prstGeom>
                          <a:solidFill>
                            <a:prstClr val="white"/>
                          </a:solidFill>
                          <a:ln>
                            <a:noFill/>
                          </a:ln>
                        </wps:spPr>
                        <wps:txbx>
                          <w:txbxContent>
                            <w:p w14:paraId="1541DB21" w14:textId="63E73614" w:rsidR="0070295D" w:rsidRPr="00FD45E1" w:rsidRDefault="0070295D" w:rsidP="0070295D">
                              <w:pPr>
                                <w:pStyle w:val="Lgende"/>
                                <w:rPr>
                                  <w:noProof/>
                                  <w:sz w:val="22"/>
                                  <w:szCs w:val="22"/>
                                </w:rPr>
                              </w:pPr>
                              <w:bookmarkStart w:id="8" w:name="_Ref161855471"/>
                              <w:r w:rsidRPr="00FD45E1">
                                <w:rPr>
                                  <w:b/>
                                  <w:bCs/>
                                  <w:sz w:val="22"/>
                                  <w:szCs w:val="22"/>
                                </w:rPr>
                                <w:t xml:space="preserve">Figure </w:t>
                              </w:r>
                              <w:r w:rsidRPr="00FD45E1">
                                <w:rPr>
                                  <w:b/>
                                  <w:bCs/>
                                  <w:sz w:val="22"/>
                                  <w:szCs w:val="22"/>
                                </w:rPr>
                                <w:fldChar w:fldCharType="begin"/>
                              </w:r>
                              <w:r w:rsidRPr="00FD45E1">
                                <w:rPr>
                                  <w:b/>
                                  <w:bCs/>
                                  <w:sz w:val="22"/>
                                  <w:szCs w:val="22"/>
                                </w:rPr>
                                <w:instrText xml:space="preserve"> SEQ Figure \* ARABIC </w:instrText>
                              </w:r>
                              <w:r w:rsidRPr="00FD45E1">
                                <w:rPr>
                                  <w:b/>
                                  <w:bCs/>
                                  <w:sz w:val="22"/>
                                  <w:szCs w:val="22"/>
                                </w:rPr>
                                <w:fldChar w:fldCharType="separate"/>
                              </w:r>
                              <w:r w:rsidR="00152BBC">
                                <w:rPr>
                                  <w:b/>
                                  <w:bCs/>
                                  <w:noProof/>
                                  <w:sz w:val="22"/>
                                  <w:szCs w:val="22"/>
                                </w:rPr>
                                <w:t>4</w:t>
                              </w:r>
                              <w:r w:rsidRPr="00FD45E1">
                                <w:rPr>
                                  <w:b/>
                                  <w:bCs/>
                                  <w:sz w:val="22"/>
                                  <w:szCs w:val="22"/>
                                </w:rPr>
                                <w:fldChar w:fldCharType="end"/>
                              </w:r>
                              <w:bookmarkEnd w:id="8"/>
                              <w:r w:rsidRPr="00FD45E1">
                                <w:rPr>
                                  <w:sz w:val="22"/>
                                  <w:szCs w:val="22"/>
                                </w:rPr>
                                <w:t xml:space="preserve"> - Volume of the unit cell as a function of temperature, allowing the determination of the linear thermal expansion coefficient (2.6(1).10</w:t>
                              </w:r>
                              <w:r w:rsidRPr="00FD45E1">
                                <w:rPr>
                                  <w:sz w:val="22"/>
                                  <w:szCs w:val="22"/>
                                  <w:vertAlign w:val="superscript"/>
                                </w:rPr>
                                <w:t>-5</w:t>
                              </w:r>
                              <w:r w:rsidRPr="00FD45E1">
                                <w:rPr>
                                  <w:sz w:val="22"/>
                                  <w:szCs w:val="22"/>
                                </w:rPr>
                                <w:t xml:space="preserve"> K</w:t>
                              </w:r>
                              <w:r w:rsidRPr="00FD45E1">
                                <w:rPr>
                                  <w:sz w:val="22"/>
                                  <w:szCs w:val="22"/>
                                  <w:vertAlign w:val="superscript"/>
                                </w:rPr>
                                <w:t>-1</w:t>
                              </w:r>
                              <w:r w:rsidRPr="00FD45E1">
                                <w:rPr>
                                  <w:sz w:val="22"/>
                                  <w:szCs w:val="22"/>
                                </w:rPr>
                                <w:t xml:space="preserve"> at 300 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5F434E" id="Groupe 29" o:spid="_x0000_s1035" style="position:absolute;left:0;text-align:left;margin-left:0;margin-top:413.25pt;width:241.2pt;height:233.35pt;z-index:251681792;mso-position-horizontal:center;mso-position-horizontal-relative:margin" coordsize="30632,29635"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">
                <v:shape id="Image 8" o:spid="_x0000_s1036" type="#_x0000_t75" style="position:absolute;width:29165;height:23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">
                  <v:imagedata r:id="rId15" o:title=""/>
                </v:shape>
                <v:shape id="Zone de texte 28" o:spid="_x0000_s1037" type="#_x0000_t202" style="position:absolute;top:23545;width:30632;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1541DB21" w14:textId="63E73614" w:rsidR="0070295D" w:rsidRPr="00FD45E1" w:rsidRDefault="0070295D" w:rsidP="0070295D">
                        <w:pPr>
                          <w:pStyle w:val="Lgende"/>
                          <w:rPr>
                            <w:noProof/>
                            <w:sz w:val="22"/>
                            <w:szCs w:val="22"/>
                          </w:rPr>
                        </w:pPr>
                        <w:bookmarkStart w:id="12" w:name="_Ref161855471"/>
                        <w:r w:rsidRPr="00FD45E1">
                          <w:rPr>
                            <w:b/>
                            <w:bCs/>
                            <w:sz w:val="22"/>
                            <w:szCs w:val="22"/>
                          </w:rPr>
                          <w:t xml:space="preserve">Figure </w:t>
                        </w:r>
                        <w:r w:rsidRPr="00FD45E1">
                          <w:rPr>
                            <w:b/>
                            <w:bCs/>
                            <w:sz w:val="22"/>
                            <w:szCs w:val="22"/>
                          </w:rPr>
                          <w:fldChar w:fldCharType="begin"/>
                        </w:r>
                        <w:r w:rsidRPr="00FD45E1">
                          <w:rPr>
                            <w:b/>
                            <w:bCs/>
                            <w:sz w:val="22"/>
                            <w:szCs w:val="22"/>
                          </w:rPr>
                          <w:instrText xml:space="preserve"> SEQ Figure \* ARABIC </w:instrText>
                        </w:r>
                        <w:r w:rsidRPr="00FD45E1">
                          <w:rPr>
                            <w:b/>
                            <w:bCs/>
                            <w:sz w:val="22"/>
                            <w:szCs w:val="22"/>
                          </w:rPr>
                          <w:fldChar w:fldCharType="separate"/>
                        </w:r>
                        <w:r w:rsidR="00152BBC">
                          <w:rPr>
                            <w:b/>
                            <w:bCs/>
                            <w:noProof/>
                            <w:sz w:val="22"/>
                            <w:szCs w:val="22"/>
                          </w:rPr>
                          <w:t>4</w:t>
                        </w:r>
                        <w:r w:rsidRPr="00FD45E1">
                          <w:rPr>
                            <w:b/>
                            <w:bCs/>
                            <w:sz w:val="22"/>
                            <w:szCs w:val="22"/>
                          </w:rPr>
                          <w:fldChar w:fldCharType="end"/>
                        </w:r>
                        <w:bookmarkEnd w:id="12"/>
                        <w:r w:rsidRPr="00FD45E1">
                          <w:rPr>
                            <w:sz w:val="22"/>
                            <w:szCs w:val="22"/>
                          </w:rPr>
                          <w:t xml:space="preserve"> - Volume of the unit cell as a function of temperature, allowing the determination of the linear thermal expansion coefficient (2.6(1).10</w:t>
                        </w:r>
                        <w:r w:rsidRPr="00FD45E1">
                          <w:rPr>
                            <w:sz w:val="22"/>
                            <w:szCs w:val="22"/>
                            <w:vertAlign w:val="superscript"/>
                          </w:rPr>
                          <w:t>-5</w:t>
                        </w:r>
                        <w:r w:rsidRPr="00FD45E1">
                          <w:rPr>
                            <w:sz w:val="22"/>
                            <w:szCs w:val="22"/>
                          </w:rPr>
                          <w:t xml:space="preserve"> K</w:t>
                        </w:r>
                        <w:r w:rsidRPr="00FD45E1">
                          <w:rPr>
                            <w:sz w:val="22"/>
                            <w:szCs w:val="22"/>
                            <w:vertAlign w:val="superscript"/>
                          </w:rPr>
                          <w:t>-1</w:t>
                        </w:r>
                        <w:r w:rsidRPr="00FD45E1">
                          <w:rPr>
                            <w:sz w:val="22"/>
                            <w:szCs w:val="22"/>
                          </w:rPr>
                          <w:t xml:space="preserve"> at 300 K)</w:t>
                        </w:r>
                      </w:p>
                    </w:txbxContent>
                  </v:textbox>
                </v:shape>
                <w10:wrap type="topAndBottom" anchorx="margin"/>
              </v:group>
            </w:pict>
          </mc:Fallback>
        </mc:AlternateContent>
      </w:r>
      <w:r w:rsidR="00EA0213">
        <w:rPr>
          <w:lang w:val="en-GB"/>
        </w:rPr>
        <w:t>An electron dispersive X-ray spectroscopy analysis was carried out on the densified sample (</w:t>
      </w:r>
      <w:r w:rsidR="00030FBB">
        <w:rPr>
          <w:lang w:val="en-GB"/>
        </w:rPr>
        <w:fldChar w:fldCharType="begin"/>
      </w:r>
      <w:r w:rsidR="00030FBB">
        <w:rPr>
          <w:lang w:val="en-GB"/>
        </w:rPr>
        <w:instrText xml:space="preserve"> REF _Ref155624345 \h </w:instrText>
      </w:r>
      <w:r w:rsidR="00030FBB">
        <w:rPr>
          <w:lang w:val="en-GB"/>
        </w:rPr>
      </w:r>
      <w:r w:rsidR="00030FBB">
        <w:rPr>
          <w:lang w:val="en-GB"/>
        </w:rPr>
        <w:fldChar w:fldCharType="separate"/>
      </w:r>
      <w:r w:rsidR="00B7537F" w:rsidRPr="006303ED">
        <w:rPr>
          <w:b/>
          <w:bCs/>
          <w:sz w:val="22"/>
          <w:szCs w:val="22"/>
        </w:rPr>
        <w:t xml:space="preserve">Figure </w:t>
      </w:r>
      <w:r w:rsidR="00B7537F">
        <w:rPr>
          <w:b/>
          <w:bCs/>
          <w:noProof/>
          <w:sz w:val="22"/>
          <w:szCs w:val="22"/>
        </w:rPr>
        <w:t>5</w:t>
      </w:r>
      <w:r w:rsidR="00030FBB">
        <w:rPr>
          <w:lang w:val="en-GB"/>
        </w:rPr>
        <w:fldChar w:fldCharType="end"/>
      </w:r>
      <w:r w:rsidR="00EA0213">
        <w:rPr>
          <w:lang w:val="en-GB"/>
        </w:rPr>
        <w:t>), reveal</w:t>
      </w:r>
      <w:r w:rsidR="00030FBB">
        <w:rPr>
          <w:lang w:val="en-GB"/>
        </w:rPr>
        <w:t>ing</w:t>
      </w:r>
      <w:r w:rsidR="00EA0213">
        <w:rPr>
          <w:lang w:val="en-GB"/>
        </w:rPr>
        <w:t xml:space="preserve"> a good chemical homogeneity with the presence of all elements </w:t>
      </w:r>
      <w:r w:rsidR="00DB4A70">
        <w:rPr>
          <w:lang w:val="en-GB"/>
        </w:rPr>
        <w:t>of</w:t>
      </w:r>
      <w:r w:rsidR="00EA0213">
        <w:rPr>
          <w:lang w:val="en-GB"/>
        </w:rPr>
        <w:t xml:space="preserve"> the </w:t>
      </w:r>
      <w:r w:rsidR="00353709">
        <w:rPr>
          <w:lang w:val="en-GB"/>
        </w:rPr>
        <w:t>quaternary</w:t>
      </w:r>
      <w:r w:rsidR="002E2069">
        <w:rPr>
          <w:lang w:val="en-GB"/>
        </w:rPr>
        <w:t xml:space="preserve"> </w:t>
      </w:r>
      <w:r w:rsidR="002E2069" w:rsidRPr="00DB4A70">
        <w:rPr>
          <w:lang w:val="en-GB"/>
        </w:rPr>
        <w:lastRenderedPageBreak/>
        <w:t>compound</w:t>
      </w:r>
      <w:r w:rsidR="00EA0213" w:rsidRPr="00DB4A70">
        <w:rPr>
          <w:lang w:val="en-GB"/>
        </w:rPr>
        <w:t>.</w:t>
      </w:r>
      <w:r w:rsidR="00EA0213">
        <w:rPr>
          <w:lang w:val="en-GB"/>
        </w:rPr>
        <w:t xml:space="preserve"> Quantitative analyses </w:t>
      </w:r>
      <w:r w:rsidR="005A2A21">
        <w:rPr>
          <w:lang w:val="en-GB"/>
        </w:rPr>
        <w:t xml:space="preserve">performed </w:t>
      </w:r>
      <w:r w:rsidR="00EA0213">
        <w:rPr>
          <w:lang w:val="en-GB"/>
        </w:rPr>
        <w:t xml:space="preserve">on </w:t>
      </w:r>
      <w:r w:rsidR="00FD3BD1">
        <w:rPr>
          <w:lang w:val="en-GB"/>
        </w:rPr>
        <w:t>three different</w:t>
      </w:r>
      <w:r w:rsidR="00EA0213">
        <w:rPr>
          <w:lang w:val="en-GB"/>
        </w:rPr>
        <w:t xml:space="preserve"> zones of the sample </w:t>
      </w:r>
      <w:r w:rsidR="005A2A21">
        <w:rPr>
          <w:lang w:val="en-GB"/>
        </w:rPr>
        <w:t>resulted in</w:t>
      </w:r>
      <w:r w:rsidR="00EA0213">
        <w:rPr>
          <w:lang w:val="en-GB"/>
        </w:rPr>
        <w:t xml:space="preserve"> the averaged chemical composition Rb</w:t>
      </w:r>
      <w:r w:rsidR="008A1D93" w:rsidRPr="008A1D93">
        <w:rPr>
          <w:vertAlign w:val="subscript"/>
          <w:lang w:val="en-GB"/>
        </w:rPr>
        <w:t>0.19(</w:t>
      </w:r>
      <w:proofErr w:type="gramStart"/>
      <w:r w:rsidR="008A1D93" w:rsidRPr="008A1D93">
        <w:rPr>
          <w:vertAlign w:val="subscript"/>
          <w:lang w:val="en-GB"/>
        </w:rPr>
        <w:t>2)</w:t>
      </w:r>
      <w:r w:rsidR="008A1D93">
        <w:rPr>
          <w:lang w:val="en-GB"/>
        </w:rPr>
        <w:t>Ba</w:t>
      </w:r>
      <w:proofErr w:type="gramEnd"/>
      <w:r w:rsidR="008A1D93" w:rsidRPr="008A1D93">
        <w:rPr>
          <w:vertAlign w:val="subscript"/>
          <w:lang w:val="en-GB"/>
        </w:rPr>
        <w:t>0.34(2)</w:t>
      </w:r>
      <w:r w:rsidR="008A1D93">
        <w:rPr>
          <w:lang w:val="en-GB"/>
        </w:rPr>
        <w:t>Cr</w:t>
      </w:r>
      <w:r w:rsidR="008A1D93" w:rsidRPr="008A1D93">
        <w:rPr>
          <w:vertAlign w:val="subscript"/>
          <w:lang w:val="en-GB"/>
        </w:rPr>
        <w:t>4.95(12)</w:t>
      </w:r>
      <w:r w:rsidR="008A1D93">
        <w:rPr>
          <w:lang w:val="en-GB"/>
        </w:rPr>
        <w:t>Se</w:t>
      </w:r>
      <w:r w:rsidR="008A1D93" w:rsidRPr="008A1D93">
        <w:rPr>
          <w:vertAlign w:val="subscript"/>
          <w:lang w:val="en-GB"/>
        </w:rPr>
        <w:t>8</w:t>
      </w:r>
      <w:r w:rsidR="008A1D93">
        <w:rPr>
          <w:lang w:val="en-GB"/>
        </w:rPr>
        <w:t xml:space="preserve">, </w:t>
      </w:r>
      <w:r w:rsidR="005A2A21">
        <w:rPr>
          <w:lang w:val="en-GB"/>
        </w:rPr>
        <w:t xml:space="preserve">closely aligning </w:t>
      </w:r>
      <w:r w:rsidR="008A1D93">
        <w:rPr>
          <w:lang w:val="en-GB"/>
        </w:rPr>
        <w:t xml:space="preserve"> with the </w:t>
      </w:r>
      <w:r w:rsidR="005A2A21">
        <w:rPr>
          <w:lang w:val="en-GB"/>
        </w:rPr>
        <w:t xml:space="preserve">composition of the </w:t>
      </w:r>
      <w:r w:rsidR="008A1D93">
        <w:rPr>
          <w:lang w:val="en-GB"/>
        </w:rPr>
        <w:t>title compound.</w:t>
      </w:r>
      <w:r w:rsidR="00DA4A1C">
        <w:rPr>
          <w:lang w:val="en-GB"/>
        </w:rPr>
        <w:t xml:space="preserve"> </w:t>
      </w:r>
      <w:r w:rsidR="00DA4A1C" w:rsidRPr="00DA4A1C">
        <w:rPr>
          <w:color w:val="FF0000"/>
          <w:lang w:val="en-GB"/>
        </w:rPr>
        <w:t>Traces of CrO</w:t>
      </w:r>
      <w:r w:rsidR="00DA4A1C" w:rsidRPr="00DA4A1C">
        <w:rPr>
          <w:color w:val="FF0000"/>
          <w:vertAlign w:val="subscript"/>
          <w:lang w:val="en-GB"/>
        </w:rPr>
        <w:t>2</w:t>
      </w:r>
      <w:r w:rsidR="00DA4A1C" w:rsidRPr="00DA4A1C">
        <w:rPr>
          <w:color w:val="FF0000"/>
          <w:lang w:val="en-GB"/>
        </w:rPr>
        <w:t xml:space="preserve"> could locally be detected, most probably resulting from the carbonate starting reactant, but remain marginal as no evidence of a CrO</w:t>
      </w:r>
      <w:r w:rsidR="00DA4A1C" w:rsidRPr="00DA4A1C">
        <w:rPr>
          <w:color w:val="FF0000"/>
          <w:vertAlign w:val="subscript"/>
          <w:lang w:val="en-GB"/>
        </w:rPr>
        <w:t>2</w:t>
      </w:r>
      <w:r w:rsidR="00DA4A1C" w:rsidRPr="00DA4A1C">
        <w:rPr>
          <w:color w:val="FF0000"/>
          <w:lang w:val="en-GB"/>
        </w:rPr>
        <w:t xml:space="preserve"> phase could be detected with respect to powder X-ray diffraction.</w:t>
      </w:r>
      <w:r w:rsidR="00F11EE1">
        <w:rPr>
          <w:color w:val="FF0000"/>
          <w:lang w:val="en-GB"/>
        </w:rPr>
        <w:t xml:space="preserve"> Additional EDS characterizations are presented in the Supplementary Information.</w:t>
      </w:r>
    </w:p>
    <w:p w14:paraId="356F5458" w14:textId="31D0EBB0" w:rsidR="004B5C34" w:rsidRPr="00035C2D" w:rsidRDefault="008A1D93" w:rsidP="008A1D93">
      <w:pPr>
        <w:spacing w:before="240"/>
        <w:rPr>
          <w:szCs w:val="22"/>
        </w:rPr>
      </w:pPr>
      <w:r w:rsidRPr="00E1038A">
        <w:rPr>
          <w:b/>
          <w:lang w:val="en-GB"/>
        </w:rPr>
        <w:t xml:space="preserve">Theoretical Investigation. </w:t>
      </w:r>
      <w:r w:rsidR="00DF3DDA" w:rsidRPr="00F321FA">
        <w:rPr>
          <w:lang w:val="en-GB"/>
        </w:rPr>
        <w:t>Density functional theory calculations w</w:t>
      </w:r>
      <w:r w:rsidR="00B80655">
        <w:rPr>
          <w:lang w:val="en-GB"/>
        </w:rPr>
        <w:t>ere</w:t>
      </w:r>
      <w:r w:rsidR="00DF3DDA" w:rsidRPr="00F321FA">
        <w:rPr>
          <w:lang w:val="en-GB"/>
        </w:rPr>
        <w:t xml:space="preserve"> carried out to obtain insights on the expected </w:t>
      </w:r>
      <w:r w:rsidR="00C965AC" w:rsidRPr="00F321FA">
        <w:rPr>
          <w:lang w:val="en-GB"/>
        </w:rPr>
        <w:t xml:space="preserve">electronic and </w:t>
      </w:r>
      <w:r w:rsidR="00DF3DDA" w:rsidRPr="00F321FA">
        <w:rPr>
          <w:lang w:val="en-GB"/>
        </w:rPr>
        <w:t xml:space="preserve">transport properties of </w:t>
      </w:r>
      <w:r w:rsidR="00DF3DDA" w:rsidRPr="00F321FA">
        <w:rPr>
          <w:szCs w:val="22"/>
        </w:rPr>
        <w:t>Rb</w:t>
      </w:r>
      <w:r w:rsidR="00DF3DDA" w:rsidRPr="00F321FA">
        <w:rPr>
          <w:szCs w:val="22"/>
          <w:vertAlign w:val="subscript"/>
        </w:rPr>
        <w:t>0.2</w:t>
      </w:r>
      <w:r w:rsidR="00DF3DDA" w:rsidRPr="00F321FA">
        <w:rPr>
          <w:szCs w:val="22"/>
        </w:rPr>
        <w:t>Ba</w:t>
      </w:r>
      <w:r w:rsidR="00DF3DDA" w:rsidRPr="00F321FA">
        <w:rPr>
          <w:szCs w:val="22"/>
          <w:vertAlign w:val="subscript"/>
        </w:rPr>
        <w:t>0.4</w:t>
      </w:r>
      <w:r w:rsidR="00DF3DDA" w:rsidRPr="00F321FA">
        <w:rPr>
          <w:szCs w:val="22"/>
        </w:rPr>
        <w:t>Cr</w:t>
      </w:r>
      <w:r w:rsidR="00DF3DDA" w:rsidRPr="00F321FA">
        <w:rPr>
          <w:szCs w:val="22"/>
          <w:vertAlign w:val="subscript"/>
        </w:rPr>
        <w:t>5</w:t>
      </w:r>
      <w:r w:rsidR="00DF3DDA" w:rsidRPr="00F321FA">
        <w:rPr>
          <w:szCs w:val="22"/>
        </w:rPr>
        <w:t>Se</w:t>
      </w:r>
      <w:r w:rsidR="00DF3DDA" w:rsidRPr="00F321FA">
        <w:rPr>
          <w:szCs w:val="22"/>
          <w:vertAlign w:val="subscript"/>
        </w:rPr>
        <w:t>8</w:t>
      </w:r>
      <w:r w:rsidR="00C965AC" w:rsidRPr="00F321FA">
        <w:rPr>
          <w:szCs w:val="22"/>
        </w:rPr>
        <w:t xml:space="preserve"> (see the Experimental Section for the computational details). Its</w:t>
      </w:r>
      <w:r w:rsidR="00DF3DDA" w:rsidRPr="00F321FA">
        <w:rPr>
          <w:szCs w:val="22"/>
        </w:rPr>
        <w:t xml:space="preserve"> density of states (DOS) </w:t>
      </w:r>
      <w:r w:rsidR="00C965AC" w:rsidRPr="00F321FA">
        <w:rPr>
          <w:szCs w:val="22"/>
        </w:rPr>
        <w:t xml:space="preserve">is shown in </w:t>
      </w:r>
      <w:r w:rsidR="00C965AC" w:rsidRPr="00625C83">
        <w:rPr>
          <w:b/>
          <w:bCs/>
          <w:szCs w:val="22"/>
        </w:rPr>
        <w:t>Figure</w:t>
      </w:r>
      <w:r w:rsidR="00BB0C75" w:rsidRPr="00625C83">
        <w:rPr>
          <w:b/>
          <w:bCs/>
          <w:szCs w:val="22"/>
        </w:rPr>
        <w:t xml:space="preserve"> </w:t>
      </w:r>
      <w:r w:rsidR="007A0357" w:rsidRPr="00625C83">
        <w:rPr>
          <w:b/>
          <w:bCs/>
          <w:szCs w:val="22"/>
        </w:rPr>
        <w:t>6</w:t>
      </w:r>
      <w:r w:rsidR="00BB0C75" w:rsidRPr="00F321FA">
        <w:rPr>
          <w:szCs w:val="22"/>
        </w:rPr>
        <w:t xml:space="preserve"> and compared to</w:t>
      </w:r>
      <w:r w:rsidR="00DF3DDA" w:rsidRPr="00F321FA">
        <w:rPr>
          <w:szCs w:val="22"/>
        </w:rPr>
        <w:t xml:space="preserve"> th</w:t>
      </w:r>
      <w:r w:rsidR="00C965AC" w:rsidRPr="00F321FA">
        <w:rPr>
          <w:szCs w:val="22"/>
        </w:rPr>
        <w:t>at of</w:t>
      </w:r>
      <w:r w:rsidR="00BB0C75" w:rsidRPr="00F321FA">
        <w:rPr>
          <w:szCs w:val="22"/>
        </w:rPr>
        <w:t xml:space="preserve"> isoelectronic </w:t>
      </w:r>
      <w:r w:rsidR="00DF3DDA" w:rsidRPr="00F321FA">
        <w:rPr>
          <w:szCs w:val="22"/>
        </w:rPr>
        <w:t>Ba</w:t>
      </w:r>
      <w:r w:rsidR="00DF3DDA" w:rsidRPr="00F321FA">
        <w:rPr>
          <w:szCs w:val="22"/>
          <w:vertAlign w:val="subscript"/>
        </w:rPr>
        <w:t>0.5</w:t>
      </w:r>
      <w:r w:rsidR="00DF3DDA" w:rsidRPr="00F321FA">
        <w:rPr>
          <w:szCs w:val="22"/>
        </w:rPr>
        <w:t>Cr</w:t>
      </w:r>
      <w:r w:rsidR="00DF3DDA" w:rsidRPr="00F321FA">
        <w:rPr>
          <w:szCs w:val="22"/>
          <w:vertAlign w:val="subscript"/>
        </w:rPr>
        <w:t>5</w:t>
      </w:r>
      <w:r w:rsidR="00DF3DDA" w:rsidRPr="00F321FA">
        <w:rPr>
          <w:szCs w:val="22"/>
        </w:rPr>
        <w:t>Se</w:t>
      </w:r>
      <w:r w:rsidR="00DF3DDA" w:rsidRPr="00F321FA">
        <w:rPr>
          <w:szCs w:val="22"/>
          <w:vertAlign w:val="subscript"/>
        </w:rPr>
        <w:t>8</w:t>
      </w:r>
      <w:r w:rsidR="00BB0C75" w:rsidRPr="00F321FA">
        <w:rPr>
          <w:szCs w:val="22"/>
        </w:rPr>
        <w:t>.</w:t>
      </w:r>
      <w:r w:rsidR="00F6080B" w:rsidRPr="00F321FA">
        <w:rPr>
          <w:szCs w:val="22"/>
        </w:rPr>
        <w:t xml:space="preserve"> </w:t>
      </w:r>
      <w:r w:rsidR="00791AC1" w:rsidRPr="00F321FA">
        <w:rPr>
          <w:szCs w:val="22"/>
        </w:rPr>
        <w:t>In both cases,</w:t>
      </w:r>
      <w:r w:rsidR="008517C4" w:rsidRPr="00F321FA">
        <w:rPr>
          <w:szCs w:val="22"/>
        </w:rPr>
        <w:t xml:space="preserve"> the</w:t>
      </w:r>
      <w:r w:rsidR="00F6080B" w:rsidRPr="00F321FA">
        <w:rPr>
          <w:szCs w:val="22"/>
        </w:rPr>
        <w:t xml:space="preserve"> </w:t>
      </w:r>
      <w:r w:rsidR="00791AC1" w:rsidRPr="00F321FA">
        <w:rPr>
          <w:szCs w:val="22"/>
        </w:rPr>
        <w:t xml:space="preserve">DOS around </w:t>
      </w:r>
      <w:r w:rsidR="0070295D" w:rsidRPr="00F321FA">
        <w:rPr>
          <w:b/>
          <w:noProof/>
          <w:lang w:val="fr-FR" w:eastAsia="fr-FR"/>
        </w:rPr>
        <mc:AlternateContent>
          <mc:Choice Requires="wpg">
            <w:drawing>
              <wp:anchor distT="0" distB="0" distL="114300" distR="114300" simplePos="0" relativeHeight="251663360" behindDoc="0" locked="0" layoutInCell="1" allowOverlap="1" wp14:anchorId="7254CD4A" wp14:editId="64164E1C">
                <wp:simplePos x="0" y="0"/>
                <wp:positionH relativeFrom="margin">
                  <wp:align>right</wp:align>
                </wp:positionH>
                <wp:positionV relativeFrom="paragraph">
                  <wp:posOffset>0</wp:posOffset>
                </wp:positionV>
                <wp:extent cx="5940425" cy="2910205"/>
                <wp:effectExtent l="0" t="0" r="3175" b="4445"/>
                <wp:wrapTopAndBottom/>
                <wp:docPr id="17" name="Groupe 17"/>
                <wp:cNvGraphicFramePr/>
                <a:graphic xmlns:a="http://schemas.openxmlformats.org/drawingml/2006/main">
                  <a:graphicData uri="http://schemas.microsoft.com/office/word/2010/wordprocessingGroup">
                    <wpg:wgp>
                      <wpg:cNvGrpSpPr/>
                      <wpg:grpSpPr>
                        <a:xfrm>
                          <a:off x="0" y="0"/>
                          <a:ext cx="5940425" cy="2910205"/>
                          <a:chOff x="0" y="0"/>
                          <a:chExt cx="5940425" cy="2910205"/>
                        </a:xfrm>
                      </wpg:grpSpPr>
                      <pic:pic xmlns:pic="http://schemas.openxmlformats.org/drawingml/2006/picture">
                        <pic:nvPicPr>
                          <pic:cNvPr id="5" name="Imag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0425" cy="2205990"/>
                          </a:xfrm>
                          <a:prstGeom prst="rect">
                            <a:avLst/>
                          </a:prstGeom>
                          <a:noFill/>
                          <a:ln>
                            <a:noFill/>
                          </a:ln>
                        </pic:spPr>
                      </pic:pic>
                      <wps:wsp>
                        <wps:cNvPr id="6" name="Zone de texte 6"/>
                        <wps:cNvSpPr txBox="1"/>
                        <wps:spPr>
                          <a:xfrm>
                            <a:off x="0" y="2301240"/>
                            <a:ext cx="5940425" cy="608965"/>
                          </a:xfrm>
                          <a:prstGeom prst="rect">
                            <a:avLst/>
                          </a:prstGeom>
                          <a:solidFill>
                            <a:prstClr val="white"/>
                          </a:solidFill>
                          <a:ln>
                            <a:noFill/>
                          </a:ln>
                        </wps:spPr>
                        <wps:txbx>
                          <w:txbxContent>
                            <w:p w14:paraId="0510893E" w14:textId="60D9FC4C" w:rsidR="00F4541F" w:rsidRPr="006303ED" w:rsidRDefault="00F4541F" w:rsidP="00664BAD">
                              <w:pPr>
                                <w:pStyle w:val="Lgende"/>
                                <w:rPr>
                                  <w:noProof/>
                                  <w:sz w:val="22"/>
                                  <w:szCs w:val="22"/>
                                  <w:lang w:val="en-GB"/>
                                </w:rPr>
                              </w:pPr>
                              <w:bookmarkStart w:id="9" w:name="_Ref155624345"/>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5</w:t>
                              </w:r>
                              <w:r w:rsidRPr="006303ED">
                                <w:rPr>
                                  <w:b/>
                                  <w:bCs/>
                                  <w:sz w:val="22"/>
                                  <w:szCs w:val="22"/>
                                </w:rPr>
                                <w:fldChar w:fldCharType="end"/>
                              </w:r>
                              <w:bookmarkEnd w:id="9"/>
                              <w:r w:rsidRPr="006303ED">
                                <w:rPr>
                                  <w:b/>
                                  <w:bCs/>
                                  <w:sz w:val="22"/>
                                  <w:szCs w:val="22"/>
                                </w:rPr>
                                <w:t>.</w:t>
                              </w:r>
                              <w:r w:rsidRPr="006303ED">
                                <w:rPr>
                                  <w:sz w:val="22"/>
                                  <w:szCs w:val="22"/>
                                </w:rPr>
                                <w:t xml:space="preserve"> Energy Dispersive X-ray Spectroscopy (EDS) of a densified </w:t>
                              </w:r>
                              <w:r w:rsidR="00DB4A70">
                                <w:rPr>
                                  <w:sz w:val="22"/>
                                  <w:szCs w:val="22"/>
                                </w:rPr>
                                <w:t>sample</w:t>
                              </w:r>
                              <w:r>
                                <w:rPr>
                                  <w:sz w:val="22"/>
                                  <w:szCs w:val="22"/>
                                </w:rPr>
                                <w:t xml:space="preserve"> </w:t>
                              </w:r>
                              <w:r w:rsidRPr="006303ED">
                                <w:rPr>
                                  <w:sz w:val="22"/>
                                  <w:szCs w:val="22"/>
                                </w:rPr>
                                <w:t>of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Pr>
                                  <w:sz w:val="22"/>
                                  <w:szCs w:val="22"/>
                                </w:rPr>
                                <w:t xml:space="preserve">. </w:t>
                              </w:r>
                              <w:r w:rsidRPr="006303ED">
                                <w:rPr>
                                  <w:sz w:val="22"/>
                                  <w:szCs w:val="22"/>
                                </w:rPr>
                                <w:t xml:space="preserve">The measured samples </w:t>
                              </w:r>
                              <w:r w:rsidR="008A6F3C">
                                <w:rPr>
                                  <w:sz w:val="22"/>
                                  <w:szCs w:val="22"/>
                                </w:rPr>
                                <w:t>exhibited</w:t>
                              </w:r>
                              <w:r w:rsidRPr="006303ED">
                                <w:rPr>
                                  <w:sz w:val="22"/>
                                  <w:szCs w:val="22"/>
                                </w:rPr>
                                <w:t xml:space="preserve"> a chemical composition of Rb</w:t>
                              </w:r>
                              <w:r w:rsidRPr="008A1D93">
                                <w:rPr>
                                  <w:sz w:val="22"/>
                                  <w:szCs w:val="22"/>
                                  <w:vertAlign w:val="subscript"/>
                                </w:rPr>
                                <w:t>0.19(</w:t>
                              </w:r>
                              <w:r w:rsidRPr="008A1D93">
                                <w:rPr>
                                  <w:sz w:val="22"/>
                                  <w:szCs w:val="22"/>
                                  <w:vertAlign w:val="subscript"/>
                                </w:rPr>
                                <w:t>2)</w:t>
                              </w:r>
                              <w:r w:rsidRPr="006303ED">
                                <w:rPr>
                                  <w:sz w:val="22"/>
                                  <w:szCs w:val="22"/>
                                </w:rPr>
                                <w:t>Ba</w:t>
                              </w:r>
                              <w:r w:rsidRPr="008A1D93">
                                <w:rPr>
                                  <w:sz w:val="22"/>
                                  <w:szCs w:val="22"/>
                                  <w:vertAlign w:val="subscript"/>
                                </w:rPr>
                                <w:t>0.34(2)</w:t>
                              </w:r>
                              <w:r w:rsidRPr="006303ED">
                                <w:rPr>
                                  <w:sz w:val="22"/>
                                  <w:szCs w:val="22"/>
                                </w:rPr>
                                <w:t>Cr</w:t>
                              </w:r>
                              <w:r w:rsidRPr="008A1D93">
                                <w:rPr>
                                  <w:sz w:val="22"/>
                                  <w:szCs w:val="22"/>
                                  <w:vertAlign w:val="subscript"/>
                                </w:rPr>
                                <w:t>4.95(12)</w:t>
                              </w:r>
                              <w:r w:rsidRPr="006303ED">
                                <w:rPr>
                                  <w:sz w:val="22"/>
                                  <w:szCs w:val="22"/>
                                </w:rPr>
                                <w:t>Se</w:t>
                              </w:r>
                              <w:r w:rsidRPr="008A1D93">
                                <w:rPr>
                                  <w:sz w:val="22"/>
                                  <w:szCs w:val="22"/>
                                  <w:vertAlign w:val="subscript"/>
                                </w:rPr>
                                <w:t>8</w:t>
                              </w:r>
                              <w:r w:rsidRPr="006303ED">
                                <w:rPr>
                                  <w:sz w:val="22"/>
                                  <w:szCs w:val="22"/>
                                </w:rPr>
                                <w:t xml:space="preserve">, matching that of both </w:t>
                              </w:r>
                              <w:r w:rsidRPr="00DB4A70">
                                <w:rPr>
                                  <w:sz w:val="22"/>
                                  <w:szCs w:val="22"/>
                                </w:rPr>
                                <w:t>nominal</w:t>
                              </w:r>
                              <w:r>
                                <w:rPr>
                                  <w:sz w:val="22"/>
                                  <w:szCs w:val="22"/>
                                </w:rPr>
                                <w:t xml:space="preserve"> </w:t>
                              </w:r>
                              <w:r w:rsidRPr="006303ED">
                                <w:rPr>
                                  <w:sz w:val="22"/>
                                  <w:szCs w:val="22"/>
                                </w:rPr>
                                <w:t>composition and single-crystal X-ray diffraction experi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254CD4A" id="Groupe 17" o:spid="_x0000_s1038" style="position:absolute;left:0;text-align:left;margin-left:416.55pt;margin-top:0;width:467.75pt;height:229.15pt;z-index:251663360;mso-position-horizontal:right;mso-position-horizontal-relative:margin;mso-height-relative:margin" coordsize="59404,29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">
                <v:shape id="Image 5" o:spid="_x0000_s1039" type="#_x0000_t75" style="position:absolute;width:59404;height:2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">
                  <v:imagedata r:id="rId17" o:title=""/>
                </v:shape>
                <v:shape id="Zone de texte 6" o:spid="_x0000_s1040" type="#_x0000_t202" style="position:absolute;top:23012;width:59404;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510893E" w14:textId="60D9FC4C" w:rsidR="00F4541F" w:rsidRPr="006303ED" w:rsidRDefault="00F4541F" w:rsidP="00664BAD">
                        <w:pPr>
                          <w:pStyle w:val="Lgende"/>
                          <w:rPr>
                            <w:noProof/>
                            <w:sz w:val="22"/>
                            <w:szCs w:val="22"/>
                            <w:lang w:val="en-GB"/>
                          </w:rPr>
                        </w:pPr>
                        <w:bookmarkStart w:id="14" w:name="_Ref155624345"/>
                        <w:r w:rsidRPr="006303ED">
                          <w:rPr>
                            <w:b/>
                            <w:bCs/>
                            <w:sz w:val="22"/>
                            <w:szCs w:val="22"/>
                          </w:rPr>
                          <w:t xml:space="preserve">Figure </w:t>
                        </w:r>
                        <w:r w:rsidRPr="006303ED">
                          <w:rPr>
                            <w:b/>
                            <w:bCs/>
                            <w:sz w:val="22"/>
                            <w:szCs w:val="22"/>
                          </w:rPr>
                          <w:fldChar w:fldCharType="begin"/>
                        </w:r>
                        <w:r w:rsidRPr="006303ED">
                          <w:rPr>
                            <w:b/>
                            <w:bCs/>
                            <w:sz w:val="22"/>
                            <w:szCs w:val="22"/>
                          </w:rPr>
                          <w:instrText xml:space="preserve"> SEQ Figure \* ARABIC </w:instrText>
                        </w:r>
                        <w:r w:rsidRPr="006303ED">
                          <w:rPr>
                            <w:b/>
                            <w:bCs/>
                            <w:sz w:val="22"/>
                            <w:szCs w:val="22"/>
                          </w:rPr>
                          <w:fldChar w:fldCharType="separate"/>
                        </w:r>
                        <w:r w:rsidR="00152BBC">
                          <w:rPr>
                            <w:b/>
                            <w:bCs/>
                            <w:noProof/>
                            <w:sz w:val="22"/>
                            <w:szCs w:val="22"/>
                          </w:rPr>
                          <w:t>5</w:t>
                        </w:r>
                        <w:r w:rsidRPr="006303ED">
                          <w:rPr>
                            <w:b/>
                            <w:bCs/>
                            <w:sz w:val="22"/>
                            <w:szCs w:val="22"/>
                          </w:rPr>
                          <w:fldChar w:fldCharType="end"/>
                        </w:r>
                        <w:bookmarkEnd w:id="14"/>
                        <w:r w:rsidRPr="006303ED">
                          <w:rPr>
                            <w:b/>
                            <w:bCs/>
                            <w:sz w:val="22"/>
                            <w:szCs w:val="22"/>
                          </w:rPr>
                          <w:t>.</w:t>
                        </w:r>
                        <w:r w:rsidRPr="006303ED">
                          <w:rPr>
                            <w:sz w:val="22"/>
                            <w:szCs w:val="22"/>
                          </w:rPr>
                          <w:t xml:space="preserve"> Energy Dispersive X-ray Spectroscopy (EDS) of a densified </w:t>
                        </w:r>
                        <w:r w:rsidR="00DB4A70">
                          <w:rPr>
                            <w:sz w:val="22"/>
                            <w:szCs w:val="22"/>
                          </w:rPr>
                          <w:t>sample</w:t>
                        </w:r>
                        <w:r>
                          <w:rPr>
                            <w:sz w:val="22"/>
                            <w:szCs w:val="22"/>
                          </w:rPr>
                          <w:t xml:space="preserve"> </w:t>
                        </w:r>
                        <w:r w:rsidRPr="006303ED">
                          <w:rPr>
                            <w:sz w:val="22"/>
                            <w:szCs w:val="22"/>
                          </w:rPr>
                          <w:t>of Rb</w:t>
                        </w:r>
                        <w:r w:rsidRPr="006303ED">
                          <w:rPr>
                            <w:sz w:val="22"/>
                            <w:szCs w:val="22"/>
                            <w:vertAlign w:val="subscript"/>
                          </w:rPr>
                          <w:t>0.2</w:t>
                        </w:r>
                        <w:r w:rsidRPr="006303ED">
                          <w:rPr>
                            <w:sz w:val="22"/>
                            <w:szCs w:val="22"/>
                          </w:rPr>
                          <w:t>Ba</w:t>
                        </w:r>
                        <w:r w:rsidRPr="006303ED">
                          <w:rPr>
                            <w:sz w:val="22"/>
                            <w:szCs w:val="22"/>
                            <w:vertAlign w:val="subscript"/>
                          </w:rPr>
                          <w:t>0.4</w:t>
                        </w:r>
                        <w:r w:rsidRPr="006303ED">
                          <w:rPr>
                            <w:sz w:val="22"/>
                            <w:szCs w:val="22"/>
                          </w:rPr>
                          <w:t>Cr</w:t>
                        </w:r>
                        <w:r w:rsidRPr="006303ED">
                          <w:rPr>
                            <w:sz w:val="22"/>
                            <w:szCs w:val="22"/>
                            <w:vertAlign w:val="subscript"/>
                          </w:rPr>
                          <w:t>5</w:t>
                        </w:r>
                        <w:r w:rsidRPr="006303ED">
                          <w:rPr>
                            <w:sz w:val="22"/>
                            <w:szCs w:val="22"/>
                          </w:rPr>
                          <w:t>Se</w:t>
                        </w:r>
                        <w:r w:rsidRPr="006303ED">
                          <w:rPr>
                            <w:sz w:val="22"/>
                            <w:szCs w:val="22"/>
                            <w:vertAlign w:val="subscript"/>
                          </w:rPr>
                          <w:t>8</w:t>
                        </w:r>
                        <w:r>
                          <w:rPr>
                            <w:sz w:val="22"/>
                            <w:szCs w:val="22"/>
                          </w:rPr>
                          <w:t xml:space="preserve">. </w:t>
                        </w:r>
                        <w:r w:rsidRPr="006303ED">
                          <w:rPr>
                            <w:sz w:val="22"/>
                            <w:szCs w:val="22"/>
                          </w:rPr>
                          <w:t xml:space="preserve">The measured samples </w:t>
                        </w:r>
                        <w:r w:rsidR="008A6F3C">
                          <w:rPr>
                            <w:sz w:val="22"/>
                            <w:szCs w:val="22"/>
                          </w:rPr>
                          <w:t>exhibited</w:t>
                        </w:r>
                        <w:r w:rsidRPr="006303ED">
                          <w:rPr>
                            <w:sz w:val="22"/>
                            <w:szCs w:val="22"/>
                          </w:rPr>
                          <w:t xml:space="preserve"> a chemical composition of Rb</w:t>
                        </w:r>
                        <w:r w:rsidRPr="008A1D93">
                          <w:rPr>
                            <w:sz w:val="22"/>
                            <w:szCs w:val="22"/>
                            <w:vertAlign w:val="subscript"/>
                          </w:rPr>
                          <w:t>0.19(</w:t>
                        </w:r>
                        <w:proofErr w:type="gramStart"/>
                        <w:r w:rsidRPr="008A1D93">
                          <w:rPr>
                            <w:sz w:val="22"/>
                            <w:szCs w:val="22"/>
                            <w:vertAlign w:val="subscript"/>
                          </w:rPr>
                          <w:t>2)</w:t>
                        </w:r>
                        <w:r w:rsidRPr="006303ED">
                          <w:rPr>
                            <w:sz w:val="22"/>
                            <w:szCs w:val="22"/>
                          </w:rPr>
                          <w:t>Ba</w:t>
                        </w:r>
                        <w:proofErr w:type="gramEnd"/>
                        <w:r w:rsidRPr="008A1D93">
                          <w:rPr>
                            <w:sz w:val="22"/>
                            <w:szCs w:val="22"/>
                            <w:vertAlign w:val="subscript"/>
                          </w:rPr>
                          <w:t>0.34(2)</w:t>
                        </w:r>
                        <w:r w:rsidRPr="006303ED">
                          <w:rPr>
                            <w:sz w:val="22"/>
                            <w:szCs w:val="22"/>
                          </w:rPr>
                          <w:t>Cr</w:t>
                        </w:r>
                        <w:r w:rsidRPr="008A1D93">
                          <w:rPr>
                            <w:sz w:val="22"/>
                            <w:szCs w:val="22"/>
                            <w:vertAlign w:val="subscript"/>
                          </w:rPr>
                          <w:t>4.95(12)</w:t>
                        </w:r>
                        <w:r w:rsidRPr="006303ED">
                          <w:rPr>
                            <w:sz w:val="22"/>
                            <w:szCs w:val="22"/>
                          </w:rPr>
                          <w:t>Se</w:t>
                        </w:r>
                        <w:r w:rsidRPr="008A1D93">
                          <w:rPr>
                            <w:sz w:val="22"/>
                            <w:szCs w:val="22"/>
                            <w:vertAlign w:val="subscript"/>
                          </w:rPr>
                          <w:t>8</w:t>
                        </w:r>
                        <w:r w:rsidRPr="006303ED">
                          <w:rPr>
                            <w:sz w:val="22"/>
                            <w:szCs w:val="22"/>
                          </w:rPr>
                          <w:t xml:space="preserve">, matching that of both </w:t>
                        </w:r>
                        <w:r w:rsidRPr="00DB4A70">
                          <w:rPr>
                            <w:sz w:val="22"/>
                            <w:szCs w:val="22"/>
                          </w:rPr>
                          <w:t>nominal</w:t>
                        </w:r>
                        <w:r>
                          <w:rPr>
                            <w:sz w:val="22"/>
                            <w:szCs w:val="22"/>
                          </w:rPr>
                          <w:t xml:space="preserve"> </w:t>
                        </w:r>
                        <w:r w:rsidRPr="006303ED">
                          <w:rPr>
                            <w:sz w:val="22"/>
                            <w:szCs w:val="22"/>
                          </w:rPr>
                          <w:t>composition and single-crystal X-ray diffraction experiments.</w:t>
                        </w:r>
                      </w:p>
                    </w:txbxContent>
                  </v:textbox>
                </v:shape>
                <w10:wrap type="topAndBottom" anchorx="margin"/>
              </v:group>
            </w:pict>
          </mc:Fallback>
        </mc:AlternateContent>
      </w:r>
      <w:r w:rsidR="00791AC1" w:rsidRPr="00F321FA">
        <w:rPr>
          <w:szCs w:val="22"/>
        </w:rPr>
        <w:t xml:space="preserve">the Fermi level is predominantly Cr and Se </w:t>
      </w:r>
      <w:r w:rsidR="008517C4" w:rsidRPr="00F321FA">
        <w:rPr>
          <w:szCs w:val="22"/>
        </w:rPr>
        <w:t xml:space="preserve">in </w:t>
      </w:r>
      <w:r w:rsidR="00791AC1" w:rsidRPr="00F321FA">
        <w:rPr>
          <w:szCs w:val="22"/>
        </w:rPr>
        <w:t>character with hardly any participation of the cations.</w:t>
      </w:r>
      <w:r w:rsidR="005B5B33" w:rsidRPr="00F321FA">
        <w:rPr>
          <w:szCs w:val="22"/>
        </w:rPr>
        <w:t xml:space="preserve"> If we assume a complete charge transfer from the inserted cation to the chromium-selenium framework ((Rb</w:t>
      </w:r>
      <w:r w:rsidR="005B5B33" w:rsidRPr="00F321FA">
        <w:rPr>
          <w:szCs w:val="22"/>
          <w:vertAlign w:val="subscript"/>
        </w:rPr>
        <w:t>0.2</w:t>
      </w:r>
      <w:r w:rsidR="005B5B33" w:rsidRPr="00F321FA">
        <w:rPr>
          <w:szCs w:val="22"/>
        </w:rPr>
        <w:t>)</w:t>
      </w:r>
      <w:r w:rsidR="005B5B33" w:rsidRPr="00F321FA">
        <w:rPr>
          <w:szCs w:val="22"/>
          <w:vertAlign w:val="superscript"/>
        </w:rPr>
        <w:t>+</w:t>
      </w:r>
      <w:r w:rsidR="005B5B33" w:rsidRPr="00F321FA">
        <w:rPr>
          <w:szCs w:val="22"/>
        </w:rPr>
        <w:t>(Ba</w:t>
      </w:r>
      <w:r w:rsidR="005B5B33" w:rsidRPr="00F321FA">
        <w:rPr>
          <w:szCs w:val="22"/>
          <w:vertAlign w:val="subscript"/>
        </w:rPr>
        <w:t>0.4</w:t>
      </w:r>
      <w:r w:rsidR="005B5B33" w:rsidRPr="00F321FA">
        <w:rPr>
          <w:szCs w:val="22"/>
        </w:rPr>
        <w:t>)</w:t>
      </w:r>
      <w:r w:rsidR="005B5B33" w:rsidRPr="00F321FA">
        <w:rPr>
          <w:szCs w:val="22"/>
          <w:vertAlign w:val="superscript"/>
        </w:rPr>
        <w:t>2</w:t>
      </w:r>
      <w:r w:rsidR="005B5B33" w:rsidRPr="00F321FA">
        <w:rPr>
          <w:szCs w:val="22"/>
          <w:vertAlign w:val="superscript"/>
          <w:lang w:val="uz-Cyrl-UZ"/>
        </w:rPr>
        <w:t>+</w:t>
      </w:r>
      <w:r w:rsidR="005B5B33" w:rsidRPr="00F321FA">
        <w:rPr>
          <w:szCs w:val="22"/>
          <w:lang w:val="uz-Cyrl-UZ"/>
        </w:rPr>
        <w:t>[Cr</w:t>
      </w:r>
      <w:r w:rsidR="005B5B33" w:rsidRPr="00F321FA">
        <w:rPr>
          <w:szCs w:val="22"/>
          <w:vertAlign w:val="subscript"/>
          <w:lang w:val="uz-Cyrl-UZ"/>
        </w:rPr>
        <w:t>5</w:t>
      </w:r>
      <w:r w:rsidR="00FD45E1" w:rsidRPr="00F321FA">
        <w:rPr>
          <w:szCs w:val="22"/>
          <w:lang w:val="en-GB"/>
        </w:rPr>
        <w:t>S</w:t>
      </w:r>
      <w:r w:rsidR="005B5B33" w:rsidRPr="00F321FA">
        <w:rPr>
          <w:szCs w:val="22"/>
          <w:lang w:val="uz-Cyrl-UZ"/>
        </w:rPr>
        <w:t>e</w:t>
      </w:r>
      <w:r w:rsidR="005B5B33" w:rsidRPr="00F321FA">
        <w:rPr>
          <w:szCs w:val="22"/>
          <w:vertAlign w:val="subscript"/>
          <w:lang w:val="uz-Cyrl-UZ"/>
        </w:rPr>
        <w:t>8</w:t>
      </w:r>
      <w:r w:rsidR="005B5B33" w:rsidRPr="00F321FA">
        <w:rPr>
          <w:szCs w:val="22"/>
          <w:lang w:val="uz-Cyrl-UZ"/>
        </w:rPr>
        <w:t>]</w:t>
      </w:r>
      <w:r w:rsidR="005B5B33" w:rsidRPr="00F321FA">
        <w:rPr>
          <w:szCs w:val="22"/>
          <w:vertAlign w:val="superscript"/>
          <w:lang w:val="uz-Cyrl-UZ"/>
        </w:rPr>
        <w:t>−</w:t>
      </w:r>
      <w:r w:rsidR="005B5B33" w:rsidRPr="00F321FA">
        <w:rPr>
          <w:szCs w:val="22"/>
        </w:rPr>
        <w:t xml:space="preserve"> and (Ba</w:t>
      </w:r>
      <w:r w:rsidR="005B5B33" w:rsidRPr="00F321FA">
        <w:rPr>
          <w:szCs w:val="22"/>
          <w:vertAlign w:val="subscript"/>
        </w:rPr>
        <w:t>0.5</w:t>
      </w:r>
      <w:r w:rsidR="005B5B33" w:rsidRPr="00F321FA">
        <w:rPr>
          <w:szCs w:val="22"/>
        </w:rPr>
        <w:t>)</w:t>
      </w:r>
      <w:r w:rsidR="005B5B33" w:rsidRPr="00F321FA">
        <w:rPr>
          <w:szCs w:val="22"/>
          <w:vertAlign w:val="superscript"/>
        </w:rPr>
        <w:t>2</w:t>
      </w:r>
      <w:r w:rsidR="005B5B33" w:rsidRPr="00F321FA">
        <w:rPr>
          <w:szCs w:val="22"/>
          <w:vertAlign w:val="superscript"/>
          <w:lang w:val="uz-Cyrl-UZ"/>
        </w:rPr>
        <w:t>+</w:t>
      </w:r>
      <w:r w:rsidR="005B5B33" w:rsidRPr="00F321FA">
        <w:rPr>
          <w:szCs w:val="22"/>
          <w:lang w:val="uz-Cyrl-UZ"/>
        </w:rPr>
        <w:t>[Cr</w:t>
      </w:r>
      <w:r w:rsidR="005B5B33" w:rsidRPr="00F321FA">
        <w:rPr>
          <w:szCs w:val="22"/>
          <w:vertAlign w:val="subscript"/>
          <w:lang w:val="uz-Cyrl-UZ"/>
        </w:rPr>
        <w:t>5</w:t>
      </w:r>
      <w:r w:rsidR="00FD45E1" w:rsidRPr="00F321FA">
        <w:rPr>
          <w:szCs w:val="22"/>
          <w:lang w:val="en-GB"/>
        </w:rPr>
        <w:t>S</w:t>
      </w:r>
      <w:r w:rsidR="005B5B33" w:rsidRPr="00F321FA">
        <w:rPr>
          <w:szCs w:val="22"/>
          <w:lang w:val="uz-Cyrl-UZ"/>
        </w:rPr>
        <w:t>e</w:t>
      </w:r>
      <w:r w:rsidR="005B5B33" w:rsidRPr="00F321FA">
        <w:rPr>
          <w:szCs w:val="22"/>
          <w:vertAlign w:val="subscript"/>
          <w:lang w:val="uz-Cyrl-UZ"/>
        </w:rPr>
        <w:t>8</w:t>
      </w:r>
      <w:r w:rsidR="005B5B33" w:rsidRPr="00F321FA">
        <w:rPr>
          <w:szCs w:val="22"/>
          <w:lang w:val="uz-Cyrl-UZ"/>
        </w:rPr>
        <w:t>]</w:t>
      </w:r>
      <w:r w:rsidR="005B5B33" w:rsidRPr="00F321FA">
        <w:rPr>
          <w:szCs w:val="22"/>
          <w:vertAlign w:val="superscript"/>
          <w:lang w:val="uz-Cyrl-UZ"/>
        </w:rPr>
        <w:t>−</w:t>
      </w:r>
      <w:r w:rsidR="005B5B33" w:rsidRPr="00F321FA">
        <w:rPr>
          <w:szCs w:val="22"/>
        </w:rPr>
        <w:t xml:space="preserve">), a </w:t>
      </w:r>
      <w:r w:rsidR="005B5B33" w:rsidRPr="00F321FA">
        <w:rPr>
          <w:szCs w:val="22"/>
          <w:lang w:val="uz-Cyrl-UZ"/>
        </w:rPr>
        <w:t xml:space="preserve">semiconducting behavior </w:t>
      </w:r>
      <w:r w:rsidR="005B5B33" w:rsidRPr="00F321FA">
        <w:rPr>
          <w:szCs w:val="22"/>
        </w:rPr>
        <w:t>is expected for both compounds</w:t>
      </w:r>
      <w:r w:rsidR="00B716E5" w:rsidRPr="00F321FA">
        <w:rPr>
          <w:szCs w:val="22"/>
        </w:rPr>
        <w:t xml:space="preserve"> – which was well characterized experimentally for Ba</w:t>
      </w:r>
      <w:r w:rsidR="00B716E5" w:rsidRPr="00F321FA">
        <w:rPr>
          <w:szCs w:val="22"/>
          <w:vertAlign w:val="subscript"/>
        </w:rPr>
        <w:t>0.5</w:t>
      </w:r>
      <w:r w:rsidR="00B716E5" w:rsidRPr="00F321FA">
        <w:rPr>
          <w:szCs w:val="22"/>
        </w:rPr>
        <w:t>Cr</w:t>
      </w:r>
      <w:r w:rsidR="00B716E5" w:rsidRPr="00F321FA">
        <w:rPr>
          <w:szCs w:val="22"/>
          <w:vertAlign w:val="subscript"/>
        </w:rPr>
        <w:t>5</w:t>
      </w:r>
      <w:r w:rsidR="00B716E5" w:rsidRPr="00F321FA">
        <w:rPr>
          <w:szCs w:val="22"/>
        </w:rPr>
        <w:t>Se</w:t>
      </w:r>
      <w:r w:rsidR="00B716E5" w:rsidRPr="00F321FA">
        <w:rPr>
          <w:szCs w:val="22"/>
          <w:vertAlign w:val="subscript"/>
        </w:rPr>
        <w:t>8</w:t>
      </w:r>
      <w:r w:rsidR="00B716E5" w:rsidRPr="00F321FA">
        <w:rPr>
          <w:szCs w:val="22"/>
        </w:rPr>
        <w:t>.</w:t>
      </w:r>
      <w:r w:rsidR="00B716E5" w:rsidRPr="00F321FA">
        <w:rPr>
          <w:szCs w:val="22"/>
        </w:rPr>
        <w:fldChar w:fldCharType="begin"/>
      </w:r>
      <w:r w:rsidR="00134594">
        <w:rPr>
          <w:szCs w:val="22"/>
        </w:rPr>
        <w:instrText xml:space="preserve"> ADDIN ZOTERO_ITEM CSL_CITATION {"citationID":"nKhLI7A0","properties":{"formattedCitation":"\\super 15,25\\nosupersub{}","plainCitation":"15,25","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M0qe2lZm/uXWAfIu5","issue":"20","issued":{"date-parts":[["2015","10","27"]]},"page":"7110-7118","publisher":"American Chemical Society","title":"Polar Transition-Metal Chalcogenide: Structure and Properties of the New Pseudo-Hollandite Ba0.5Cr5Se8","type":"article-journal","volume":"27"}},{"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schema":"https://github.com/citation-style-language/schema/raw/master/csl-citation.json"} </w:instrText>
      </w:r>
      <w:r w:rsidR="00B716E5" w:rsidRPr="00F321FA">
        <w:rPr>
          <w:szCs w:val="22"/>
        </w:rPr>
        <w:fldChar w:fldCharType="separate"/>
      </w:r>
      <w:r w:rsidR="00134594" w:rsidRPr="00134594">
        <w:rPr>
          <w:vertAlign w:val="superscript"/>
        </w:rPr>
        <w:t>15,25</w:t>
      </w:r>
      <w:r w:rsidR="00B716E5" w:rsidRPr="00F321FA">
        <w:rPr>
          <w:szCs w:val="22"/>
        </w:rPr>
        <w:fldChar w:fldCharType="end"/>
      </w:r>
      <w:r w:rsidR="00B716E5" w:rsidRPr="00F321FA">
        <w:rPr>
          <w:szCs w:val="22"/>
        </w:rPr>
        <w:t xml:space="preserve"> </w:t>
      </w:r>
      <w:r w:rsidR="005B5B33" w:rsidRPr="00F321FA">
        <w:rPr>
          <w:szCs w:val="22"/>
        </w:rPr>
        <w:t xml:space="preserve"> Indeed, this is confirmed computationally with </w:t>
      </w:r>
      <w:r w:rsidR="008517C4" w:rsidRPr="00F321FA">
        <w:rPr>
          <w:szCs w:val="22"/>
          <w:lang w:val="uz-Cyrl-UZ"/>
        </w:rPr>
        <w:t xml:space="preserve">a favorable </w:t>
      </w:r>
      <w:r w:rsidR="005B5B33" w:rsidRPr="00F321FA">
        <w:rPr>
          <w:szCs w:val="22"/>
        </w:rPr>
        <w:t xml:space="preserve">band gap of </w:t>
      </w:r>
      <w:r w:rsidR="005B5B33" w:rsidRPr="00B522C1">
        <w:rPr>
          <w:i/>
          <w:iCs/>
          <w:szCs w:val="22"/>
        </w:rPr>
        <w:t>ca</w:t>
      </w:r>
      <w:r w:rsidR="005B5B33" w:rsidRPr="00F321FA">
        <w:rPr>
          <w:szCs w:val="22"/>
        </w:rPr>
        <w:t>. 0.5 eV</w:t>
      </w:r>
      <w:r w:rsidR="005B5B33" w:rsidRPr="00F321FA">
        <w:rPr>
          <w:szCs w:val="22"/>
          <w:lang w:val="uz-Cyrl-UZ"/>
        </w:rPr>
        <w:t xml:space="preserve"> </w:t>
      </w:r>
      <w:r w:rsidR="008517C4" w:rsidRPr="00F321FA">
        <w:rPr>
          <w:szCs w:val="22"/>
          <w:lang w:val="uz-Cyrl-UZ"/>
        </w:rPr>
        <w:t xml:space="preserve">for </w:t>
      </w:r>
      <w:r w:rsidR="008517C4" w:rsidRPr="00F321FA">
        <w:rPr>
          <w:szCs w:val="22"/>
        </w:rPr>
        <w:t>Rb</w:t>
      </w:r>
      <w:r w:rsidR="008517C4" w:rsidRPr="00F321FA">
        <w:rPr>
          <w:szCs w:val="22"/>
          <w:vertAlign w:val="subscript"/>
        </w:rPr>
        <w:t>0.2</w:t>
      </w:r>
      <w:r w:rsidR="008517C4" w:rsidRPr="00F321FA">
        <w:rPr>
          <w:szCs w:val="22"/>
        </w:rPr>
        <w:t>Ba</w:t>
      </w:r>
      <w:r w:rsidR="008517C4" w:rsidRPr="00F321FA">
        <w:rPr>
          <w:szCs w:val="22"/>
          <w:vertAlign w:val="subscript"/>
        </w:rPr>
        <w:t>0.4</w:t>
      </w:r>
      <w:r w:rsidR="008517C4" w:rsidRPr="00F321FA">
        <w:rPr>
          <w:szCs w:val="22"/>
        </w:rPr>
        <w:t>Cr</w:t>
      </w:r>
      <w:r w:rsidR="008517C4" w:rsidRPr="00F321FA">
        <w:rPr>
          <w:szCs w:val="22"/>
          <w:vertAlign w:val="subscript"/>
        </w:rPr>
        <w:t>5</w:t>
      </w:r>
      <w:r w:rsidR="008517C4" w:rsidRPr="00F321FA">
        <w:rPr>
          <w:szCs w:val="22"/>
        </w:rPr>
        <w:t>Se</w:t>
      </w:r>
      <w:r w:rsidR="008517C4" w:rsidRPr="00F321FA">
        <w:rPr>
          <w:szCs w:val="22"/>
          <w:vertAlign w:val="subscript"/>
        </w:rPr>
        <w:t>8</w:t>
      </w:r>
      <w:r w:rsidR="008517C4" w:rsidRPr="00F321FA">
        <w:rPr>
          <w:szCs w:val="22"/>
        </w:rPr>
        <w:t xml:space="preserve"> </w:t>
      </w:r>
      <w:r w:rsidR="005B5B33" w:rsidRPr="00F321FA">
        <w:rPr>
          <w:szCs w:val="22"/>
        </w:rPr>
        <w:t>and</w:t>
      </w:r>
      <w:r w:rsidR="008517C4" w:rsidRPr="00F321FA">
        <w:rPr>
          <w:szCs w:val="22"/>
        </w:rPr>
        <w:t xml:space="preserve"> </w:t>
      </w:r>
      <w:r w:rsidR="008517C4" w:rsidRPr="00B522C1">
        <w:rPr>
          <w:i/>
          <w:iCs/>
          <w:szCs w:val="22"/>
        </w:rPr>
        <w:t>ca</w:t>
      </w:r>
      <w:r w:rsidR="008517C4" w:rsidRPr="00F321FA">
        <w:rPr>
          <w:szCs w:val="22"/>
        </w:rPr>
        <w:t xml:space="preserve">. </w:t>
      </w:r>
      <w:r w:rsidR="005B5B33" w:rsidRPr="00F321FA">
        <w:rPr>
          <w:szCs w:val="22"/>
        </w:rPr>
        <w:t>1</w:t>
      </w:r>
      <w:r w:rsidR="008517C4" w:rsidRPr="00F321FA">
        <w:rPr>
          <w:szCs w:val="22"/>
        </w:rPr>
        <w:t xml:space="preserve"> </w:t>
      </w:r>
      <w:r w:rsidR="008517C4" w:rsidRPr="00F321FA">
        <w:rPr>
          <w:szCs w:val="22"/>
        </w:rPr>
        <w:lastRenderedPageBreak/>
        <w:t>eV</w:t>
      </w:r>
      <w:r w:rsidR="005B5B33" w:rsidRPr="00F321FA">
        <w:rPr>
          <w:szCs w:val="22"/>
        </w:rPr>
        <w:t xml:space="preserve"> </w:t>
      </w:r>
      <w:r w:rsidR="00A4047F" w:rsidRPr="00F321FA">
        <w:rPr>
          <w:szCs w:val="22"/>
        </w:rPr>
        <w:t>for Ba</w:t>
      </w:r>
      <w:r w:rsidR="00A4047F" w:rsidRPr="00F321FA">
        <w:rPr>
          <w:szCs w:val="22"/>
          <w:vertAlign w:val="subscript"/>
        </w:rPr>
        <w:t>0.5</w:t>
      </w:r>
      <w:r w:rsidR="00A4047F" w:rsidRPr="00F321FA">
        <w:rPr>
          <w:szCs w:val="22"/>
        </w:rPr>
        <w:t>Cr</w:t>
      </w:r>
      <w:r w:rsidR="00A4047F" w:rsidRPr="00F321FA">
        <w:rPr>
          <w:szCs w:val="22"/>
          <w:vertAlign w:val="subscript"/>
        </w:rPr>
        <w:t>5</w:t>
      </w:r>
      <w:r w:rsidR="00A4047F" w:rsidRPr="00F321FA">
        <w:rPr>
          <w:szCs w:val="22"/>
        </w:rPr>
        <w:t>Se</w:t>
      </w:r>
      <w:r w:rsidR="00A4047F" w:rsidRPr="00F321FA">
        <w:rPr>
          <w:szCs w:val="22"/>
          <w:vertAlign w:val="subscript"/>
        </w:rPr>
        <w:t>8</w:t>
      </w:r>
      <w:r w:rsidR="008517C4" w:rsidRPr="00F321FA">
        <w:rPr>
          <w:szCs w:val="22"/>
        </w:rPr>
        <w:t xml:space="preserve">. </w:t>
      </w:r>
      <w:r w:rsidR="00F9106D" w:rsidRPr="00F321FA">
        <w:rPr>
          <w:szCs w:val="22"/>
        </w:rPr>
        <w:t xml:space="preserve">With a smaller band gap, we expect that the resistivity of the former </w:t>
      </w:r>
      <w:r w:rsidR="00A81B6B">
        <w:rPr>
          <w:szCs w:val="22"/>
        </w:rPr>
        <w:t xml:space="preserve">compound </w:t>
      </w:r>
      <w:r w:rsidR="00F9106D" w:rsidRPr="00F321FA">
        <w:rPr>
          <w:szCs w:val="22"/>
        </w:rPr>
        <w:t xml:space="preserve">should be lower than </w:t>
      </w:r>
      <w:r w:rsidR="00A81B6B">
        <w:rPr>
          <w:szCs w:val="22"/>
        </w:rPr>
        <w:t xml:space="preserve">that of </w:t>
      </w:r>
      <w:r w:rsidR="00F9106D" w:rsidRPr="00F321FA">
        <w:rPr>
          <w:szCs w:val="22"/>
        </w:rPr>
        <w:t>the latter</w:t>
      </w:r>
      <w:r w:rsidR="00A81B6B">
        <w:rPr>
          <w:szCs w:val="22"/>
        </w:rPr>
        <w:t xml:space="preserve"> one</w:t>
      </w:r>
      <w:r w:rsidR="00F9106D" w:rsidRPr="00F321FA">
        <w:rPr>
          <w:szCs w:val="22"/>
        </w:rPr>
        <w:t xml:space="preserve">. Another interesting point is that the </w:t>
      </w:r>
      <w:r w:rsidR="00F9106D" w:rsidRPr="00F321FA">
        <w:rPr>
          <w:szCs w:val="22"/>
          <w:lang w:val="uz-Cyrl-UZ"/>
        </w:rPr>
        <w:t xml:space="preserve">spin-up and spin-down total and </w:t>
      </w:r>
      <w:r w:rsidR="00F9106D" w:rsidRPr="00F321FA">
        <w:rPr>
          <w:szCs w:val="22"/>
        </w:rPr>
        <w:t>Cr</w:t>
      </w:r>
      <w:r w:rsidR="00F9106D" w:rsidRPr="00F321FA">
        <w:rPr>
          <w:szCs w:val="22"/>
          <w:lang w:val="uz-Cyrl-UZ"/>
        </w:rPr>
        <w:t xml:space="preserve">-projected DOS strongly </w:t>
      </w:r>
      <w:r w:rsidR="00F9106D" w:rsidRPr="00035C2D">
        <w:rPr>
          <w:szCs w:val="22"/>
          <w:lang w:val="uz-Cyrl-UZ"/>
        </w:rPr>
        <w:t xml:space="preserve">differ, </w:t>
      </w:r>
      <w:r w:rsidR="003D4ED5" w:rsidRPr="00035C2D">
        <w:rPr>
          <w:szCs w:val="22"/>
          <w:lang w:val="en-GB"/>
        </w:rPr>
        <w:t>demonstrating</w:t>
      </w:r>
      <w:r w:rsidR="00F9106D" w:rsidRPr="00035C2D">
        <w:rPr>
          <w:szCs w:val="22"/>
          <w:lang w:val="uz-Cyrl-UZ"/>
        </w:rPr>
        <w:t xml:space="preserve"> </w:t>
      </w:r>
      <w:r w:rsidR="00F9106D" w:rsidRPr="00035C2D">
        <w:rPr>
          <w:szCs w:val="22"/>
        </w:rPr>
        <w:t xml:space="preserve">a </w:t>
      </w:r>
      <w:r w:rsidR="0001782D" w:rsidRPr="00035C2D">
        <w:rPr>
          <w:szCs w:val="22"/>
          <w:lang w:val="en-GB"/>
        </w:rPr>
        <w:t>firmly</w:t>
      </w:r>
      <w:r w:rsidR="003D4ED5" w:rsidRPr="00035C2D">
        <w:rPr>
          <w:szCs w:val="22"/>
          <w:lang w:val="en-GB"/>
        </w:rPr>
        <w:t xml:space="preserve"> polarized DOS</w:t>
      </w:r>
      <w:r w:rsidR="00F9106D" w:rsidRPr="00035C2D">
        <w:rPr>
          <w:szCs w:val="22"/>
          <w:lang w:val="uz-Cyrl-UZ"/>
        </w:rPr>
        <w:t xml:space="preserve"> </w:t>
      </w:r>
      <w:r w:rsidR="003D4ED5" w:rsidRPr="00035C2D">
        <w:rPr>
          <w:szCs w:val="22"/>
        </w:rPr>
        <w:t>compared to</w:t>
      </w:r>
      <w:r w:rsidR="0002175A" w:rsidRPr="00035C2D">
        <w:rPr>
          <w:szCs w:val="22"/>
        </w:rPr>
        <w:t xml:space="preserve"> that of</w:t>
      </w:r>
      <w:r w:rsidR="00F9106D" w:rsidRPr="00035C2D">
        <w:rPr>
          <w:szCs w:val="22"/>
        </w:rPr>
        <w:t xml:space="preserve"> </w:t>
      </w:r>
      <w:r w:rsidR="0002175A" w:rsidRPr="00035C2D">
        <w:rPr>
          <w:szCs w:val="22"/>
        </w:rPr>
        <w:t>Ba</w:t>
      </w:r>
      <w:r w:rsidR="0002175A" w:rsidRPr="00035C2D">
        <w:rPr>
          <w:szCs w:val="22"/>
          <w:vertAlign w:val="subscript"/>
        </w:rPr>
        <w:t>0.5</w:t>
      </w:r>
      <w:r w:rsidR="0002175A" w:rsidRPr="00035C2D">
        <w:rPr>
          <w:szCs w:val="22"/>
        </w:rPr>
        <w:t>Cr</w:t>
      </w:r>
      <w:r w:rsidR="0002175A" w:rsidRPr="00035C2D">
        <w:rPr>
          <w:szCs w:val="22"/>
          <w:vertAlign w:val="subscript"/>
        </w:rPr>
        <w:t>5</w:t>
      </w:r>
      <w:r w:rsidR="0002175A" w:rsidRPr="00035C2D">
        <w:rPr>
          <w:szCs w:val="22"/>
        </w:rPr>
        <w:t>Se</w:t>
      </w:r>
      <w:r w:rsidR="0002175A" w:rsidRPr="00035C2D">
        <w:rPr>
          <w:szCs w:val="22"/>
          <w:vertAlign w:val="subscript"/>
        </w:rPr>
        <w:t xml:space="preserve">8 </w:t>
      </w:r>
      <w:r w:rsidR="003D4ED5" w:rsidRPr="00035C2D">
        <w:rPr>
          <w:szCs w:val="22"/>
        </w:rPr>
        <w:t xml:space="preserve">which shows no particular spin-related difference </w:t>
      </w:r>
      <w:r w:rsidR="00AB5F65" w:rsidRPr="00035C2D">
        <w:rPr>
          <w:szCs w:val="22"/>
        </w:rPr>
        <w:t xml:space="preserve">(see </w:t>
      </w:r>
      <w:r w:rsidR="00AB5F65" w:rsidRPr="00035C2D">
        <w:rPr>
          <w:b/>
          <w:bCs/>
          <w:szCs w:val="22"/>
        </w:rPr>
        <w:t xml:space="preserve">Figure </w:t>
      </w:r>
      <w:r w:rsidR="005274E1" w:rsidRPr="00035C2D">
        <w:rPr>
          <w:b/>
          <w:bCs/>
          <w:szCs w:val="22"/>
        </w:rPr>
        <w:t>6</w:t>
      </w:r>
      <w:r w:rsidR="00AB5F65" w:rsidRPr="00035C2D">
        <w:rPr>
          <w:szCs w:val="22"/>
        </w:rPr>
        <w:t>)</w:t>
      </w:r>
      <w:r w:rsidR="0002175A" w:rsidRPr="00035C2D">
        <w:rPr>
          <w:szCs w:val="22"/>
        </w:rPr>
        <w:t>.</w:t>
      </w:r>
      <w:r w:rsidR="003D4ED5" w:rsidRPr="00035C2D">
        <w:rPr>
          <w:szCs w:val="22"/>
        </w:rPr>
        <w:t xml:space="preserve"> The computed DOS near the Fermi level suggest</w:t>
      </w:r>
      <w:r w:rsidR="0001782D" w:rsidRPr="00035C2D">
        <w:rPr>
          <w:szCs w:val="22"/>
        </w:rPr>
        <w:t>s</w:t>
      </w:r>
      <w:r w:rsidR="003D4ED5" w:rsidRPr="00035C2D">
        <w:rPr>
          <w:szCs w:val="22"/>
        </w:rPr>
        <w:t xml:space="preserve"> the presence </w:t>
      </w:r>
      <w:r w:rsidR="0003233D" w:rsidRPr="00035C2D">
        <w:rPr>
          <w:szCs w:val="22"/>
        </w:rPr>
        <w:t xml:space="preserve">of multiple bands </w:t>
      </w:r>
      <w:r w:rsidR="0001782D" w:rsidRPr="00035C2D">
        <w:rPr>
          <w:szCs w:val="22"/>
        </w:rPr>
        <w:t xml:space="preserve">with a small band-gap </w:t>
      </w:r>
      <w:r w:rsidR="0003233D" w:rsidRPr="00035C2D">
        <w:rPr>
          <w:szCs w:val="22"/>
        </w:rPr>
        <w:t>which could in turn lead to a significant</w:t>
      </w:r>
      <w:r w:rsidR="003D4ED5" w:rsidRPr="00035C2D">
        <w:rPr>
          <w:szCs w:val="22"/>
        </w:rPr>
        <w:t xml:space="preserve"> contribution of minority carriers in the electrical conduction.</w:t>
      </w:r>
    </w:p>
    <w:p w14:paraId="540ECF34" w14:textId="456019DC" w:rsidR="00927143" w:rsidRPr="00F321FA" w:rsidRDefault="001A233B" w:rsidP="008A1D93">
      <w:pPr>
        <w:spacing w:before="240"/>
        <w:rPr>
          <w:szCs w:val="22"/>
        </w:rPr>
      </w:pPr>
      <w:r w:rsidRPr="00F321FA">
        <w:rPr>
          <w:noProof/>
          <w:szCs w:val="22"/>
          <w:lang w:val="fr-FR" w:eastAsia="fr-FR"/>
        </w:rPr>
        <mc:AlternateContent>
          <mc:Choice Requires="wpg">
            <w:drawing>
              <wp:inline distT="0" distB="0" distL="0" distR="0" wp14:anchorId="12CCE6FD" wp14:editId="73419440">
                <wp:extent cx="5943600" cy="2116764"/>
                <wp:effectExtent l="0" t="0" r="0" b="0"/>
                <wp:docPr id="25" name="Grouper 5"/>
                <wp:cNvGraphicFramePr/>
                <a:graphic xmlns:a="http://schemas.openxmlformats.org/drawingml/2006/main">
                  <a:graphicData uri="http://schemas.microsoft.com/office/word/2010/wordprocessingGroup">
                    <wpg:wgp>
                      <wpg:cNvGrpSpPr/>
                      <wpg:grpSpPr>
                        <a:xfrm>
                          <a:off x="0" y="0"/>
                          <a:ext cx="5943600" cy="2116764"/>
                          <a:chOff x="0" y="0"/>
                          <a:chExt cx="15312984" cy="5454000"/>
                        </a:xfrm>
                      </wpg:grpSpPr>
                      <pic:pic xmlns:pic="http://schemas.openxmlformats.org/drawingml/2006/picture">
                        <pic:nvPicPr>
                          <pic:cNvPr id="26" name="Image 26" descr="Rb2Ba4Cr50Se80-DOS-Total-Cr-Ba-Rb-publi-mBJ.png"/>
                          <pic:cNvPicPr>
                            <a:picLocks noChangeAspect="1"/>
                          </pic:cNvPicPr>
                        </pic:nvPicPr>
                        <pic:blipFill rotWithShape="1">
                          <a:blip r:embed="rId18">
                            <a:extLst>
                              <a:ext uri="{28A0092B-C50C-407E-A947-70E740481C1C}">
                                <a14:useLocalDpi xmlns:a14="http://schemas.microsoft.com/office/drawing/2010/main" val="0"/>
                              </a:ext>
                            </a:extLst>
                          </a:blip>
                          <a:srcRect l="4054" t="13126" r="9341" b="7346"/>
                          <a:stretch/>
                        </pic:blipFill>
                        <pic:spPr>
                          <a:xfrm>
                            <a:off x="0" y="0"/>
                            <a:ext cx="7686000" cy="5454000"/>
                          </a:xfrm>
                          <a:prstGeom prst="rect">
                            <a:avLst/>
                          </a:prstGeom>
                        </pic:spPr>
                      </pic:pic>
                      <pic:pic xmlns:pic="http://schemas.openxmlformats.org/drawingml/2006/picture">
                        <pic:nvPicPr>
                          <pic:cNvPr id="27" name="Image 27" descr="Ba05Cr5Se8-DOS-MBJ-SO.png"/>
                          <pic:cNvPicPr>
                            <a:picLocks noChangeAspect="1"/>
                          </pic:cNvPicPr>
                        </pic:nvPicPr>
                        <pic:blipFill rotWithShape="1">
                          <a:blip r:embed="rId19">
                            <a:extLst>
                              <a:ext uri="{28A0092B-C50C-407E-A947-70E740481C1C}">
                                <a14:useLocalDpi xmlns:a14="http://schemas.microsoft.com/office/drawing/2010/main" val="0"/>
                              </a:ext>
                            </a:extLst>
                          </a:blip>
                          <a:srcRect l="5279" t="13126" r="8932" b="7346"/>
                          <a:stretch/>
                        </pic:blipFill>
                        <pic:spPr>
                          <a:xfrm>
                            <a:off x="7698984" y="0"/>
                            <a:ext cx="7614000" cy="5454000"/>
                          </a:xfrm>
                          <a:prstGeom prst="rect">
                            <a:avLst/>
                          </a:prstGeom>
                        </pic:spPr>
                      </pic:pic>
                    </wpg:wgp>
                  </a:graphicData>
                </a:graphic>
              </wp:inline>
            </w:drawing>
          </mc:Choice>
          <mc:Fallback>
            <w:pict>
              <v:group w14:anchorId="1DA34CD2" id="Grouper 5" o:spid="_x0000_s1026" style="width:468pt;height:166.65pt;mso-position-horizontal-relative:char;mso-position-vertical-relative:line" coordsize="153129,54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">
                <v:shape id="Image 26" o:spid="_x0000_s1027" type="#_x0000_t75" alt="Rb2Ba4Cr50Se80-DOS-Total-Cr-Ba-Rb-publi-mBJ.png" style="position:absolute;width:76860;height:54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">
                  <v:imagedata r:id="rId24" o:title="Rb2Ba4Cr50Se80-DOS-Total-Cr-Ba-Rb-publi-mBJ" croptop="8602f" cropbottom="4814f" cropleft="2657f" cropright="6122f"/>
                  <v:path arrowok="t"/>
                </v:shape>
                <v:shape id="Image 27" o:spid="_x0000_s1028" type="#_x0000_t75" alt="Ba05Cr5Se8-DOS-MBJ-SO.png" style="position:absolute;left:76989;width:76140;height:54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">
                  <v:imagedata r:id="rId25" o:title="Ba05Cr5Se8-DOS-MBJ-SO" croptop="8602f" cropbottom="4814f" cropleft="3460f" cropright="5854f"/>
                  <v:path arrowok="t"/>
                </v:shape>
                <w10:anchorlock/>
              </v:group>
            </w:pict>
          </mc:Fallback>
        </mc:AlternateContent>
      </w:r>
    </w:p>
    <w:p w14:paraId="4390EEC9" w14:textId="1F648E3E" w:rsidR="00BB0C75" w:rsidRPr="00F321FA" w:rsidRDefault="00BB0C75" w:rsidP="002E2C71">
      <w:pPr>
        <w:spacing w:before="240"/>
        <w:rPr>
          <w:sz w:val="22"/>
          <w:szCs w:val="20"/>
        </w:rPr>
      </w:pPr>
      <w:r w:rsidRPr="00F321FA">
        <w:rPr>
          <w:b/>
          <w:bCs/>
          <w:sz w:val="22"/>
          <w:szCs w:val="20"/>
        </w:rPr>
        <w:t xml:space="preserve">Figure </w:t>
      </w:r>
      <w:r w:rsidR="005274E1" w:rsidRPr="00F321FA">
        <w:rPr>
          <w:b/>
          <w:bCs/>
          <w:sz w:val="22"/>
          <w:szCs w:val="20"/>
        </w:rPr>
        <w:t>6</w:t>
      </w:r>
      <w:r w:rsidRPr="00F321FA">
        <w:rPr>
          <w:b/>
          <w:bCs/>
          <w:sz w:val="22"/>
          <w:szCs w:val="20"/>
        </w:rPr>
        <w:t>.</w:t>
      </w:r>
      <w:r w:rsidRPr="00F321FA">
        <w:rPr>
          <w:sz w:val="22"/>
          <w:szCs w:val="20"/>
        </w:rPr>
        <w:t xml:space="preserve"> </w:t>
      </w:r>
      <w:r w:rsidR="00940006" w:rsidRPr="00F321FA">
        <w:rPr>
          <w:sz w:val="22"/>
          <w:szCs w:val="20"/>
          <w:lang w:val="uz-Cyrl-UZ"/>
        </w:rPr>
        <w:t xml:space="preserve">Spin-polarized total and atom-projected DOS of </w:t>
      </w:r>
      <w:r w:rsidR="00940006" w:rsidRPr="00F321FA">
        <w:rPr>
          <w:sz w:val="22"/>
          <w:szCs w:val="20"/>
        </w:rPr>
        <w:t>Rb</w:t>
      </w:r>
      <w:r w:rsidR="00940006" w:rsidRPr="00F321FA">
        <w:rPr>
          <w:sz w:val="22"/>
          <w:szCs w:val="20"/>
          <w:vertAlign w:val="subscript"/>
        </w:rPr>
        <w:t>0.2</w:t>
      </w:r>
      <w:r w:rsidR="00940006" w:rsidRPr="00F321FA">
        <w:rPr>
          <w:sz w:val="22"/>
          <w:szCs w:val="20"/>
        </w:rPr>
        <w:t>Ba</w:t>
      </w:r>
      <w:r w:rsidR="00940006" w:rsidRPr="00F321FA">
        <w:rPr>
          <w:sz w:val="22"/>
          <w:szCs w:val="20"/>
          <w:vertAlign w:val="subscript"/>
        </w:rPr>
        <w:t>0.4</w:t>
      </w:r>
      <w:r w:rsidR="00940006" w:rsidRPr="00F321FA">
        <w:rPr>
          <w:sz w:val="22"/>
          <w:szCs w:val="20"/>
        </w:rPr>
        <w:t>Cr</w:t>
      </w:r>
      <w:r w:rsidR="00940006" w:rsidRPr="00F321FA">
        <w:rPr>
          <w:sz w:val="22"/>
          <w:szCs w:val="20"/>
          <w:vertAlign w:val="subscript"/>
        </w:rPr>
        <w:t>5</w:t>
      </w:r>
      <w:r w:rsidR="00940006" w:rsidRPr="00F321FA">
        <w:rPr>
          <w:sz w:val="22"/>
          <w:szCs w:val="20"/>
        </w:rPr>
        <w:t>Se</w:t>
      </w:r>
      <w:r w:rsidR="00940006" w:rsidRPr="00F321FA">
        <w:rPr>
          <w:sz w:val="22"/>
          <w:szCs w:val="20"/>
          <w:vertAlign w:val="subscript"/>
        </w:rPr>
        <w:t>8</w:t>
      </w:r>
      <w:r w:rsidR="00940006" w:rsidRPr="00F321FA">
        <w:rPr>
          <w:sz w:val="22"/>
          <w:szCs w:val="20"/>
          <w:lang w:val="uz-Cyrl-UZ"/>
        </w:rPr>
        <w:t xml:space="preserve"> (left) and </w:t>
      </w:r>
      <w:r w:rsidR="00940006" w:rsidRPr="00F321FA">
        <w:rPr>
          <w:sz w:val="22"/>
          <w:szCs w:val="20"/>
        </w:rPr>
        <w:t>Ba</w:t>
      </w:r>
      <w:r w:rsidR="00940006" w:rsidRPr="00F321FA">
        <w:rPr>
          <w:sz w:val="22"/>
          <w:szCs w:val="20"/>
          <w:vertAlign w:val="subscript"/>
        </w:rPr>
        <w:t>0.5</w:t>
      </w:r>
      <w:r w:rsidR="00940006" w:rsidRPr="00F321FA">
        <w:rPr>
          <w:sz w:val="22"/>
          <w:szCs w:val="20"/>
        </w:rPr>
        <w:t>Cr</w:t>
      </w:r>
      <w:r w:rsidR="00940006" w:rsidRPr="00F321FA">
        <w:rPr>
          <w:sz w:val="22"/>
          <w:szCs w:val="20"/>
          <w:vertAlign w:val="subscript"/>
        </w:rPr>
        <w:t>5</w:t>
      </w:r>
      <w:r w:rsidR="00940006" w:rsidRPr="00F321FA">
        <w:rPr>
          <w:sz w:val="22"/>
          <w:szCs w:val="20"/>
        </w:rPr>
        <w:t>Se</w:t>
      </w:r>
      <w:r w:rsidR="00940006" w:rsidRPr="00F321FA">
        <w:rPr>
          <w:sz w:val="22"/>
          <w:szCs w:val="20"/>
          <w:vertAlign w:val="subscript"/>
        </w:rPr>
        <w:t>8</w:t>
      </w:r>
      <w:r w:rsidR="00940006" w:rsidRPr="00F321FA">
        <w:rPr>
          <w:sz w:val="22"/>
          <w:szCs w:val="20"/>
          <w:lang w:val="uz-Cyrl-UZ"/>
        </w:rPr>
        <w:t xml:space="preserve"> (right).</w:t>
      </w:r>
    </w:p>
    <w:p w14:paraId="1E8DDD34" w14:textId="061A339F" w:rsidR="002246A7" w:rsidRPr="00F321FA" w:rsidRDefault="006F3FF5" w:rsidP="007677EA">
      <w:pPr>
        <w:ind w:firstLine="284"/>
      </w:pPr>
      <w:r w:rsidRPr="00F321FA">
        <w:rPr>
          <w:szCs w:val="22"/>
        </w:rPr>
        <w:t xml:space="preserve">The </w:t>
      </w:r>
      <w:r w:rsidR="00952177" w:rsidRPr="00F321FA">
        <w:rPr>
          <w:szCs w:val="22"/>
        </w:rPr>
        <w:t>Seebeck coefficient (</w:t>
      </w:r>
      <w:r w:rsidR="00A071B1" w:rsidRPr="00F321FA">
        <w:rPr>
          <w:szCs w:val="22"/>
        </w:rPr>
        <w:t>thermopower)</w:t>
      </w:r>
      <w:r w:rsidRPr="00F321FA">
        <w:rPr>
          <w:szCs w:val="22"/>
        </w:rPr>
        <w:t xml:space="preserve"> </w:t>
      </w:r>
      <w:r w:rsidR="00952177" w:rsidRPr="00F321FA">
        <w:rPr>
          <w:szCs w:val="22"/>
        </w:rPr>
        <w:t>as function of the chemical potential was</w:t>
      </w:r>
      <w:r w:rsidRPr="00F321FA">
        <w:rPr>
          <w:szCs w:val="22"/>
        </w:rPr>
        <w:t xml:space="preserve"> computed for </w:t>
      </w:r>
      <w:r w:rsidR="00393F99" w:rsidRPr="00F321FA">
        <w:rPr>
          <w:szCs w:val="22"/>
        </w:rPr>
        <w:t>Rb</w:t>
      </w:r>
      <w:r w:rsidR="00393F99" w:rsidRPr="00F321FA">
        <w:rPr>
          <w:szCs w:val="22"/>
          <w:vertAlign w:val="subscript"/>
        </w:rPr>
        <w:t>0.2</w:t>
      </w:r>
      <w:r w:rsidR="00393F99" w:rsidRPr="00F321FA">
        <w:rPr>
          <w:szCs w:val="22"/>
        </w:rPr>
        <w:t>Ba</w:t>
      </w:r>
      <w:r w:rsidR="00393F99" w:rsidRPr="00F321FA">
        <w:rPr>
          <w:szCs w:val="22"/>
          <w:vertAlign w:val="subscript"/>
        </w:rPr>
        <w:t>0.4</w:t>
      </w:r>
      <w:r w:rsidR="00393F99" w:rsidRPr="00F321FA">
        <w:rPr>
          <w:szCs w:val="22"/>
        </w:rPr>
        <w:t>Cr</w:t>
      </w:r>
      <w:r w:rsidR="00393F99" w:rsidRPr="00F321FA">
        <w:rPr>
          <w:szCs w:val="22"/>
          <w:vertAlign w:val="subscript"/>
        </w:rPr>
        <w:t>5</w:t>
      </w:r>
      <w:r w:rsidR="00393F99" w:rsidRPr="00F321FA">
        <w:rPr>
          <w:szCs w:val="22"/>
        </w:rPr>
        <w:t>Se</w:t>
      </w:r>
      <w:r w:rsidR="00393F99" w:rsidRPr="00F321FA">
        <w:rPr>
          <w:szCs w:val="22"/>
          <w:vertAlign w:val="subscript"/>
        </w:rPr>
        <w:t>8</w:t>
      </w:r>
      <w:r w:rsidR="00393F99" w:rsidRPr="00F321FA">
        <w:rPr>
          <w:szCs w:val="22"/>
          <w:lang w:val="uz-Cyrl-UZ"/>
        </w:rPr>
        <w:t xml:space="preserve"> </w:t>
      </w:r>
      <w:r w:rsidR="00952177" w:rsidRPr="00F321FA">
        <w:rPr>
          <w:szCs w:val="22"/>
        </w:rPr>
        <w:t>and Ba</w:t>
      </w:r>
      <w:r w:rsidR="00952177" w:rsidRPr="00F321FA">
        <w:rPr>
          <w:szCs w:val="22"/>
          <w:vertAlign w:val="subscript"/>
        </w:rPr>
        <w:t>0.5</w:t>
      </w:r>
      <w:r w:rsidR="00952177" w:rsidRPr="00F321FA">
        <w:rPr>
          <w:szCs w:val="22"/>
        </w:rPr>
        <w:t>Cr</w:t>
      </w:r>
      <w:r w:rsidR="00952177" w:rsidRPr="00F321FA">
        <w:rPr>
          <w:szCs w:val="22"/>
          <w:vertAlign w:val="subscript"/>
        </w:rPr>
        <w:t>5</w:t>
      </w:r>
      <w:r w:rsidR="00952177" w:rsidRPr="00F321FA">
        <w:rPr>
          <w:szCs w:val="22"/>
        </w:rPr>
        <w:t>Se</w:t>
      </w:r>
      <w:r w:rsidR="00952177" w:rsidRPr="00F321FA">
        <w:rPr>
          <w:szCs w:val="22"/>
          <w:vertAlign w:val="subscript"/>
        </w:rPr>
        <w:t>8</w:t>
      </w:r>
      <w:r w:rsidR="00952177" w:rsidRPr="00F321FA">
        <w:rPr>
          <w:szCs w:val="22"/>
          <w:lang w:val="uz-Cyrl-UZ"/>
        </w:rPr>
        <w:t xml:space="preserve"> </w:t>
      </w:r>
      <w:r w:rsidR="00952177" w:rsidRPr="00F321FA">
        <w:rPr>
          <w:szCs w:val="22"/>
        </w:rPr>
        <w:t xml:space="preserve">for comparison </w:t>
      </w:r>
      <w:r w:rsidR="00393F99" w:rsidRPr="00F321FA">
        <w:rPr>
          <w:szCs w:val="22"/>
        </w:rPr>
        <w:t>(</w:t>
      </w:r>
      <w:r w:rsidR="00A071B1" w:rsidRPr="00F321FA">
        <w:rPr>
          <w:szCs w:val="22"/>
        </w:rPr>
        <w:t xml:space="preserve">see </w:t>
      </w:r>
      <w:r w:rsidR="00393F99" w:rsidRPr="00F321FA">
        <w:rPr>
          <w:szCs w:val="22"/>
        </w:rPr>
        <w:t>the Experimental Section for the computational details)</w:t>
      </w:r>
      <w:r w:rsidRPr="00F321FA">
        <w:rPr>
          <w:szCs w:val="22"/>
        </w:rPr>
        <w:t xml:space="preserve">. </w:t>
      </w:r>
      <w:r w:rsidR="00A071B1" w:rsidRPr="00F321FA">
        <w:rPr>
          <w:szCs w:val="22"/>
        </w:rPr>
        <w:t xml:space="preserve">As shown in </w:t>
      </w:r>
      <w:r w:rsidR="00A071B1" w:rsidRPr="00F321FA">
        <w:rPr>
          <w:b/>
          <w:bCs/>
          <w:szCs w:val="22"/>
        </w:rPr>
        <w:t xml:space="preserve">Figure </w:t>
      </w:r>
      <w:r w:rsidR="005274E1" w:rsidRPr="00F321FA">
        <w:rPr>
          <w:b/>
          <w:bCs/>
          <w:szCs w:val="22"/>
        </w:rPr>
        <w:t>7</w:t>
      </w:r>
      <w:r w:rsidR="00A071B1" w:rsidRPr="00F321FA">
        <w:rPr>
          <w:szCs w:val="22"/>
        </w:rPr>
        <w:t>,</w:t>
      </w:r>
      <w:r w:rsidR="00A071B1" w:rsidRPr="00F321FA">
        <w:rPr>
          <w:lang w:val="uz-Cyrl-UZ"/>
        </w:rPr>
        <w:t xml:space="preserve"> </w:t>
      </w:r>
      <w:r w:rsidR="002246A7" w:rsidRPr="00F321FA">
        <w:t>it</w:t>
      </w:r>
      <w:r w:rsidR="00A071B1" w:rsidRPr="00F321FA">
        <w:rPr>
          <w:lang w:val="uz-Cyrl-UZ"/>
        </w:rPr>
        <w:t xml:space="preserve"> is </w:t>
      </w:r>
      <w:r w:rsidR="002246A7" w:rsidRPr="00F321FA">
        <w:t>very sensitive to</w:t>
      </w:r>
      <w:r w:rsidR="00A071B1" w:rsidRPr="00F321FA">
        <w:rPr>
          <w:lang w:val="uz-Cyrl-UZ"/>
        </w:rPr>
        <w:t xml:space="preserve"> </w:t>
      </w:r>
      <w:r w:rsidR="00A071B1" w:rsidRPr="00F321FA">
        <w:t xml:space="preserve">the </w:t>
      </w:r>
      <w:r w:rsidR="00A071B1" w:rsidRPr="00F321FA">
        <w:rPr>
          <w:lang w:val="uz-Cyrl-UZ"/>
        </w:rPr>
        <w:t xml:space="preserve">chemical potential and temperature. </w:t>
      </w:r>
      <w:r w:rsidR="002246A7" w:rsidRPr="00F321FA">
        <w:t xml:space="preserve">At both temperatures, </w:t>
      </w:r>
      <w:r w:rsidR="002246A7" w:rsidRPr="00F321FA">
        <w:rPr>
          <w:lang w:val="uz-Cyrl-UZ"/>
        </w:rPr>
        <w:t>high</w:t>
      </w:r>
      <w:r w:rsidR="002246A7" w:rsidRPr="00F321FA">
        <w:t xml:space="preserve"> </w:t>
      </w:r>
      <w:r w:rsidR="002246A7" w:rsidRPr="00F321FA">
        <w:rPr>
          <w:lang w:val="uz-Cyrl-UZ"/>
        </w:rPr>
        <w:t>peak value</w:t>
      </w:r>
      <w:r w:rsidR="002246A7" w:rsidRPr="00F321FA">
        <w:t>s</w:t>
      </w:r>
      <w:r w:rsidR="002246A7" w:rsidRPr="00F321FA">
        <w:rPr>
          <w:lang w:val="uz-Cyrl-UZ"/>
        </w:rPr>
        <w:t xml:space="preserve"> of the Seebeck coefficient </w:t>
      </w:r>
      <w:r w:rsidR="002246A7" w:rsidRPr="00F321FA">
        <w:t xml:space="preserve">are computed </w:t>
      </w:r>
      <w:r w:rsidR="002246A7" w:rsidRPr="00F321FA">
        <w:rPr>
          <w:lang w:val="uz-Cyrl-UZ"/>
        </w:rPr>
        <w:t xml:space="preserve">for </w:t>
      </w:r>
      <w:r w:rsidR="002246A7" w:rsidRPr="00A81B6B">
        <w:rPr>
          <w:rFonts w:ascii="Cambria Math" w:hAnsi="Cambria Math" w:cs="Cambria Math"/>
          <w:i/>
          <w:iCs/>
        </w:rPr>
        <w:t>p</w:t>
      </w:r>
      <w:r w:rsidR="002246A7" w:rsidRPr="00F321FA">
        <w:rPr>
          <w:lang w:val="uz-Cyrl-UZ"/>
        </w:rPr>
        <w:t xml:space="preserve">-type </w:t>
      </w:r>
      <w:r w:rsidR="002246A7" w:rsidRPr="00F321FA">
        <w:t xml:space="preserve">and </w:t>
      </w:r>
      <w:r w:rsidR="002246A7" w:rsidRPr="00A81B6B">
        <w:rPr>
          <w:rFonts w:ascii="Cambria Math" w:hAnsi="Cambria Math" w:cs="Cambria Math"/>
          <w:i/>
          <w:iCs/>
        </w:rPr>
        <w:t>n</w:t>
      </w:r>
      <w:r w:rsidR="002246A7" w:rsidRPr="00F321FA">
        <w:rPr>
          <w:lang w:val="uz-Cyrl-UZ"/>
        </w:rPr>
        <w:t>-type doping at 300 K</w:t>
      </w:r>
      <w:r w:rsidR="00B963A7" w:rsidRPr="00F321FA">
        <w:t xml:space="preserve"> and 800</w:t>
      </w:r>
      <w:r w:rsidR="00232D74" w:rsidRPr="00F321FA">
        <w:t xml:space="preserve"> K in the vicinity of the Fermi level (</w:t>
      </w:r>
      <w:r w:rsidR="00232D74" w:rsidRPr="00F321FA">
        <w:rPr>
          <w:rFonts w:ascii="Symbol" w:hAnsi="Symbol"/>
          <w:i/>
          <w:iCs/>
        </w:rPr>
        <w:t></w:t>
      </w:r>
      <w:r w:rsidR="00232D74" w:rsidRPr="00F321FA">
        <w:t xml:space="preserve"> = 0 eV)</w:t>
      </w:r>
      <w:r w:rsidR="002246A7" w:rsidRPr="00F321FA">
        <w:rPr>
          <w:lang w:val="uz-Cyrl-UZ"/>
        </w:rPr>
        <w:t xml:space="preserve">, </w:t>
      </w:r>
      <w:r w:rsidR="002246A7" w:rsidRPr="00F321FA">
        <w:rPr>
          <w:bCs/>
          <w:lang w:val="uz-Cyrl-UZ"/>
        </w:rPr>
        <w:t>which indicates that fairly large value</w:t>
      </w:r>
      <w:r w:rsidR="00232D74" w:rsidRPr="00F321FA">
        <w:rPr>
          <w:bCs/>
        </w:rPr>
        <w:t>s</w:t>
      </w:r>
      <w:r w:rsidR="002246A7" w:rsidRPr="00F321FA">
        <w:rPr>
          <w:bCs/>
          <w:lang w:val="uz-Cyrl-UZ"/>
        </w:rPr>
        <w:t xml:space="preserve"> of </w:t>
      </w:r>
      <w:r w:rsidR="002246A7" w:rsidRPr="00F321FA">
        <w:rPr>
          <w:bCs/>
          <w:i/>
          <w:iCs/>
          <w:lang w:val="uz-Cyrl-UZ"/>
        </w:rPr>
        <w:t>S</w:t>
      </w:r>
      <w:r w:rsidR="002246A7" w:rsidRPr="00F321FA">
        <w:rPr>
          <w:bCs/>
          <w:lang w:val="uz-Cyrl-UZ"/>
        </w:rPr>
        <w:t xml:space="preserve"> can be</w:t>
      </w:r>
      <w:r w:rsidR="002246A7" w:rsidRPr="00F321FA">
        <w:rPr>
          <w:bCs/>
        </w:rPr>
        <w:t xml:space="preserve"> </w:t>
      </w:r>
      <w:r w:rsidR="002246A7" w:rsidRPr="00F321FA">
        <w:rPr>
          <w:bCs/>
          <w:lang w:val="uz-Cyrl-UZ"/>
        </w:rPr>
        <w:t xml:space="preserve">attained </w:t>
      </w:r>
      <w:r w:rsidR="00232D74" w:rsidRPr="00F321FA">
        <w:rPr>
          <w:bCs/>
        </w:rPr>
        <w:t xml:space="preserve">upon </w:t>
      </w:r>
      <w:r w:rsidR="00232D74" w:rsidRPr="00A81B6B">
        <w:rPr>
          <w:bCs/>
          <w:i/>
          <w:iCs/>
        </w:rPr>
        <w:t>p</w:t>
      </w:r>
      <w:r w:rsidR="002246A7" w:rsidRPr="00F321FA">
        <w:rPr>
          <w:bCs/>
          <w:lang w:val="uz-Cyrl-UZ"/>
        </w:rPr>
        <w:t xml:space="preserve">-type or </w:t>
      </w:r>
      <w:r w:rsidR="00232D74" w:rsidRPr="00A81B6B">
        <w:rPr>
          <w:bCs/>
          <w:i/>
          <w:iCs/>
        </w:rPr>
        <w:t>n</w:t>
      </w:r>
      <w:r w:rsidR="002246A7" w:rsidRPr="00F321FA">
        <w:rPr>
          <w:bCs/>
          <w:lang w:val="uz-Cyrl-UZ"/>
        </w:rPr>
        <w:t>-type doping.</w:t>
      </w:r>
      <w:r w:rsidR="00232D74" w:rsidRPr="00F321FA">
        <w:rPr>
          <w:bCs/>
        </w:rPr>
        <w:t xml:space="preserve">  Interestingly, peak values computed for </w:t>
      </w:r>
      <w:r w:rsidR="00232D74" w:rsidRPr="00F321FA">
        <w:rPr>
          <w:szCs w:val="22"/>
        </w:rPr>
        <w:t>Rb</w:t>
      </w:r>
      <w:r w:rsidR="00232D74" w:rsidRPr="00F321FA">
        <w:rPr>
          <w:szCs w:val="22"/>
          <w:vertAlign w:val="subscript"/>
        </w:rPr>
        <w:t>0.2</w:t>
      </w:r>
      <w:r w:rsidR="00232D74" w:rsidRPr="00F321FA">
        <w:rPr>
          <w:szCs w:val="22"/>
        </w:rPr>
        <w:t>Ba</w:t>
      </w:r>
      <w:r w:rsidR="00232D74" w:rsidRPr="00F321FA">
        <w:rPr>
          <w:szCs w:val="22"/>
          <w:vertAlign w:val="subscript"/>
        </w:rPr>
        <w:t>0.4</w:t>
      </w:r>
      <w:r w:rsidR="00232D74" w:rsidRPr="00F321FA">
        <w:rPr>
          <w:szCs w:val="22"/>
        </w:rPr>
        <w:t>Cr</w:t>
      </w:r>
      <w:r w:rsidR="00232D74" w:rsidRPr="00F321FA">
        <w:rPr>
          <w:szCs w:val="22"/>
          <w:vertAlign w:val="subscript"/>
        </w:rPr>
        <w:t>5</w:t>
      </w:r>
      <w:r w:rsidR="00232D74" w:rsidRPr="00F321FA">
        <w:rPr>
          <w:szCs w:val="22"/>
        </w:rPr>
        <w:t>Se</w:t>
      </w:r>
      <w:r w:rsidR="00232D74" w:rsidRPr="00F321FA">
        <w:rPr>
          <w:szCs w:val="22"/>
          <w:vertAlign w:val="subscript"/>
        </w:rPr>
        <w:t>8</w:t>
      </w:r>
      <w:r w:rsidR="00232D74" w:rsidRPr="00F321FA">
        <w:rPr>
          <w:szCs w:val="22"/>
          <w:lang w:val="uz-Cyrl-UZ"/>
        </w:rPr>
        <w:t xml:space="preserve"> </w:t>
      </w:r>
      <w:r w:rsidR="00232D74" w:rsidRPr="00F321FA">
        <w:rPr>
          <w:szCs w:val="22"/>
        </w:rPr>
        <w:t>are higher than those computed for Ba</w:t>
      </w:r>
      <w:r w:rsidR="00232D74" w:rsidRPr="00F321FA">
        <w:rPr>
          <w:szCs w:val="22"/>
          <w:vertAlign w:val="subscript"/>
        </w:rPr>
        <w:t>0.5</w:t>
      </w:r>
      <w:r w:rsidR="00232D74" w:rsidRPr="00F321FA">
        <w:rPr>
          <w:szCs w:val="22"/>
        </w:rPr>
        <w:t>Cr</w:t>
      </w:r>
      <w:r w:rsidR="00232D74" w:rsidRPr="00F321FA">
        <w:rPr>
          <w:szCs w:val="22"/>
          <w:vertAlign w:val="subscript"/>
        </w:rPr>
        <w:t>5</w:t>
      </w:r>
      <w:r w:rsidR="00232D74" w:rsidRPr="00F321FA">
        <w:rPr>
          <w:szCs w:val="22"/>
        </w:rPr>
        <w:t>Se</w:t>
      </w:r>
      <w:r w:rsidR="00232D74" w:rsidRPr="00F321FA">
        <w:rPr>
          <w:szCs w:val="22"/>
          <w:vertAlign w:val="subscript"/>
        </w:rPr>
        <w:t>8</w:t>
      </w:r>
      <w:r w:rsidR="00232D74" w:rsidRPr="00F321FA">
        <w:rPr>
          <w:szCs w:val="22"/>
        </w:rPr>
        <w:t xml:space="preserve"> (1700 vs. </w:t>
      </w:r>
      <w:r w:rsidR="00232D74" w:rsidRPr="00F321FA">
        <w:rPr>
          <w:rFonts w:ascii="Symbol" w:hAnsi="Symbol"/>
        </w:rPr>
        <w:t></w:t>
      </w:r>
      <w:r w:rsidR="00232D74" w:rsidRPr="00F321FA">
        <w:rPr>
          <w:rFonts w:ascii="Symbol" w:hAnsi="Symbol"/>
        </w:rPr>
        <w:t></w:t>
      </w:r>
      <w:r w:rsidR="00232D74" w:rsidRPr="00F321FA">
        <w:rPr>
          <w:rFonts w:ascii="Symbol" w:hAnsi="Symbol"/>
        </w:rPr>
        <w:t></w:t>
      </w:r>
      <w:r w:rsidR="00232D74" w:rsidRPr="00F321FA">
        <w:rPr>
          <w:rFonts w:ascii="Symbol" w:hAnsi="Symbol"/>
        </w:rPr>
        <w:t></w:t>
      </w:r>
      <w:r w:rsidR="00232D74" w:rsidRPr="00F321FA">
        <w:rPr>
          <w:rFonts w:ascii="Symbol" w:hAnsi="Symbol"/>
        </w:rPr>
        <w:t></w:t>
      </w:r>
      <w:r w:rsidR="00232D74" w:rsidRPr="00F321FA">
        <w:rPr>
          <w:szCs w:val="22"/>
          <w:lang w:val="uz-Cyrl-UZ"/>
        </w:rPr>
        <w:t>μV</w:t>
      </w:r>
      <w:r w:rsidR="00C82D75" w:rsidRPr="00F321FA">
        <w:t>.K</w:t>
      </w:r>
      <w:r w:rsidR="00C82D75" w:rsidRPr="00F321FA">
        <w:rPr>
          <w:vertAlign w:val="superscript"/>
        </w:rPr>
        <w:t>-1</w:t>
      </w:r>
      <w:r w:rsidR="007677EA" w:rsidRPr="00F321FA">
        <w:rPr>
          <w:szCs w:val="22"/>
        </w:rPr>
        <w:t xml:space="preserve"> at 300 K for instance for </w:t>
      </w:r>
      <w:r w:rsidR="007677EA" w:rsidRPr="00A81B6B">
        <w:rPr>
          <w:i/>
          <w:iCs/>
          <w:szCs w:val="22"/>
        </w:rPr>
        <w:t>p</w:t>
      </w:r>
      <w:r w:rsidR="007677EA" w:rsidRPr="00F321FA">
        <w:rPr>
          <w:szCs w:val="22"/>
        </w:rPr>
        <w:t xml:space="preserve">-type). This is in agreement with experiments which </w:t>
      </w:r>
      <w:r w:rsidR="007677EA" w:rsidRPr="00F321FA">
        <w:rPr>
          <w:szCs w:val="22"/>
        </w:rPr>
        <w:lastRenderedPageBreak/>
        <w:t>show thermopower higher for the former than for the latter (</w:t>
      </w:r>
      <w:r w:rsidR="007677EA" w:rsidRPr="00F321FA">
        <w:rPr>
          <w:i/>
          <w:iCs/>
          <w:szCs w:val="22"/>
        </w:rPr>
        <w:t>vide supra</w:t>
      </w:r>
      <w:r w:rsidR="007677EA" w:rsidRPr="00F321FA">
        <w:rPr>
          <w:szCs w:val="22"/>
        </w:rPr>
        <w:t>).</w:t>
      </w:r>
      <w:r w:rsidR="001D340F" w:rsidRPr="00F321FA">
        <w:rPr>
          <w:szCs w:val="22"/>
        </w:rPr>
        <w:t xml:space="preserve"> We note as well that the </w:t>
      </w:r>
      <w:r w:rsidR="001D340F" w:rsidRPr="00F321FA">
        <w:rPr>
          <w:i/>
          <w:iCs/>
          <w:szCs w:val="22"/>
        </w:rPr>
        <w:t>S</w:t>
      </w:r>
      <w:r w:rsidR="001D340F" w:rsidRPr="00F321FA">
        <w:rPr>
          <w:szCs w:val="22"/>
        </w:rPr>
        <w:t xml:space="preserve"> curve for Rb</w:t>
      </w:r>
      <w:r w:rsidR="001D340F" w:rsidRPr="00F321FA">
        <w:rPr>
          <w:szCs w:val="22"/>
          <w:vertAlign w:val="subscript"/>
        </w:rPr>
        <w:t>0.2</w:t>
      </w:r>
      <w:r w:rsidR="001D340F" w:rsidRPr="00F321FA">
        <w:rPr>
          <w:szCs w:val="22"/>
        </w:rPr>
        <w:t>Ba</w:t>
      </w:r>
      <w:r w:rsidR="001D340F" w:rsidRPr="00F321FA">
        <w:rPr>
          <w:szCs w:val="22"/>
          <w:vertAlign w:val="subscript"/>
        </w:rPr>
        <w:t>0.4</w:t>
      </w:r>
      <w:r w:rsidR="001D340F" w:rsidRPr="00F321FA">
        <w:rPr>
          <w:szCs w:val="22"/>
        </w:rPr>
        <w:t>Cr</w:t>
      </w:r>
      <w:r w:rsidR="001D340F" w:rsidRPr="00F321FA">
        <w:rPr>
          <w:szCs w:val="22"/>
          <w:vertAlign w:val="subscript"/>
        </w:rPr>
        <w:t>5</w:t>
      </w:r>
      <w:r w:rsidR="001D340F" w:rsidRPr="00F321FA">
        <w:rPr>
          <w:szCs w:val="22"/>
        </w:rPr>
        <w:t>Se</w:t>
      </w:r>
      <w:r w:rsidR="001D340F" w:rsidRPr="00F321FA">
        <w:rPr>
          <w:szCs w:val="22"/>
          <w:vertAlign w:val="subscript"/>
        </w:rPr>
        <w:t>8</w:t>
      </w:r>
      <w:r w:rsidR="001D340F" w:rsidRPr="00F321FA">
        <w:rPr>
          <w:szCs w:val="22"/>
          <w:lang w:val="uz-Cyrl-UZ"/>
        </w:rPr>
        <w:t xml:space="preserve"> </w:t>
      </w:r>
      <w:r w:rsidR="001D340F" w:rsidRPr="00F321FA">
        <w:rPr>
          <w:szCs w:val="22"/>
        </w:rPr>
        <w:t>is more ‘complex’ than that for Ba</w:t>
      </w:r>
      <w:r w:rsidR="001D340F" w:rsidRPr="00F321FA">
        <w:rPr>
          <w:szCs w:val="22"/>
          <w:vertAlign w:val="subscript"/>
        </w:rPr>
        <w:t>0.5</w:t>
      </w:r>
      <w:r w:rsidR="001D340F" w:rsidRPr="00F321FA">
        <w:rPr>
          <w:szCs w:val="22"/>
        </w:rPr>
        <w:t>Cr</w:t>
      </w:r>
      <w:r w:rsidR="001D340F" w:rsidRPr="00F321FA">
        <w:rPr>
          <w:szCs w:val="22"/>
          <w:vertAlign w:val="subscript"/>
        </w:rPr>
        <w:t>5</w:t>
      </w:r>
      <w:r w:rsidR="001D340F" w:rsidRPr="00F321FA">
        <w:rPr>
          <w:szCs w:val="22"/>
        </w:rPr>
        <w:t>Se</w:t>
      </w:r>
      <w:r w:rsidR="001D340F" w:rsidRPr="00F321FA">
        <w:rPr>
          <w:szCs w:val="22"/>
          <w:vertAlign w:val="subscript"/>
        </w:rPr>
        <w:t>8</w:t>
      </w:r>
      <w:r w:rsidR="001D340F" w:rsidRPr="00F321FA">
        <w:rPr>
          <w:szCs w:val="22"/>
        </w:rPr>
        <w:t xml:space="preserve"> due a more spin-polarized DOS for the former.</w:t>
      </w:r>
    </w:p>
    <w:p w14:paraId="3C057B6B" w14:textId="685851C1" w:rsidR="00943C87" w:rsidRDefault="006F2986" w:rsidP="00943C87">
      <w:pPr>
        <w:pStyle w:val="NormalWeb"/>
        <w:jc w:val="center"/>
        <w:rPr>
          <w:rFonts w:eastAsia="Times New Roman"/>
          <w:lang w:val="uz-Cyrl-UZ" w:eastAsia="fr-FR"/>
        </w:rPr>
      </w:pPr>
      <w:r>
        <w:rPr>
          <w:rFonts w:eastAsia="Times New Roman"/>
          <w:noProof/>
          <w:lang w:val="fr-FR" w:eastAsia="fr-FR"/>
        </w:rPr>
        <w:drawing>
          <wp:inline distT="0" distB="0" distL="0" distR="0" wp14:anchorId="1F454995" wp14:editId="709A274D">
            <wp:extent cx="2728210" cy="18864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lat-Rb2Ba4-Seebeck-tr-300-800K-last-publi.png"/>
                    <pic:cNvPicPr/>
                  </pic:nvPicPr>
                  <pic:blipFill rotWithShape="1">
                    <a:blip r:embed="rId26">
                      <a:extLst>
                        <a:ext uri="{28A0092B-C50C-407E-A947-70E740481C1C}">
                          <a14:useLocalDpi xmlns:a14="http://schemas.microsoft.com/office/drawing/2010/main" val="0"/>
                        </a:ext>
                      </a:extLst>
                    </a:blip>
                    <a:srcRect l="1815" t="12539" r="8977" b="7638"/>
                    <a:stretch/>
                  </pic:blipFill>
                  <pic:spPr bwMode="auto">
                    <a:xfrm>
                      <a:off x="0" y="0"/>
                      <a:ext cx="2728210" cy="18864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43C87">
        <w:rPr>
          <w:rFonts w:eastAsia="Times New Roman"/>
          <w:lang w:val="uz-Cyrl-UZ" w:eastAsia="fr-FR"/>
        </w:rPr>
        <w:tab/>
      </w:r>
      <w:r w:rsidR="00775851" w:rsidRPr="00775851">
        <w:rPr>
          <w:rFonts w:eastAsia="Times New Roman"/>
          <w:noProof/>
          <w:lang w:val="fr-FR" w:eastAsia="fr-FR"/>
        </w:rPr>
        <w:drawing>
          <wp:inline distT="0" distB="0" distL="0" distR="0" wp14:anchorId="677A52B5" wp14:editId="757A8403">
            <wp:extent cx="2734123" cy="1890000"/>
            <wp:effectExtent l="0" t="0" r="9525"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lat-Ba05Cr5Se8-Seebeck-300K-800k-publi-Rb2Ba4.png"/>
                    <pic:cNvPicPr/>
                  </pic:nvPicPr>
                  <pic:blipFill rotWithShape="1">
                    <a:blip r:embed="rId27">
                      <a:extLst>
                        <a:ext uri="{28A0092B-C50C-407E-A947-70E740481C1C}">
                          <a14:useLocalDpi xmlns:a14="http://schemas.microsoft.com/office/drawing/2010/main" val="0"/>
                        </a:ext>
                      </a:extLst>
                    </a:blip>
                    <a:srcRect l="1588" t="13348" r="9421" b="7028"/>
                    <a:stretch/>
                  </pic:blipFill>
                  <pic:spPr bwMode="auto">
                    <a:xfrm>
                      <a:off x="0" y="0"/>
                      <a:ext cx="2734123" cy="1890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89B443" w14:textId="78B5D1A4" w:rsidR="00ED71AE" w:rsidRDefault="00ED71AE" w:rsidP="005B2BFB">
      <w:pPr>
        <w:spacing w:after="240" w:line="276" w:lineRule="auto"/>
        <w:rPr>
          <w:sz w:val="22"/>
          <w:szCs w:val="20"/>
          <w:lang w:val="uz-Cyrl-UZ"/>
        </w:rPr>
      </w:pPr>
      <w:r w:rsidRPr="00591BE6">
        <w:rPr>
          <w:b/>
          <w:bCs/>
          <w:sz w:val="22"/>
          <w:szCs w:val="20"/>
        </w:rPr>
        <w:t xml:space="preserve">Figure </w:t>
      </w:r>
      <w:r w:rsidR="005274E1" w:rsidRPr="00591BE6">
        <w:rPr>
          <w:b/>
          <w:bCs/>
          <w:sz w:val="22"/>
          <w:szCs w:val="20"/>
        </w:rPr>
        <w:t>7</w:t>
      </w:r>
      <w:r w:rsidRPr="00591BE6">
        <w:rPr>
          <w:b/>
          <w:bCs/>
          <w:sz w:val="22"/>
          <w:szCs w:val="20"/>
        </w:rPr>
        <w:t>.</w:t>
      </w:r>
      <w:r w:rsidRPr="00591BE6">
        <w:rPr>
          <w:sz w:val="22"/>
          <w:szCs w:val="20"/>
        </w:rPr>
        <w:t xml:space="preserve"> </w:t>
      </w:r>
      <w:r w:rsidRPr="00591BE6">
        <w:rPr>
          <w:sz w:val="22"/>
          <w:szCs w:val="20"/>
          <w:lang w:val="uz-Cyrl-UZ"/>
        </w:rPr>
        <w:t>Seebeck coefficient</w:t>
      </w:r>
      <w:r w:rsidRPr="00591BE6">
        <w:rPr>
          <w:sz w:val="22"/>
          <w:szCs w:val="20"/>
        </w:rPr>
        <w:t xml:space="preserve"> (</w:t>
      </w:r>
      <w:r w:rsidRPr="00591BE6">
        <w:rPr>
          <w:i/>
          <w:iCs/>
          <w:sz w:val="22"/>
          <w:szCs w:val="20"/>
        </w:rPr>
        <w:t>S</w:t>
      </w:r>
      <w:r w:rsidRPr="00591BE6">
        <w:rPr>
          <w:sz w:val="22"/>
          <w:szCs w:val="20"/>
        </w:rPr>
        <w:t>)</w:t>
      </w:r>
      <w:r w:rsidRPr="00591BE6">
        <w:rPr>
          <w:sz w:val="22"/>
          <w:szCs w:val="20"/>
          <w:lang w:val="uz-Cyrl-UZ"/>
        </w:rPr>
        <w:t xml:space="preserve"> as a function of the chemical potential </w:t>
      </w:r>
      <w:r w:rsidRPr="00591BE6">
        <w:rPr>
          <w:sz w:val="22"/>
          <w:szCs w:val="20"/>
        </w:rPr>
        <w:t>(</w:t>
      </w:r>
      <w:r w:rsidRPr="00591BE6">
        <w:rPr>
          <w:rFonts w:ascii="Symbol" w:hAnsi="Symbol"/>
          <w:i/>
          <w:iCs/>
          <w:sz w:val="22"/>
          <w:szCs w:val="20"/>
          <w:lang w:val="uz-Cyrl-UZ"/>
        </w:rPr>
        <w:t></w:t>
      </w:r>
      <w:r w:rsidRPr="00591BE6">
        <w:rPr>
          <w:sz w:val="22"/>
          <w:szCs w:val="20"/>
        </w:rPr>
        <w:t>)</w:t>
      </w:r>
      <w:r w:rsidRPr="00591BE6">
        <w:rPr>
          <w:sz w:val="22"/>
          <w:szCs w:val="20"/>
          <w:lang w:val="uz-Cyrl-UZ"/>
        </w:rPr>
        <w:t xml:space="preserve"> computed for </w:t>
      </w:r>
      <w:r w:rsidRPr="00591BE6">
        <w:rPr>
          <w:sz w:val="22"/>
          <w:szCs w:val="20"/>
        </w:rPr>
        <w:t>Rb</w:t>
      </w:r>
      <w:r w:rsidRPr="00591BE6">
        <w:rPr>
          <w:sz w:val="22"/>
          <w:szCs w:val="20"/>
          <w:vertAlign w:val="subscript"/>
        </w:rPr>
        <w:t>0.2</w:t>
      </w:r>
      <w:r w:rsidRPr="00591BE6">
        <w:rPr>
          <w:sz w:val="22"/>
          <w:szCs w:val="20"/>
        </w:rPr>
        <w:t>Ba</w:t>
      </w:r>
      <w:r w:rsidRPr="00591BE6">
        <w:rPr>
          <w:sz w:val="22"/>
          <w:szCs w:val="20"/>
          <w:vertAlign w:val="subscript"/>
        </w:rPr>
        <w:t>0.4</w:t>
      </w:r>
      <w:r w:rsidRPr="00591BE6">
        <w:rPr>
          <w:sz w:val="22"/>
          <w:szCs w:val="20"/>
        </w:rPr>
        <w:t>Cr</w:t>
      </w:r>
      <w:r w:rsidRPr="00591BE6">
        <w:rPr>
          <w:sz w:val="22"/>
          <w:szCs w:val="20"/>
          <w:vertAlign w:val="subscript"/>
        </w:rPr>
        <w:t>5</w:t>
      </w:r>
      <w:r w:rsidRPr="00591BE6">
        <w:rPr>
          <w:sz w:val="22"/>
          <w:szCs w:val="20"/>
        </w:rPr>
        <w:t>Se</w:t>
      </w:r>
      <w:r w:rsidRPr="00591BE6">
        <w:rPr>
          <w:sz w:val="22"/>
          <w:szCs w:val="20"/>
          <w:vertAlign w:val="subscript"/>
        </w:rPr>
        <w:t>8</w:t>
      </w:r>
      <w:r w:rsidRPr="00591BE6">
        <w:rPr>
          <w:sz w:val="22"/>
          <w:szCs w:val="20"/>
          <w:lang w:val="uz-Cyrl-UZ"/>
        </w:rPr>
        <w:t xml:space="preserve"> (left) and </w:t>
      </w:r>
      <w:r w:rsidRPr="00591BE6">
        <w:rPr>
          <w:sz w:val="22"/>
          <w:szCs w:val="20"/>
        </w:rPr>
        <w:t>Ba</w:t>
      </w:r>
      <w:r w:rsidRPr="00591BE6">
        <w:rPr>
          <w:sz w:val="22"/>
          <w:szCs w:val="20"/>
          <w:vertAlign w:val="subscript"/>
        </w:rPr>
        <w:t>0.5</w:t>
      </w:r>
      <w:r w:rsidRPr="00591BE6">
        <w:rPr>
          <w:sz w:val="22"/>
          <w:szCs w:val="20"/>
        </w:rPr>
        <w:t>Cr</w:t>
      </w:r>
      <w:r w:rsidRPr="00591BE6">
        <w:rPr>
          <w:sz w:val="22"/>
          <w:szCs w:val="20"/>
          <w:vertAlign w:val="subscript"/>
        </w:rPr>
        <w:t>5</w:t>
      </w:r>
      <w:r w:rsidRPr="00591BE6">
        <w:rPr>
          <w:sz w:val="22"/>
          <w:szCs w:val="20"/>
        </w:rPr>
        <w:t>Se</w:t>
      </w:r>
      <w:r w:rsidRPr="00591BE6">
        <w:rPr>
          <w:sz w:val="22"/>
          <w:szCs w:val="20"/>
          <w:vertAlign w:val="subscript"/>
        </w:rPr>
        <w:t>8</w:t>
      </w:r>
      <w:r w:rsidRPr="00591BE6">
        <w:rPr>
          <w:sz w:val="22"/>
          <w:szCs w:val="20"/>
          <w:lang w:val="uz-Cyrl-UZ"/>
        </w:rPr>
        <w:t xml:space="preserve"> (right), at 300 K (</w:t>
      </w:r>
      <w:r w:rsidRPr="00591BE6">
        <w:rPr>
          <w:sz w:val="22"/>
          <w:szCs w:val="20"/>
        </w:rPr>
        <w:t xml:space="preserve">blue </w:t>
      </w:r>
      <w:r w:rsidRPr="00591BE6">
        <w:rPr>
          <w:sz w:val="22"/>
          <w:szCs w:val="20"/>
          <w:lang w:val="uz-Cyrl-UZ"/>
        </w:rPr>
        <w:t xml:space="preserve">line) and </w:t>
      </w:r>
      <w:r w:rsidR="00015504" w:rsidRPr="00591BE6">
        <w:rPr>
          <w:sz w:val="22"/>
          <w:szCs w:val="20"/>
        </w:rPr>
        <w:t>8</w:t>
      </w:r>
      <w:r w:rsidRPr="00591BE6">
        <w:rPr>
          <w:sz w:val="22"/>
          <w:szCs w:val="20"/>
          <w:lang w:val="uz-Cyrl-UZ"/>
        </w:rPr>
        <w:t>00 K (</w:t>
      </w:r>
      <w:r w:rsidRPr="00591BE6">
        <w:rPr>
          <w:sz w:val="22"/>
          <w:szCs w:val="20"/>
        </w:rPr>
        <w:t>r</w:t>
      </w:r>
      <w:r w:rsidRPr="00591BE6">
        <w:rPr>
          <w:sz w:val="22"/>
          <w:szCs w:val="20"/>
          <w:lang w:val="uz-Cyrl-UZ"/>
        </w:rPr>
        <w:t>ed line).</w:t>
      </w:r>
    </w:p>
    <w:p w14:paraId="4316AC09" w14:textId="37678D84" w:rsidR="00000AC0" w:rsidRPr="0049177D" w:rsidRDefault="00BA0978" w:rsidP="005B2BFB">
      <w:pPr>
        <w:spacing w:before="360" w:after="120"/>
      </w:pPr>
      <w:r w:rsidRPr="001523FA">
        <w:rPr>
          <w:b/>
        </w:rPr>
        <w:t xml:space="preserve">Transport </w:t>
      </w:r>
      <w:r w:rsidR="001B3C6B" w:rsidRPr="001523FA">
        <w:rPr>
          <w:b/>
        </w:rPr>
        <w:t>P</w:t>
      </w:r>
      <w:r w:rsidRPr="001523FA">
        <w:rPr>
          <w:b/>
        </w:rPr>
        <w:t>roperties.</w:t>
      </w:r>
      <w:r w:rsidRPr="001523FA">
        <w:t xml:space="preserve"> </w:t>
      </w:r>
      <w:r w:rsidR="001B3C6B" w:rsidRPr="001523FA">
        <w:t>T</w:t>
      </w:r>
      <w:r w:rsidR="00A8258E" w:rsidRPr="001523FA">
        <w:t xml:space="preserve">ransport properties </w:t>
      </w:r>
      <w:r w:rsidR="001B3C6B" w:rsidRPr="001523FA">
        <w:t>of Rb</w:t>
      </w:r>
      <w:r w:rsidR="001B3C6B" w:rsidRPr="001523FA">
        <w:rPr>
          <w:vertAlign w:val="subscript"/>
        </w:rPr>
        <w:t>0.2</w:t>
      </w:r>
      <w:r w:rsidR="001B3C6B" w:rsidRPr="001523FA">
        <w:t>Ba</w:t>
      </w:r>
      <w:r w:rsidR="001B3C6B" w:rsidRPr="001523FA">
        <w:rPr>
          <w:vertAlign w:val="subscript"/>
        </w:rPr>
        <w:t>0.4</w:t>
      </w:r>
      <w:r w:rsidR="001B3C6B" w:rsidRPr="001523FA">
        <w:t>Cr</w:t>
      </w:r>
      <w:r w:rsidR="001B3C6B" w:rsidRPr="001523FA">
        <w:rPr>
          <w:vertAlign w:val="subscript"/>
        </w:rPr>
        <w:t>5</w:t>
      </w:r>
      <w:r w:rsidR="001B3C6B" w:rsidRPr="001523FA">
        <w:t>Se</w:t>
      </w:r>
      <w:r w:rsidR="001B3C6B" w:rsidRPr="001523FA">
        <w:rPr>
          <w:vertAlign w:val="subscript"/>
        </w:rPr>
        <w:t>8</w:t>
      </w:r>
      <w:r w:rsidR="001B3C6B" w:rsidRPr="001523FA">
        <w:t xml:space="preserve"> </w:t>
      </w:r>
      <w:r w:rsidR="00A8258E" w:rsidRPr="001523FA">
        <w:t>were measured on a densified sample.</w:t>
      </w:r>
      <w:r w:rsidR="00A8258E" w:rsidRPr="0049177D">
        <w:t xml:space="preserve"> </w:t>
      </w:r>
      <w:r w:rsidR="00152BBC">
        <w:t>The Seebeck coefficient, electrical resistivity and resulting power factor</w:t>
      </w:r>
      <w:r w:rsidR="00A8258E" w:rsidRPr="0049177D">
        <w:t xml:space="preserve"> are </w:t>
      </w:r>
      <w:r w:rsidR="00A8258E" w:rsidRPr="001523FA">
        <w:t xml:space="preserve">displayed </w:t>
      </w:r>
      <w:r w:rsidR="001B3C6B" w:rsidRPr="001523FA">
        <w:t>i</w:t>
      </w:r>
      <w:r w:rsidR="00A8258E" w:rsidRPr="001523FA">
        <w:t>n</w:t>
      </w:r>
      <w:r w:rsidR="00A8258E" w:rsidRPr="0049177D">
        <w:t xml:space="preserve"> </w:t>
      </w:r>
      <w:r w:rsidR="00A8258E" w:rsidRPr="0049177D">
        <w:fldChar w:fldCharType="begin"/>
      </w:r>
      <w:r w:rsidR="00A8258E" w:rsidRPr="0049177D">
        <w:instrText xml:space="preserve"> REF _Ref155628334 \h </w:instrText>
      </w:r>
      <w:r w:rsidR="00A8258E" w:rsidRPr="0049177D">
        <w:fldChar w:fldCharType="separate"/>
      </w:r>
      <w:r w:rsidR="00B7537F" w:rsidRPr="00035844">
        <w:rPr>
          <w:b/>
          <w:bCs/>
          <w:sz w:val="22"/>
          <w:szCs w:val="22"/>
        </w:rPr>
        <w:t xml:space="preserve">Figure </w:t>
      </w:r>
      <w:r w:rsidR="00A8258E" w:rsidRPr="0049177D">
        <w:fldChar w:fldCharType="end"/>
      </w:r>
      <w:r w:rsidR="006C2F9C" w:rsidRPr="00152BBC">
        <w:rPr>
          <w:b/>
          <w:bCs/>
          <w:sz w:val="22"/>
          <w:szCs w:val="22"/>
        </w:rPr>
        <w:t>8</w:t>
      </w:r>
      <w:r w:rsidR="00A8258E" w:rsidRPr="0049177D">
        <w:t xml:space="preserve">, including those of </w:t>
      </w:r>
      <w:r w:rsidR="001307F7">
        <w:t>other pertinent pseudo-</w:t>
      </w:r>
      <w:r w:rsidR="001307F7" w:rsidRPr="001523FA">
        <w:t>hollandites</w:t>
      </w:r>
      <w:r w:rsidR="00A8258E" w:rsidRPr="001523FA">
        <w:t xml:space="preserve"> </w:t>
      </w:r>
      <w:r w:rsidR="001B3C6B" w:rsidRPr="001523FA">
        <w:t>for</w:t>
      </w:r>
      <w:r w:rsidR="00A8258E" w:rsidRPr="001523FA">
        <w:t xml:space="preserve"> comparison. </w:t>
      </w:r>
      <w:r w:rsidR="001523FA" w:rsidRPr="001523FA">
        <w:t>T</w:t>
      </w:r>
      <w:r w:rsidR="00A8258E" w:rsidRPr="001523FA">
        <w:t xml:space="preserve">he Seebeck coefficient </w:t>
      </w:r>
      <w:r w:rsidR="001523FA" w:rsidRPr="001523FA">
        <w:t>of Rb</w:t>
      </w:r>
      <w:r w:rsidR="001523FA" w:rsidRPr="001523FA">
        <w:rPr>
          <w:vertAlign w:val="subscript"/>
        </w:rPr>
        <w:t>0.2</w:t>
      </w:r>
      <w:r w:rsidR="001523FA" w:rsidRPr="001523FA">
        <w:t>Ba</w:t>
      </w:r>
      <w:r w:rsidR="001523FA" w:rsidRPr="001523FA">
        <w:rPr>
          <w:vertAlign w:val="subscript"/>
        </w:rPr>
        <w:t>0.4</w:t>
      </w:r>
      <w:r w:rsidR="001523FA" w:rsidRPr="001523FA">
        <w:t>Cr</w:t>
      </w:r>
      <w:r w:rsidR="001523FA" w:rsidRPr="001523FA">
        <w:rPr>
          <w:vertAlign w:val="subscript"/>
        </w:rPr>
        <w:t>5</w:t>
      </w:r>
      <w:r w:rsidR="001523FA" w:rsidRPr="001523FA">
        <w:t>Se</w:t>
      </w:r>
      <w:r w:rsidR="001523FA" w:rsidRPr="001523FA">
        <w:rPr>
          <w:vertAlign w:val="subscript"/>
        </w:rPr>
        <w:t>8</w:t>
      </w:r>
      <w:r w:rsidR="001523FA" w:rsidRPr="001523FA">
        <w:t xml:space="preserve"> </w:t>
      </w:r>
      <w:r w:rsidR="00854462" w:rsidRPr="001523FA">
        <w:t>remains</w:t>
      </w:r>
      <w:r w:rsidR="00A8258E" w:rsidRPr="001523FA">
        <w:t xml:space="preserve"> positive</w:t>
      </w:r>
      <w:r w:rsidR="00A8258E" w:rsidRPr="0049177D">
        <w:t xml:space="preserve"> </w:t>
      </w:r>
      <w:r w:rsidR="00854462">
        <w:t>across</w:t>
      </w:r>
      <w:r w:rsidR="00A8258E" w:rsidRPr="0049177D">
        <w:t xml:space="preserve"> the </w:t>
      </w:r>
      <w:r w:rsidR="00854462">
        <w:t>entire</w:t>
      </w:r>
      <w:r w:rsidR="00A8258E" w:rsidRPr="0049177D">
        <w:t xml:space="preserve"> temperature range</w:t>
      </w:r>
      <w:r w:rsidR="00854462" w:rsidRPr="001523FA">
        <w:t>,</w:t>
      </w:r>
      <w:r w:rsidR="00DC6173" w:rsidRPr="001523FA">
        <w:t xml:space="preserve"> </w:t>
      </w:r>
      <w:r w:rsidR="00A8258E" w:rsidRPr="0049177D">
        <w:t xml:space="preserve">indicating that holes are </w:t>
      </w:r>
      <w:r w:rsidR="00177D72" w:rsidRPr="0049177D">
        <w:t xml:space="preserve">the dominant charge carriers in this compound. </w:t>
      </w:r>
      <w:r w:rsidR="009724E9">
        <w:t>Thermopower</w:t>
      </w:r>
      <w:r w:rsidR="00177D72" w:rsidRPr="0049177D">
        <w:t xml:space="preserve"> values increase with temperature until reaching a </w:t>
      </w:r>
      <w:r w:rsidR="00020E27">
        <w:t>peak</w:t>
      </w:r>
      <w:r w:rsidR="00177D72" w:rsidRPr="0049177D">
        <w:t xml:space="preserve"> value of about 400 </w:t>
      </w:r>
      <w:proofErr w:type="gramStart"/>
      <w:r w:rsidR="00177D72" w:rsidRPr="0049177D">
        <w:t>µV.K</w:t>
      </w:r>
      <w:proofErr w:type="gramEnd"/>
      <w:r w:rsidR="00177D72" w:rsidRPr="0049177D">
        <w:rPr>
          <w:vertAlign w:val="superscript"/>
        </w:rPr>
        <w:t>-1</w:t>
      </w:r>
      <w:r w:rsidR="00177D72" w:rsidRPr="0049177D">
        <w:t xml:space="preserve"> at 6</w:t>
      </w:r>
      <w:r w:rsidR="00F610FC">
        <w:t>20</w:t>
      </w:r>
      <w:r w:rsidR="00177D72" w:rsidRPr="0049177D">
        <w:t xml:space="preserve"> K</w:t>
      </w:r>
      <w:r w:rsidR="00020E27">
        <w:t>,</w:t>
      </w:r>
      <w:r w:rsidR="00177D72" w:rsidRPr="0049177D">
        <w:t xml:space="preserve"> </w:t>
      </w:r>
      <w:r w:rsidR="00020E27">
        <w:t>followed by a</w:t>
      </w:r>
      <w:r w:rsidR="00177D72" w:rsidRPr="0049177D">
        <w:t xml:space="preserve"> decrease at higher temperatures, attributed to the thermal activation of minority carriers. The Seebeck </w:t>
      </w:r>
      <w:r w:rsidR="009724E9">
        <w:t xml:space="preserve">coefficient </w:t>
      </w:r>
      <w:r w:rsidR="00177D72" w:rsidRPr="0049177D">
        <w:t xml:space="preserve">evolution with temperature is similar </w:t>
      </w:r>
      <w:r w:rsidR="005B7CBE">
        <w:t>to</w:t>
      </w:r>
      <w:r w:rsidR="00177D72" w:rsidRPr="0049177D">
        <w:t xml:space="preserve"> that of Ba</w:t>
      </w:r>
      <w:r w:rsidR="00177D72" w:rsidRPr="009816C9">
        <w:rPr>
          <w:vertAlign w:val="subscript"/>
        </w:rPr>
        <w:t>0.5</w:t>
      </w:r>
      <w:r w:rsidR="00177D72" w:rsidRPr="0049177D">
        <w:t>Cr</w:t>
      </w:r>
      <w:r w:rsidR="00177D72" w:rsidRPr="009816C9">
        <w:rPr>
          <w:vertAlign w:val="subscript"/>
        </w:rPr>
        <w:t>5</w:t>
      </w:r>
      <w:r w:rsidR="00177D72" w:rsidRPr="0049177D">
        <w:t>Se</w:t>
      </w:r>
      <w:r w:rsidR="00177D72" w:rsidRPr="009816C9">
        <w:rPr>
          <w:vertAlign w:val="subscript"/>
        </w:rPr>
        <w:t>8</w:t>
      </w:r>
      <w:r w:rsidR="005B7CBE" w:rsidRPr="005B7CBE">
        <w:t>, with the notable distinction that the absolute values for Rb</w:t>
      </w:r>
      <w:r w:rsidR="005B7CBE" w:rsidRPr="005B7CBE">
        <w:rPr>
          <w:vertAlign w:val="subscript"/>
        </w:rPr>
        <w:t>0.2</w:t>
      </w:r>
      <w:r w:rsidR="005B7CBE" w:rsidRPr="005B7CBE">
        <w:t>Ba</w:t>
      </w:r>
      <w:r w:rsidR="005B7CBE" w:rsidRPr="005B7CBE">
        <w:rPr>
          <w:vertAlign w:val="subscript"/>
        </w:rPr>
        <w:t>0.4</w:t>
      </w:r>
      <w:r w:rsidR="005B7CBE" w:rsidRPr="005B7CBE">
        <w:t>Cr</w:t>
      </w:r>
      <w:r w:rsidR="005B7CBE" w:rsidRPr="005B7CBE">
        <w:rPr>
          <w:vertAlign w:val="subscript"/>
        </w:rPr>
        <w:t>5</w:t>
      </w:r>
      <w:r w:rsidR="005B7CBE" w:rsidRPr="005B7CBE">
        <w:t>Se</w:t>
      </w:r>
      <w:r w:rsidR="005B7CBE" w:rsidRPr="005B7CBE">
        <w:rPr>
          <w:vertAlign w:val="subscript"/>
        </w:rPr>
        <w:t>8</w:t>
      </w:r>
      <w:r w:rsidR="005B7CBE" w:rsidRPr="005B7CBE">
        <w:t xml:space="preserve"> are substantially higher throughout the temperature range, a</w:t>
      </w:r>
      <w:r w:rsidR="005B7CBE">
        <w:t>n advantageous</w:t>
      </w:r>
      <w:r w:rsidR="005B7CBE" w:rsidRPr="005B7CBE">
        <w:t xml:space="preserve"> characteristic </w:t>
      </w:r>
      <w:r w:rsidR="005B7CBE">
        <w:t>regarding</w:t>
      </w:r>
      <w:r w:rsidR="005B7CBE" w:rsidRPr="005B7CBE">
        <w:t xml:space="preserve"> thermoelectric performance</w:t>
      </w:r>
      <w:r w:rsidR="00177D72" w:rsidRPr="0049177D">
        <w:t>.</w:t>
      </w:r>
      <w:r w:rsidR="005108C2">
        <w:t xml:space="preserve"> </w:t>
      </w:r>
      <w:r w:rsidR="005108C2" w:rsidRPr="00E924AD">
        <w:t>The charge carrier concentration</w:t>
      </w:r>
      <w:r w:rsidR="00C82D75" w:rsidRPr="00E924AD">
        <w:t xml:space="preserve"> (</w:t>
      </w:r>
      <w:r w:rsidR="00C82D75" w:rsidRPr="00E924AD">
        <w:rPr>
          <w:i/>
          <w:iCs/>
        </w:rPr>
        <w:t>p</w:t>
      </w:r>
      <w:r w:rsidR="00C82D75" w:rsidRPr="00E924AD">
        <w:t>)</w:t>
      </w:r>
      <w:r w:rsidR="005108C2" w:rsidRPr="00E924AD">
        <w:t xml:space="preserve"> was measured to be 1.7 </w:t>
      </w:r>
      <w:r w:rsidR="005108C2" w:rsidRPr="00E924AD">
        <w:rPr>
          <w:rFonts w:ascii="Helvetica" w:hAnsi="Helvetica"/>
        </w:rPr>
        <w:t>x</w:t>
      </w:r>
      <w:r w:rsidR="005108C2" w:rsidRPr="00E924AD">
        <w:t xml:space="preserve"> 10</w:t>
      </w:r>
      <w:r w:rsidR="005108C2" w:rsidRPr="00E924AD">
        <w:rPr>
          <w:vertAlign w:val="superscript"/>
        </w:rPr>
        <w:t>19</w:t>
      </w:r>
      <w:r w:rsidR="005108C2" w:rsidRPr="00E924AD">
        <w:t xml:space="preserve"> cm</w:t>
      </w:r>
      <w:r w:rsidR="005108C2" w:rsidRPr="00E924AD">
        <w:rPr>
          <w:vertAlign w:val="superscript"/>
        </w:rPr>
        <w:t>-3</w:t>
      </w:r>
      <w:r w:rsidR="005108C2" w:rsidRPr="00E924AD">
        <w:t xml:space="preserve"> at 300 K. This value is slightly lower than that of Tl</w:t>
      </w:r>
      <w:r w:rsidR="005108C2" w:rsidRPr="00E924AD">
        <w:rPr>
          <w:vertAlign w:val="subscript"/>
        </w:rPr>
        <w:t>x</w:t>
      </w:r>
      <w:r w:rsidR="005108C2" w:rsidRPr="00E924AD">
        <w:t>Cr</w:t>
      </w:r>
      <w:r w:rsidR="005108C2" w:rsidRPr="00E924AD">
        <w:rPr>
          <w:vertAlign w:val="subscript"/>
        </w:rPr>
        <w:t>5</w:t>
      </w:r>
      <w:r w:rsidR="005108C2" w:rsidRPr="00E924AD">
        <w:t>Se</w:t>
      </w:r>
      <w:r w:rsidR="005108C2" w:rsidRPr="00E924AD">
        <w:rPr>
          <w:vertAlign w:val="subscript"/>
        </w:rPr>
        <w:t>8</w:t>
      </w:r>
      <w:r w:rsidR="005108C2" w:rsidRPr="00E924AD">
        <w:t xml:space="preserve"> (</w:t>
      </w:r>
      <w:r w:rsidR="00466AD7" w:rsidRPr="00F2578A">
        <w:t>4</w:t>
      </w:r>
      <w:r w:rsidR="005108C2" w:rsidRPr="00F2578A">
        <w:t xml:space="preserve">.5 </w:t>
      </w:r>
      <w:r w:rsidR="00C82D75" w:rsidRPr="00F2578A">
        <w:rPr>
          <w:rFonts w:ascii="Helvetica" w:hAnsi="Helvetica"/>
        </w:rPr>
        <w:t>x</w:t>
      </w:r>
      <w:r w:rsidR="005108C2" w:rsidRPr="00F2578A">
        <w:t xml:space="preserve"> 10</w:t>
      </w:r>
      <w:r w:rsidR="005108C2" w:rsidRPr="00F2578A">
        <w:rPr>
          <w:vertAlign w:val="superscript"/>
        </w:rPr>
        <w:t>19</w:t>
      </w:r>
      <w:r w:rsidR="005108C2" w:rsidRPr="00F2578A">
        <w:t xml:space="preserve"> cm</w:t>
      </w:r>
      <w:r w:rsidR="005108C2" w:rsidRPr="00F2578A">
        <w:rPr>
          <w:vertAlign w:val="superscript"/>
        </w:rPr>
        <w:t>-3</w:t>
      </w:r>
      <w:r w:rsidR="005108C2" w:rsidRPr="00F2578A">
        <w:t xml:space="preserve"> at 300 K</w:t>
      </w:r>
      <w:r w:rsidR="005108C2" w:rsidRPr="00E924AD">
        <w:t>)</w:t>
      </w:r>
      <w:r w:rsidR="00C82D75" w:rsidRPr="00E924AD">
        <w:t xml:space="preserve"> for instance</w:t>
      </w:r>
      <w:r w:rsidR="005108C2" w:rsidRPr="00E924AD">
        <w:t>,</w:t>
      </w:r>
      <w:r w:rsidR="00ED14D4" w:rsidRPr="00E924AD">
        <w:fldChar w:fldCharType="begin"/>
      </w:r>
      <w:r w:rsidR="00134594">
        <w:instrText xml:space="preserve"> ADDIN ZOTERO_ITEM CSL_CITATION {"citationID":"I98Fn51E","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ED14D4" w:rsidRPr="00E924AD">
        <w:fldChar w:fldCharType="separate"/>
      </w:r>
      <w:r w:rsidR="00134594" w:rsidRPr="00134594">
        <w:rPr>
          <w:vertAlign w:val="superscript"/>
        </w:rPr>
        <w:t>24</w:t>
      </w:r>
      <w:r w:rsidR="00ED14D4" w:rsidRPr="00E924AD">
        <w:fldChar w:fldCharType="end"/>
      </w:r>
      <w:r w:rsidR="005108C2" w:rsidRPr="00E924AD">
        <w:t xml:space="preserve"> which</w:t>
      </w:r>
      <w:r w:rsidR="005108C2">
        <w:t xml:space="preserve"> </w:t>
      </w:r>
      <w:r w:rsidR="00CD735D">
        <w:t>is consistent with the increased</w:t>
      </w:r>
      <w:r w:rsidR="005108C2">
        <w:t xml:space="preserve"> </w:t>
      </w:r>
      <w:r w:rsidR="005108C2">
        <w:lastRenderedPageBreak/>
        <w:t xml:space="preserve">Seebeck coefficient </w:t>
      </w:r>
      <w:r w:rsidR="005B7CBE">
        <w:t>observed</w:t>
      </w:r>
      <w:r w:rsidR="005108C2">
        <w:t xml:space="preserve"> in Rb</w:t>
      </w:r>
      <w:r w:rsidR="005108C2" w:rsidRPr="005108C2">
        <w:rPr>
          <w:vertAlign w:val="subscript"/>
        </w:rPr>
        <w:t>0.2</w:t>
      </w:r>
      <w:r w:rsidR="005108C2">
        <w:t>Ba</w:t>
      </w:r>
      <w:r w:rsidR="005108C2" w:rsidRPr="005108C2">
        <w:rPr>
          <w:vertAlign w:val="subscript"/>
        </w:rPr>
        <w:t>0.4</w:t>
      </w:r>
      <w:r w:rsidR="005108C2">
        <w:t>Cr</w:t>
      </w:r>
      <w:r w:rsidR="005108C2" w:rsidRPr="005108C2">
        <w:rPr>
          <w:vertAlign w:val="subscript"/>
        </w:rPr>
        <w:t>5</w:t>
      </w:r>
      <w:r w:rsidR="005108C2">
        <w:t>Se</w:t>
      </w:r>
      <w:r w:rsidR="005108C2" w:rsidRPr="005108C2">
        <w:rPr>
          <w:vertAlign w:val="subscript"/>
        </w:rPr>
        <w:t>8</w:t>
      </w:r>
      <w:r w:rsidR="005108C2">
        <w:t>.</w:t>
      </w:r>
      <w:r w:rsidR="004163D6">
        <w:t xml:space="preserve"> It is however significantly higher than the value </w:t>
      </w:r>
      <w:r w:rsidR="00963640">
        <w:t>measured for</w:t>
      </w:r>
      <w:r w:rsidR="004163D6">
        <w:t xml:space="preserve"> Ba</w:t>
      </w:r>
      <w:r w:rsidR="004163D6" w:rsidRPr="004163D6">
        <w:rPr>
          <w:vertAlign w:val="subscript"/>
        </w:rPr>
        <w:t>0.5</w:t>
      </w:r>
      <w:r w:rsidR="004163D6">
        <w:t>Cr</w:t>
      </w:r>
      <w:r w:rsidR="004163D6" w:rsidRPr="004163D6">
        <w:rPr>
          <w:vertAlign w:val="subscript"/>
        </w:rPr>
        <w:t>5</w:t>
      </w:r>
      <w:r w:rsidR="004163D6">
        <w:t>Se</w:t>
      </w:r>
      <w:r w:rsidR="004163D6" w:rsidRPr="004163D6">
        <w:rPr>
          <w:vertAlign w:val="subscript"/>
        </w:rPr>
        <w:t>8</w:t>
      </w:r>
      <w:r w:rsidR="004163D6">
        <w:t xml:space="preserve"> (4.4 x 10</w:t>
      </w:r>
      <w:r w:rsidR="004163D6" w:rsidRPr="004163D6">
        <w:rPr>
          <w:vertAlign w:val="superscript"/>
        </w:rPr>
        <w:t>18</w:t>
      </w:r>
      <w:r w:rsidR="004163D6">
        <w:t xml:space="preserve"> cm</w:t>
      </w:r>
      <w:r w:rsidR="004163D6" w:rsidRPr="00DA2FAA">
        <w:rPr>
          <w:vertAlign w:val="superscript"/>
        </w:rPr>
        <w:t>-3</w:t>
      </w:r>
      <w:r w:rsidR="004163D6">
        <w:t>),</w:t>
      </w:r>
      <w:r w:rsidR="00DA2FAA" w:rsidRPr="00DA2FAA">
        <w:rPr>
          <w:vertAlign w:val="superscript"/>
        </w:rPr>
        <w:t>15</w:t>
      </w:r>
      <w:r w:rsidR="004163D6">
        <w:t xml:space="preserve"> in good agreement with the </w:t>
      </w:r>
      <w:r w:rsidR="008C562E">
        <w:t xml:space="preserve">intrinsic </w:t>
      </w:r>
      <w:r w:rsidR="004163D6">
        <w:t>semiconducting behavior observed in the latter compound.</w:t>
      </w:r>
    </w:p>
    <w:p w14:paraId="323861BA" w14:textId="0FC8B20E" w:rsidR="00736628" w:rsidRPr="00035C2D" w:rsidRDefault="005B2BFB" w:rsidP="002264B4">
      <w:pPr>
        <w:spacing w:after="0"/>
        <w:ind w:firstLine="284"/>
      </w:pPr>
      <w:r w:rsidRPr="001523FA">
        <w:rPr>
          <w:b/>
          <w:noProof/>
          <w:lang w:val="fr-FR" w:eastAsia="fr-FR"/>
        </w:rPr>
        <mc:AlternateContent>
          <mc:Choice Requires="wpg">
            <w:drawing>
              <wp:anchor distT="0" distB="0" distL="114300" distR="114300" simplePos="0" relativeHeight="251671552" behindDoc="0" locked="0" layoutInCell="1" allowOverlap="1" wp14:anchorId="1F6BC849" wp14:editId="3BC25BC9">
                <wp:simplePos x="0" y="0"/>
                <wp:positionH relativeFrom="margin">
                  <wp:align>right</wp:align>
                </wp:positionH>
                <wp:positionV relativeFrom="paragraph">
                  <wp:posOffset>49</wp:posOffset>
                </wp:positionV>
                <wp:extent cx="5942330" cy="5166919"/>
                <wp:effectExtent l="0" t="0" r="1270" b="0"/>
                <wp:wrapTopAndBottom/>
                <wp:docPr id="13" name="Groupe 13"/>
                <wp:cNvGraphicFramePr/>
                <a:graphic xmlns:a="http://schemas.openxmlformats.org/drawingml/2006/main">
                  <a:graphicData uri="http://schemas.microsoft.com/office/word/2010/wordprocessingGroup">
                    <wpg:wgp>
                      <wpg:cNvGrpSpPr/>
                      <wpg:grpSpPr>
                        <a:xfrm>
                          <a:off x="0" y="0"/>
                          <a:ext cx="5942330" cy="5166919"/>
                          <a:chOff x="0" y="14103"/>
                          <a:chExt cx="5942330" cy="5166919"/>
                        </a:xfrm>
                      </wpg:grpSpPr>
                      <pic:pic xmlns:pic="http://schemas.openxmlformats.org/drawingml/2006/picture">
                        <pic:nvPicPr>
                          <pic:cNvPr id="11" name="Image 11"/>
                          <pic:cNvPicPr>
                            <a:picLocks noChangeAspect="1"/>
                          </pic:cNvPicPr>
                        </pic:nvPicPr>
                        <pic:blipFill>
                          <a:blip r:embed="rId28"/>
                          <a:srcRect/>
                          <a:stretch/>
                        </pic:blipFill>
                        <pic:spPr bwMode="auto">
                          <a:xfrm>
                            <a:off x="4643" y="14103"/>
                            <a:ext cx="5933043" cy="4580624"/>
                          </a:xfrm>
                          <a:prstGeom prst="rect">
                            <a:avLst/>
                          </a:prstGeom>
                          <a:noFill/>
                          <a:ln>
                            <a:noFill/>
                          </a:ln>
                        </pic:spPr>
                      </pic:pic>
                      <wps:wsp>
                        <wps:cNvPr id="12" name="Zone de texte 12"/>
                        <wps:cNvSpPr txBox="1"/>
                        <wps:spPr>
                          <a:xfrm>
                            <a:off x="0" y="4732712"/>
                            <a:ext cx="5942330" cy="448310"/>
                          </a:xfrm>
                          <a:prstGeom prst="rect">
                            <a:avLst/>
                          </a:prstGeom>
                          <a:solidFill>
                            <a:prstClr val="white"/>
                          </a:solidFill>
                          <a:ln>
                            <a:noFill/>
                          </a:ln>
                        </wps:spPr>
                        <wps:txbx>
                          <w:txbxContent>
                            <w:p w14:paraId="35D41B9E" w14:textId="486CB335" w:rsidR="00F4541F" w:rsidRPr="00035844" w:rsidRDefault="00F4541F" w:rsidP="000A4471">
                              <w:pPr>
                                <w:pStyle w:val="Lgende"/>
                                <w:rPr>
                                  <w:noProof/>
                                  <w:sz w:val="22"/>
                                  <w:szCs w:val="22"/>
                                  <w:lang w:val="en-GB"/>
                                </w:rPr>
                              </w:pPr>
                              <w:bookmarkStart w:id="10" w:name="_Ref155628334"/>
                              <w:r w:rsidRPr="00035844">
                                <w:rPr>
                                  <w:b/>
                                  <w:bCs/>
                                  <w:sz w:val="22"/>
                                  <w:szCs w:val="22"/>
                                </w:rPr>
                                <w:t xml:space="preserve">Figure </w:t>
                              </w:r>
                              <w:bookmarkEnd w:id="10"/>
                              <w:r w:rsidR="006C2F9C">
                                <w:rPr>
                                  <w:b/>
                                  <w:bCs/>
                                  <w:sz w:val="22"/>
                                  <w:szCs w:val="22"/>
                                </w:rPr>
                                <w:t>8</w:t>
                              </w:r>
                              <w:r w:rsidRPr="00035844">
                                <w:rPr>
                                  <w:b/>
                                  <w:bCs/>
                                  <w:sz w:val="22"/>
                                  <w:szCs w:val="22"/>
                                </w:rPr>
                                <w:t>.</w:t>
                              </w:r>
                              <w:r w:rsidRPr="00035844">
                                <w:rPr>
                                  <w:sz w:val="22"/>
                                  <w:szCs w:val="22"/>
                                </w:rPr>
                                <w:t xml:space="preserve"> Transport properties of Rb</w:t>
                              </w:r>
                              <w:r w:rsidRPr="00035844">
                                <w:rPr>
                                  <w:sz w:val="22"/>
                                  <w:szCs w:val="22"/>
                                  <w:vertAlign w:val="subscript"/>
                                </w:rPr>
                                <w:t>0.2</w:t>
                              </w:r>
                              <w:r w:rsidRPr="00035844">
                                <w:rPr>
                                  <w:sz w:val="22"/>
                                  <w:szCs w:val="22"/>
                                </w:rPr>
                                <w:t>Ba</w:t>
                              </w:r>
                              <w:r w:rsidRPr="00035844">
                                <w:rPr>
                                  <w:sz w:val="22"/>
                                  <w:szCs w:val="22"/>
                                  <w:vertAlign w:val="subscript"/>
                                </w:rPr>
                                <w:t>0.4</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 xml:space="preserve">8 </w:t>
                              </w:r>
                              <w:r w:rsidRPr="00035844">
                                <w:rPr>
                                  <w:sz w:val="22"/>
                                  <w:szCs w:val="22"/>
                                </w:rPr>
                                <w:t>and comparison with Ba</w:t>
                              </w:r>
                              <w:r w:rsidRPr="00035844">
                                <w:rPr>
                                  <w:sz w:val="22"/>
                                  <w:szCs w:val="22"/>
                                  <w:vertAlign w:val="subscript"/>
                                </w:rPr>
                                <w:t>0.5</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8</w:t>
                              </w:r>
                              <w:r w:rsidRPr="00035844">
                                <w:rPr>
                                  <w:sz w:val="22"/>
                                  <w:szCs w:val="22"/>
                                </w:rPr>
                                <w:t xml:space="preserve"> and Tl</w:t>
                              </w:r>
                              <w:r w:rsidRPr="00035844">
                                <w:rPr>
                                  <w:sz w:val="22"/>
                                  <w:szCs w:val="22"/>
                                  <w:vertAlign w:val="subscript"/>
                                </w:rPr>
                                <w:t>x</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8</w:t>
                              </w:r>
                              <w:r w:rsidRPr="00035844">
                                <w:rPr>
                                  <w:sz w:val="22"/>
                                  <w:szCs w:val="22"/>
                                </w:rPr>
                                <w:t xml:space="preserve"> pseudo-hollandites. a) Seebeck coefficient, b) Resistivity</w:t>
                              </w:r>
                              <w:r w:rsidR="00152BBC">
                                <w:rPr>
                                  <w:sz w:val="22"/>
                                  <w:szCs w:val="22"/>
                                </w:rPr>
                                <w:t xml:space="preserve"> and</w:t>
                              </w:r>
                              <w:r w:rsidRPr="00035844">
                                <w:rPr>
                                  <w:sz w:val="22"/>
                                  <w:szCs w:val="22"/>
                                </w:rPr>
                                <w:t xml:space="preserve"> c) </w:t>
                              </w:r>
                              <w:r w:rsidR="00152BBC">
                                <w:rPr>
                                  <w:sz w:val="22"/>
                                  <w:szCs w:val="22"/>
                                </w:rPr>
                                <w:t>Power Factor</w:t>
                              </w:r>
                              <w:r w:rsidRPr="00035844">
                                <w:rPr>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F6BC849" id="Groupe 13" o:spid="_x0000_s1041" style="position:absolute;left:0;text-align:left;margin-left:416.7pt;margin-top:0;width:467.9pt;height:406.85pt;z-index:251671552;mso-position-horizontal:right;mso-position-horizontal-relative:margin;mso-height-relative:margin" coordorigin=",141" coordsize="59423,51669"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">
                <v:shape id="Image 11" o:spid="_x0000_s1042" type="#_x0000_t75" style="position:absolute;left:46;top:141;width:59330;height:45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">
                  <v:imagedata r:id="rId29" o:title=""/>
                </v:shape>
                <v:shape id="Zone de texte 12" o:spid="_x0000_s1043" type="#_x0000_t202" style="position:absolute;top:47327;width:5942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35D41B9E" w14:textId="486CB335" w:rsidR="00F4541F" w:rsidRPr="00035844" w:rsidRDefault="00F4541F" w:rsidP="000A4471">
                        <w:pPr>
                          <w:pStyle w:val="Lgende"/>
                          <w:rPr>
                            <w:noProof/>
                            <w:sz w:val="22"/>
                            <w:szCs w:val="22"/>
                            <w:lang w:val="en-GB"/>
                          </w:rPr>
                        </w:pPr>
                        <w:bookmarkStart w:id="16" w:name="_Ref155628334"/>
                        <w:r w:rsidRPr="00035844">
                          <w:rPr>
                            <w:b/>
                            <w:bCs/>
                            <w:sz w:val="22"/>
                            <w:szCs w:val="22"/>
                          </w:rPr>
                          <w:t xml:space="preserve">Figure </w:t>
                        </w:r>
                        <w:bookmarkEnd w:id="16"/>
                        <w:r w:rsidR="006C2F9C">
                          <w:rPr>
                            <w:b/>
                            <w:bCs/>
                            <w:sz w:val="22"/>
                            <w:szCs w:val="22"/>
                          </w:rPr>
                          <w:t>8</w:t>
                        </w:r>
                        <w:r w:rsidRPr="00035844">
                          <w:rPr>
                            <w:b/>
                            <w:bCs/>
                            <w:sz w:val="22"/>
                            <w:szCs w:val="22"/>
                          </w:rPr>
                          <w:t>.</w:t>
                        </w:r>
                        <w:r w:rsidRPr="00035844">
                          <w:rPr>
                            <w:sz w:val="22"/>
                            <w:szCs w:val="22"/>
                          </w:rPr>
                          <w:t xml:space="preserve"> Transport properties of Rb</w:t>
                        </w:r>
                        <w:r w:rsidRPr="00035844">
                          <w:rPr>
                            <w:sz w:val="22"/>
                            <w:szCs w:val="22"/>
                            <w:vertAlign w:val="subscript"/>
                          </w:rPr>
                          <w:t>0.2</w:t>
                        </w:r>
                        <w:r w:rsidRPr="00035844">
                          <w:rPr>
                            <w:sz w:val="22"/>
                            <w:szCs w:val="22"/>
                          </w:rPr>
                          <w:t>Ba</w:t>
                        </w:r>
                        <w:r w:rsidRPr="00035844">
                          <w:rPr>
                            <w:sz w:val="22"/>
                            <w:szCs w:val="22"/>
                            <w:vertAlign w:val="subscript"/>
                          </w:rPr>
                          <w:t>0.4</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 xml:space="preserve">8 </w:t>
                        </w:r>
                        <w:r w:rsidRPr="00035844">
                          <w:rPr>
                            <w:sz w:val="22"/>
                            <w:szCs w:val="22"/>
                          </w:rPr>
                          <w:t>and comparison with Ba</w:t>
                        </w:r>
                        <w:r w:rsidRPr="00035844">
                          <w:rPr>
                            <w:sz w:val="22"/>
                            <w:szCs w:val="22"/>
                            <w:vertAlign w:val="subscript"/>
                          </w:rPr>
                          <w:t>0.5</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8</w:t>
                        </w:r>
                        <w:r w:rsidRPr="00035844">
                          <w:rPr>
                            <w:sz w:val="22"/>
                            <w:szCs w:val="22"/>
                          </w:rPr>
                          <w:t xml:space="preserve"> and Tl</w:t>
                        </w:r>
                        <w:r w:rsidRPr="00035844">
                          <w:rPr>
                            <w:sz w:val="22"/>
                            <w:szCs w:val="22"/>
                            <w:vertAlign w:val="subscript"/>
                          </w:rPr>
                          <w:t>x</w:t>
                        </w:r>
                        <w:r w:rsidRPr="00035844">
                          <w:rPr>
                            <w:sz w:val="22"/>
                            <w:szCs w:val="22"/>
                          </w:rPr>
                          <w:t>Cr</w:t>
                        </w:r>
                        <w:r w:rsidRPr="00035844">
                          <w:rPr>
                            <w:sz w:val="22"/>
                            <w:szCs w:val="22"/>
                            <w:vertAlign w:val="subscript"/>
                          </w:rPr>
                          <w:t>5</w:t>
                        </w:r>
                        <w:r w:rsidRPr="00035844">
                          <w:rPr>
                            <w:sz w:val="22"/>
                            <w:szCs w:val="22"/>
                          </w:rPr>
                          <w:t>Se</w:t>
                        </w:r>
                        <w:r w:rsidRPr="00035844">
                          <w:rPr>
                            <w:sz w:val="22"/>
                            <w:szCs w:val="22"/>
                            <w:vertAlign w:val="subscript"/>
                          </w:rPr>
                          <w:t>8</w:t>
                        </w:r>
                        <w:r w:rsidRPr="00035844">
                          <w:rPr>
                            <w:sz w:val="22"/>
                            <w:szCs w:val="22"/>
                          </w:rPr>
                          <w:t xml:space="preserve"> pseudo-hollandites. a) Seebeck coefficient, b) Resistivity</w:t>
                        </w:r>
                        <w:r w:rsidR="00152BBC">
                          <w:rPr>
                            <w:sz w:val="22"/>
                            <w:szCs w:val="22"/>
                          </w:rPr>
                          <w:t xml:space="preserve"> and</w:t>
                        </w:r>
                        <w:r w:rsidRPr="00035844">
                          <w:rPr>
                            <w:sz w:val="22"/>
                            <w:szCs w:val="22"/>
                          </w:rPr>
                          <w:t xml:space="preserve"> c) </w:t>
                        </w:r>
                        <w:r w:rsidR="00152BBC">
                          <w:rPr>
                            <w:sz w:val="22"/>
                            <w:szCs w:val="22"/>
                          </w:rPr>
                          <w:t>Power Factor</w:t>
                        </w:r>
                        <w:r w:rsidRPr="00035844">
                          <w:rPr>
                            <w:sz w:val="22"/>
                            <w:szCs w:val="22"/>
                          </w:rPr>
                          <w:t>.</w:t>
                        </w:r>
                      </w:p>
                    </w:txbxContent>
                  </v:textbox>
                </v:shape>
                <w10:wrap type="topAndBottom" anchorx="margin"/>
              </v:group>
            </w:pict>
          </mc:Fallback>
        </mc:AlternateContent>
      </w:r>
      <w:r w:rsidR="00177D72" w:rsidRPr="00CB036D">
        <w:t>The resistivity of Rb</w:t>
      </w:r>
      <w:r w:rsidR="00177D72" w:rsidRPr="00CB036D">
        <w:rPr>
          <w:vertAlign w:val="subscript"/>
        </w:rPr>
        <w:t>0.2</w:t>
      </w:r>
      <w:r w:rsidR="00177D72" w:rsidRPr="00CB036D">
        <w:t>Ba</w:t>
      </w:r>
      <w:r w:rsidR="00177D72" w:rsidRPr="00CB036D">
        <w:rPr>
          <w:vertAlign w:val="subscript"/>
        </w:rPr>
        <w:t>0.4</w:t>
      </w:r>
      <w:r w:rsidR="00177D72" w:rsidRPr="00CB036D">
        <w:t>Cr</w:t>
      </w:r>
      <w:r w:rsidR="00177D72" w:rsidRPr="00CB036D">
        <w:rPr>
          <w:vertAlign w:val="subscript"/>
        </w:rPr>
        <w:t>5</w:t>
      </w:r>
      <w:r w:rsidR="00177D72" w:rsidRPr="00CB036D">
        <w:t>Se</w:t>
      </w:r>
      <w:r w:rsidR="00177D72" w:rsidRPr="00CB036D">
        <w:rPr>
          <w:vertAlign w:val="subscript"/>
        </w:rPr>
        <w:t>8</w:t>
      </w:r>
      <w:r w:rsidR="00177D72" w:rsidRPr="00CB036D">
        <w:t xml:space="preserve"> is displayed</w:t>
      </w:r>
      <w:r w:rsidR="00C82D75" w:rsidRPr="00CB036D">
        <w:t xml:space="preserve"> in</w:t>
      </w:r>
      <w:r w:rsidR="00177D72" w:rsidRPr="0049177D">
        <w:t xml:space="preserve"> </w:t>
      </w:r>
      <w:r w:rsidR="00F32C73" w:rsidRPr="00F32C73">
        <w:rPr>
          <w:b/>
          <w:bCs/>
        </w:rPr>
        <w:t>Figure 8b</w:t>
      </w:r>
      <w:r w:rsidR="00177D72" w:rsidRPr="0049177D">
        <w:t xml:space="preserve">. </w:t>
      </w:r>
      <w:r w:rsidR="00C82D75" w:rsidRPr="00CB036D">
        <w:t xml:space="preserve">It </w:t>
      </w:r>
      <w:r w:rsidR="00427FCE" w:rsidRPr="00CB036D">
        <w:t>is measured</w:t>
      </w:r>
      <w:r w:rsidR="00427FCE" w:rsidRPr="0049177D">
        <w:t xml:space="preserve"> to be about 65 mΩ.</w:t>
      </w:r>
      <w:r w:rsidR="00427FCE" w:rsidRPr="00CB036D">
        <w:t>cm</w:t>
      </w:r>
      <w:r w:rsidR="00C82D75" w:rsidRPr="00CB036D">
        <w:t xml:space="preserve"> at room temperature</w:t>
      </w:r>
      <w:r w:rsidR="00427FCE" w:rsidRPr="00CB036D">
        <w:t>, then increases</w:t>
      </w:r>
      <w:r w:rsidR="00427FCE" w:rsidRPr="0049177D">
        <w:t xml:space="preserve"> with temperature to a maximum value of 100 mΩ.cm </w:t>
      </w:r>
      <w:r w:rsidR="00EC7BCB">
        <w:t xml:space="preserve">at 550 K </w:t>
      </w:r>
      <w:r w:rsidR="00427FCE" w:rsidRPr="0049177D">
        <w:t xml:space="preserve">before decreasing with </w:t>
      </w:r>
      <w:r w:rsidR="008C2049">
        <w:t xml:space="preserve">further </w:t>
      </w:r>
      <w:r w:rsidR="00427FCE" w:rsidRPr="00035C2D">
        <w:t>temperature</w:t>
      </w:r>
      <w:r w:rsidR="008C2049" w:rsidRPr="00035C2D">
        <w:t xml:space="preserve"> elevation</w:t>
      </w:r>
      <w:r w:rsidR="00EC7BCB" w:rsidRPr="00035C2D">
        <w:t>, revealing</w:t>
      </w:r>
      <w:r w:rsidR="00427FCE" w:rsidRPr="00035C2D">
        <w:t xml:space="preserve"> </w:t>
      </w:r>
      <w:r w:rsidR="004B44D0" w:rsidRPr="00035C2D">
        <w:t xml:space="preserve">a transition from a degenerate semiconductor conduction mode to a non-degenerate conductive behavior </w:t>
      </w:r>
      <w:r w:rsidR="00EC7BCB" w:rsidRPr="00035C2D">
        <w:t>above 550 K</w:t>
      </w:r>
      <w:r w:rsidR="004B44D0" w:rsidRPr="00035C2D">
        <w:t xml:space="preserve">. </w:t>
      </w:r>
      <w:r w:rsidR="00177D72" w:rsidRPr="00035C2D">
        <w:t>Rb</w:t>
      </w:r>
      <w:r w:rsidR="00177D72" w:rsidRPr="00035C2D">
        <w:rPr>
          <w:vertAlign w:val="subscript"/>
        </w:rPr>
        <w:t>0.2</w:t>
      </w:r>
      <w:r w:rsidR="00177D72" w:rsidRPr="00035C2D">
        <w:t>Ba</w:t>
      </w:r>
      <w:r w:rsidR="00177D72" w:rsidRPr="00035C2D">
        <w:rPr>
          <w:vertAlign w:val="subscript"/>
        </w:rPr>
        <w:t>0.4</w:t>
      </w:r>
      <w:r w:rsidR="00177D72" w:rsidRPr="00035C2D">
        <w:t>Cr</w:t>
      </w:r>
      <w:r w:rsidR="00177D72" w:rsidRPr="00035C2D">
        <w:rPr>
          <w:vertAlign w:val="subscript"/>
        </w:rPr>
        <w:t>5</w:t>
      </w:r>
      <w:r w:rsidR="00177D72" w:rsidRPr="00035C2D">
        <w:t>Se</w:t>
      </w:r>
      <w:r w:rsidR="00177D72" w:rsidRPr="00035C2D">
        <w:rPr>
          <w:vertAlign w:val="subscript"/>
        </w:rPr>
        <w:t>8</w:t>
      </w:r>
      <w:r w:rsidR="00177D72" w:rsidRPr="00035C2D">
        <w:t xml:space="preserve"> exhibit</w:t>
      </w:r>
      <w:r w:rsidR="008C2049" w:rsidRPr="00035C2D">
        <w:t>s</w:t>
      </w:r>
      <w:r w:rsidR="00177D72" w:rsidRPr="00035C2D">
        <w:t xml:space="preserve"> a di</w:t>
      </w:r>
      <w:r w:rsidR="008C2049" w:rsidRPr="00035C2D">
        <w:t>stinct</w:t>
      </w:r>
      <w:r w:rsidR="00177D72" w:rsidRPr="00035C2D">
        <w:t xml:space="preserve"> conductive behavior </w:t>
      </w:r>
      <w:r w:rsidR="008C2049" w:rsidRPr="00CB036D">
        <w:t>compared to</w:t>
      </w:r>
      <w:r w:rsidR="00177D72" w:rsidRPr="00CB036D">
        <w:t xml:space="preserve"> Ba</w:t>
      </w:r>
      <w:r w:rsidR="00177D72" w:rsidRPr="00CB036D">
        <w:rPr>
          <w:vertAlign w:val="subscript"/>
        </w:rPr>
        <w:t>0.5</w:t>
      </w:r>
      <w:r w:rsidR="00177D72" w:rsidRPr="00CB036D">
        <w:t>Cr</w:t>
      </w:r>
      <w:r w:rsidR="00177D72" w:rsidRPr="00CB036D">
        <w:rPr>
          <w:vertAlign w:val="subscript"/>
        </w:rPr>
        <w:t>5</w:t>
      </w:r>
      <w:r w:rsidR="00177D72" w:rsidRPr="00CB036D">
        <w:t>Se</w:t>
      </w:r>
      <w:r w:rsidR="00177D72" w:rsidRPr="00CB036D">
        <w:rPr>
          <w:vertAlign w:val="subscript"/>
        </w:rPr>
        <w:t>8</w:t>
      </w:r>
      <w:r w:rsidR="00177D72" w:rsidRPr="00CB036D">
        <w:t>,</w:t>
      </w:r>
      <w:r w:rsidR="00427FCE" w:rsidRPr="00CB036D">
        <w:t xml:space="preserve"> which </w:t>
      </w:r>
      <w:r w:rsidR="00EC7BCB">
        <w:t>presents</w:t>
      </w:r>
      <w:r w:rsidR="00427FCE" w:rsidRPr="00CB036D">
        <w:t xml:space="preserve"> a semiconducting behavior on the </w:t>
      </w:r>
      <w:r w:rsidR="008C2049" w:rsidRPr="00CB036D">
        <w:t>entire</w:t>
      </w:r>
      <w:r w:rsidR="00427FCE" w:rsidRPr="00CB036D">
        <w:t xml:space="preserve"> temperature range.</w:t>
      </w:r>
      <w:r w:rsidR="005C614F" w:rsidRPr="00230E20">
        <w:fldChar w:fldCharType="begin"/>
      </w:r>
      <w:r w:rsidR="00134594">
        <w:instrText xml:space="preserve"> ADDIN ZOTERO_ITEM CSL_CITATION {"citationID":"QMvaDENE","properties":{"formattedCitation":"\\super 15,25\\nosupersub{}","plainCitation":"15,25","noteIndex":0},"citationItems":[{"id":"ULIpdGrB/zujsUivn","uris":["http://www.mendeley.com/documents/?uuid=9dfd256b-19d5-39eb-82f9-40a962508ce2"],"itemData":{"DOI":"10.1021/acs.chemmater.5b02933","ISSN":"15205002","abstract":"Single crystals of the new ternary selenide Ba0.5Cr5Se8 were synthesized using a self-flux method in fused silica tubes. This new phase was first considered to crystallize in the usual monoclinic symmetry for pseudo-hollandite compounds. However, single-crystal X-ray diffraction study showed unambiguously that Ba0.5Cr5Se8 crystallizes in the P1¯ triclinic space group with cell parameters a = 9.5084(4) Å, b = 7.1788(3) Å, and c = 8.9296(4) Å and α = 89.9979(16)°, β = 104.3958(22)°, γ = 100.8869(17)°, and Z = 2. Bulk samples were prepared by solid-state reaction and sintered using a spark-plasma sintering device. A combination of powder X-ray diffraction and transmission electron microscopy was used to perform structural analysis on spark plasma sintering prepared samples. Ba0.5Cr5Se8 orders antiferromagnetically with TN = 58 K and shows a semiconducting behavior with ρ300K = 0.35 Ω·cm and S300K = 230 μV·K-1. A maximum of the Seebeck coefficient of 315 μV·K-1 occurs at 635 K with ρ635K = 0.14 Ω·cm, while the thermal conductivity remains low and constant at about 0.8 W·m-1·K-1 from room temperature up to 873 K, leading to a maximum ZT of 0.12 around 800 K. A remarkably large increase of thermal conductivity is observed in the antiferromagnetic state.","author":[{"dropping-particle":"","family":"Lefèvre","given":"Robin","non-dropping-particle":"","parse-names":false,"suffix":""},{"dropping-particle":"","family":"Berthebaud","given":"David","non-dropping-particle":"","parse-names":false,"suffix":""},{"dropping-particle":"","family":"Perez","given":"Olivier","non-dropping-particle":"","parse-names":false,"suffix":""},{"dropping-particle":"","family":"Pelloquin","given":"Denis","non-dropping-particle":"","parse-names":false,"suffix":""},{"dropping-particle":"","family":"Hébert","given":"Sylvie","non-dropping-particle":"","parse-names":false,"suffix":""},{"dropping-particle":"","family":"Gascoin","given":"Franck","non-dropping-particle":"","parse-names":false,"suffix":""}],"container-title":"Chemistry of Materials","id":"YSeOWvS8/kE7q6pgq","issue":"20","issued":{"date-parts":[["2015","10","27"]]},"page":"7110-7118","publisher":"American Chemical Society","title":"Polar Transition-Metal Chalcogenide: Structure and Properties of the New Pseudo-Hollandite Ba0.5Cr5Se8","type":"article-journal","volume":"27"}},{"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schema":"https://github.com/citation-style-language/schema/raw/master/csl-citation.json"} </w:instrText>
      </w:r>
      <w:r w:rsidR="005C614F" w:rsidRPr="00230E20">
        <w:fldChar w:fldCharType="separate"/>
      </w:r>
      <w:r w:rsidR="00134594" w:rsidRPr="00134594">
        <w:rPr>
          <w:vertAlign w:val="superscript"/>
        </w:rPr>
        <w:t>15,25</w:t>
      </w:r>
      <w:r w:rsidR="005C614F" w:rsidRPr="00230E20">
        <w:fldChar w:fldCharType="end"/>
      </w:r>
      <w:r w:rsidR="00427FCE" w:rsidRPr="00230E20">
        <w:t xml:space="preserve"> This discrepancy </w:t>
      </w:r>
      <w:r w:rsidR="00B23955" w:rsidRPr="00230E20">
        <w:t>is</w:t>
      </w:r>
      <w:r w:rsidR="00427FCE" w:rsidRPr="00230E20">
        <w:t xml:space="preserve"> </w:t>
      </w:r>
      <w:r w:rsidR="00427FCE" w:rsidRPr="00230E20">
        <w:lastRenderedPageBreak/>
        <w:t xml:space="preserve">attributed to a slightly different Fermi level </w:t>
      </w:r>
      <w:r w:rsidR="009724E9" w:rsidRPr="00230E20">
        <w:t xml:space="preserve">position, </w:t>
      </w:r>
      <w:r w:rsidR="00B23955" w:rsidRPr="00230E20">
        <w:t>expected to reside</w:t>
      </w:r>
      <w:r w:rsidR="00427FCE" w:rsidRPr="00230E20">
        <w:t xml:space="preserve"> in </w:t>
      </w:r>
      <w:r w:rsidR="009724E9" w:rsidRPr="00230E20">
        <w:t xml:space="preserve">the </w:t>
      </w:r>
      <w:r w:rsidR="00CB099F" w:rsidRPr="00230E20">
        <w:t>band gap for Ba</w:t>
      </w:r>
      <w:r w:rsidR="00CB099F" w:rsidRPr="00230E20">
        <w:rPr>
          <w:vertAlign w:val="subscript"/>
        </w:rPr>
        <w:t>0.5</w:t>
      </w:r>
      <w:r w:rsidR="00CB099F" w:rsidRPr="00230E20">
        <w:t>Cr</w:t>
      </w:r>
      <w:r w:rsidR="00CB099F" w:rsidRPr="00230E20">
        <w:rPr>
          <w:vertAlign w:val="subscript"/>
        </w:rPr>
        <w:t>5</w:t>
      </w:r>
      <w:r w:rsidR="00CB099F" w:rsidRPr="00230E20">
        <w:t>Se</w:t>
      </w:r>
      <w:r w:rsidR="00CB099F" w:rsidRPr="00230E20">
        <w:rPr>
          <w:vertAlign w:val="subscript"/>
        </w:rPr>
        <w:t>8</w:t>
      </w:r>
      <w:r w:rsidR="00427FCE" w:rsidRPr="00230E20">
        <w:t>.</w:t>
      </w:r>
      <w:r w:rsidR="00177D72" w:rsidRPr="00230E20">
        <w:t xml:space="preserve"> </w:t>
      </w:r>
      <w:r w:rsidR="00427FCE" w:rsidRPr="00230E20">
        <w:t xml:space="preserve">It </w:t>
      </w:r>
      <w:r w:rsidR="00E0491A" w:rsidRPr="00230E20">
        <w:t xml:space="preserve">thus </w:t>
      </w:r>
      <w:r w:rsidR="00427FCE" w:rsidRPr="00035C2D">
        <w:t>appear</w:t>
      </w:r>
      <w:r w:rsidR="00EA5538" w:rsidRPr="00035C2D">
        <w:t>s</w:t>
      </w:r>
      <w:r w:rsidR="00427FCE" w:rsidRPr="00035C2D">
        <w:t xml:space="preserve"> that the </w:t>
      </w:r>
      <w:r w:rsidR="00676557" w:rsidRPr="00035C2D">
        <w:t>somewhat complex band structure of Rb</w:t>
      </w:r>
      <w:r w:rsidR="00676557" w:rsidRPr="00035C2D">
        <w:rPr>
          <w:vertAlign w:val="subscript"/>
        </w:rPr>
        <w:t>0.2</w:t>
      </w:r>
      <w:r w:rsidR="00676557" w:rsidRPr="00035C2D">
        <w:t>Ba</w:t>
      </w:r>
      <w:r w:rsidR="00676557" w:rsidRPr="00035C2D">
        <w:rPr>
          <w:vertAlign w:val="subscript"/>
        </w:rPr>
        <w:t>0.4</w:t>
      </w:r>
      <w:r w:rsidR="00676557" w:rsidRPr="00035C2D">
        <w:t>Cr</w:t>
      </w:r>
      <w:r w:rsidR="00676557" w:rsidRPr="00035C2D">
        <w:rPr>
          <w:vertAlign w:val="subscript"/>
        </w:rPr>
        <w:t>5</w:t>
      </w:r>
      <w:r w:rsidR="00676557" w:rsidRPr="00035C2D">
        <w:t>Se</w:t>
      </w:r>
      <w:r w:rsidR="00676557" w:rsidRPr="00035C2D">
        <w:rPr>
          <w:vertAlign w:val="subscript"/>
        </w:rPr>
        <w:t>8</w:t>
      </w:r>
      <w:r w:rsidR="00676557" w:rsidRPr="00035C2D">
        <w:t xml:space="preserve"> near the Fermi level</w:t>
      </w:r>
      <w:r w:rsidR="00427FCE" w:rsidRPr="00035C2D">
        <w:t xml:space="preserve"> induce</w:t>
      </w:r>
      <w:r w:rsidR="001C7C5A">
        <w:t>s</w:t>
      </w:r>
      <w:r w:rsidR="00427FCE" w:rsidRPr="00035C2D">
        <w:t xml:space="preserve"> </w:t>
      </w:r>
      <w:r w:rsidR="006B3458" w:rsidRPr="00035C2D">
        <w:t>the latter to lie</w:t>
      </w:r>
      <w:r w:rsidR="00C6606A" w:rsidRPr="00035C2D">
        <w:t xml:space="preserve"> </w:t>
      </w:r>
      <w:r w:rsidR="00CB099F" w:rsidRPr="00035C2D">
        <w:t xml:space="preserve">inside the valence </w:t>
      </w:r>
      <w:r w:rsidR="00CB099F" w:rsidRPr="00230E20">
        <w:t xml:space="preserve">band, </w:t>
      </w:r>
      <w:r w:rsidR="00E0491A" w:rsidRPr="00230E20">
        <w:t>near</w:t>
      </w:r>
      <w:r w:rsidR="00C6606A" w:rsidRPr="00230E20">
        <w:t xml:space="preserve"> the band edge, resulting in a degenerate </w:t>
      </w:r>
      <w:r w:rsidR="00C6606A" w:rsidRPr="00035C2D">
        <w:t xml:space="preserve">semiconductor behavior </w:t>
      </w:r>
      <w:r w:rsidR="004B44D0" w:rsidRPr="00035C2D">
        <w:t>below 550 K</w:t>
      </w:r>
      <w:r w:rsidR="00F4345A" w:rsidRPr="00035C2D">
        <w:t xml:space="preserve"> for this compound</w:t>
      </w:r>
      <w:r w:rsidR="00C6606A" w:rsidRPr="00035C2D">
        <w:t>. When temperature rises up, the dispersion of the band</w:t>
      </w:r>
      <w:r w:rsidR="00B522C1">
        <w:t>s</w:t>
      </w:r>
      <w:r w:rsidR="00C6606A" w:rsidRPr="00035C2D">
        <w:t xml:space="preserve"> </w:t>
      </w:r>
      <w:r w:rsidR="004B44D0" w:rsidRPr="00035C2D">
        <w:t xml:space="preserve">causes the Fermi level to </w:t>
      </w:r>
      <w:r w:rsidR="00A81B6B" w:rsidRPr="00035C2D">
        <w:t xml:space="preserve">shift </w:t>
      </w:r>
      <w:r w:rsidR="00651CD5" w:rsidRPr="00035C2D">
        <w:t>away from</w:t>
      </w:r>
      <w:r w:rsidR="004B44D0" w:rsidRPr="00035C2D">
        <w:t xml:space="preserve"> the valence band, ending up in the bandgap and thus inducing a semiconducting behavior</w:t>
      </w:r>
      <w:r w:rsidR="008E4FAA" w:rsidRPr="00035C2D">
        <w:t>, as observed in Cu</w:t>
      </w:r>
      <w:r w:rsidR="008E4FAA" w:rsidRPr="00035C2D">
        <w:rPr>
          <w:vertAlign w:val="subscript"/>
        </w:rPr>
        <w:t>2</w:t>
      </w:r>
      <w:r w:rsidR="008E4FAA" w:rsidRPr="00035C2D">
        <w:t>SnSe</w:t>
      </w:r>
      <w:r w:rsidR="008E4FAA" w:rsidRPr="00035C2D">
        <w:rPr>
          <w:vertAlign w:val="subscript"/>
        </w:rPr>
        <w:t>3</w:t>
      </w:r>
      <w:r w:rsidR="008E4FAA" w:rsidRPr="00035C2D">
        <w:t xml:space="preserve"> for instance</w:t>
      </w:r>
      <w:r w:rsidR="004B44D0" w:rsidRPr="00035C2D">
        <w:t>.</w:t>
      </w:r>
      <w:r w:rsidR="00237B7D" w:rsidRPr="00035C2D">
        <w:fldChar w:fldCharType="begin"/>
      </w:r>
      <w:r w:rsidR="00134594" w:rsidRPr="00035C2D">
        <w:instrText xml:space="preserve"> ADDIN ZOTERO_ITEM CSL_CITATION {"citationID":"CTDInlOy","properties":{"formattedCitation":"\\super 58\\nosupersub{}","plainCitation":"58","noteIndex":0},"citationItems":[{"id":862,"uris":["http://zotero.org/users/12200877/items/67TIMTXH"],"itemData":{"id":862,"type":"article-journal","abstract":"A detailed investigation on the temperature dependent electrical properties of Cu2SnSe3 system, synthesized via conventional solid-state reaction at different sintering temperatures are presented in this communication. All the samples exhibit degenerate semiconducting nature at low temperatures. The existence of small polarons and hence electron–phonon interactions are confirmed at temperatures below 400 K. A transition was observed from degenerate to non-degenerate semiconducting behaviour at high temperatures (T &gt; 400 K). The study confirms the unusual transition in electrical resistivity as well as thermopower at high temperatures in all the compounds, demonstrating the existence of minority carrier excitation along with temperature-triggered ionisation of the defects. The transport behaviour is further supported by an upward movement of Fermi level away from the valence band. Highest weighted mobility of 8.2 cm2 V−1 s−1 at 673 K was obtained for the sample sintered at 1073 K. A considerable decrease in electrical resistivity with increase in temperature (T &gt; 400 K) has driven the power factor to increase exponentially, thereby achieving highest value of 188 µV/mK2 (at 673 K) for the sample sintered at 673 K.","container-title":"Metals and Materials International","DOI":"10.1007/s12540-021-01074-8","ISSN":"2005-4149","issue":"8","journalAbbreviation":"Met. Mater. Int.","language":"en","page":"2023-2032","source":"Springer Link","title":"Existence of Partially Degenerate Electrical Transport in Intermetallic Cu2SnSe3 Thermoelectric System Sintered at Different Temperatures","volume":"28","author":[{"family":"Gurukrishna","given":"K."},{"family":"Nikhita","given":"H. R."},{"family":"Swamy","given":"S. M. Mallikarjuna"},{"family":"Rao","given":"Ashok"}],"issued":{"date-parts":[["2022",8,1]]}}}],"schema":"https://github.com/citation-style-language/schema/raw/master/csl-citation.json"} </w:instrText>
      </w:r>
      <w:r w:rsidR="00237B7D" w:rsidRPr="00035C2D">
        <w:fldChar w:fldCharType="separate"/>
      </w:r>
      <w:r w:rsidR="00134594" w:rsidRPr="00035C2D">
        <w:rPr>
          <w:vertAlign w:val="superscript"/>
        </w:rPr>
        <w:t>58</w:t>
      </w:r>
      <w:r w:rsidR="00237B7D" w:rsidRPr="00035C2D">
        <w:fldChar w:fldCharType="end"/>
      </w:r>
      <w:r w:rsidR="004B44D0" w:rsidRPr="00035C2D">
        <w:t xml:space="preserve"> </w:t>
      </w:r>
      <w:r w:rsidR="000A5F1E" w:rsidRPr="00035C2D">
        <w:t xml:space="preserve">As often observed </w:t>
      </w:r>
      <w:r w:rsidR="001C7C5A">
        <w:t>for</w:t>
      </w:r>
      <w:r w:rsidR="000A5F1E" w:rsidRPr="00035C2D">
        <w:t xml:space="preserve"> small band-gap semiconductors,</w:t>
      </w:r>
      <w:r w:rsidR="000A5F1E" w:rsidRPr="00035C2D">
        <w:fldChar w:fldCharType="begin"/>
      </w:r>
      <w:r w:rsidR="00134594" w:rsidRPr="00035C2D">
        <w:instrText xml:space="preserve"> ADDIN ZOTERO_ITEM CSL_CITATION {"citationID":"t3Avo4aH","properties":{"formattedCitation":"\\super 59\\nosupersub{}","plainCitation":"59","noteIndex":0},"citationItems":[{"id":275,"uris":["http://zotero.org/users/12200877/items/CVYDUFQP"],"itemData":{"id":275,"type":"article-journal","abstract":"Covers activities in thermoelectrics. The book is arranged into sections on principles; preparation; measurement of thermoelectric properties; thermoelectric materials; thermoelectric generation; generator applications; thermoelectric refrigeration; and applications of thermoelectric cooling. Chapter 1 Introduction -- chapter 2 Thermoelectric Phenomena -- chapter 3 Conversion Efficiency and Figure-of-Merit -- chapter 4 Thermoelectric Transport Theory -- chapter 5 Optimization of Carrier Concentration -- chapter 6 Minimizing the Thermal Conductivity -- chapter 7 Selective Carrier Scattering in Thermoelectric Materials -- chapter 8 Thermomagnetic Phenomena -- chapter 9 Preparation of Thermoelectric Materials from Melts / Alexander Borshchevsky -- chapter 10 Powder Metallurgy Techniques -- chapter 11 PIES Method of Preparing Bismuth Alloys -- chapter 12 Preparation of Thermoelectric Materials by Mechanical Alloying -- chapter 13 Preparation of Thermoelectric Films / K. Matsubara. T. Koyanagi. K. Nagao. and K. Kishimoto -- chapter 14 Calculation of Peltier Device Performance -- chapter 15 Measurements of Electrical Properties -- chapter 16 Measurement of Thermal Properties -- chapter 17 Z-Meters -- chapter 18 Methodology for Testing Thermoelectric Materials and Devices -- chapter 19 Bismuth Telluride, Antimony Telluride, and Their Solid Solutions -- chapter 20 Valence Band Structure and the Thermoelectric Figure-of-Merit of (Bil-xSbx)2Te3 Crystals -- chapter 21 Lead Telluride and Its Alloys -- chapter 22 Properties of the General TAGS System -- chapter 23 Thermoelectric Properties of Silicides -- chapter 24 Polycrystalline Iron Disilicide as a Thermoelectric Generator Material -- chapter 25 Thermoelectric Properties of Anisotropic MnSil. 75 -- chapter 26 Low Carrier Mobility Materials for Thermoelectric Applications -- chapter 27 Semimetals as Materials for Thermoelectric Generators -- chapter 28 Silicon Germanium -- chapter 29 Rare Earth Compounds -- chapter 30 Thermoelectric Properties of High-Temperature Superconductors -- chapter 31 Boron Carbides -- chapter 32 Thermoelectric Properties of Metallic Materials. -- chapter 33 Neutron Irradiation Damage in SiGe Alloys -- chapter 34 New Materials and Performance Limits for Thermoelectric Cooling -- chapter 35 Miniature Semiconductor Thermoelectric Devices / David M. Rowe -- chapter 36 Commercially Available Generators -- chapter 37 Modular RTG Technology -- chapter 38 Peltier Devices as Generators -- chapter 39 Calculations of Generator Performance -- chapter 40 Terrestrial Applications of Thermoelectric Generators / William C. Hall -- chapter 41 Space Applications -- chapter 42 SP- 100 Space Subsys terns -- chapter 43 Safety Aspects of Thermoelectrics in Space -- chapter 44 Low-Temperature Heat Conversion / Kenji Matsuura and David M. Rowe -- chapter 45 Introduction -- chapter 46 Module Design and Fabrication -- chapter 47 Cooling Thermoelements with Superconducting Leg -- chapter 48 Introduction -- chapter 49 Commercial Peltier Modules -- chapter 50 Thermoelectrically Cooled Radiation Detectors -- chapter 51 Reliability of Peltier Coolers in Fiber-optic Laser Packages -- chapter 52 Laboratory Equipment -- chapter 53 Large-Scale Cooling -- chapter 54 Medium-Scale Cooling -- chapter 55 Modeling of Thermoelectric Cooling Systems.","note":"publisher: CRC Press\nISBN: 9781315219691","page":"701","title":"CRC handbook of thermoelectrics","author":[{"family":"Rowe","given":"David Michael."}],"issued":{"date-parts":[["1995"]]}}}],"schema":"https://github.com/citation-style-language/schema/raw/master/csl-citation.json"} </w:instrText>
      </w:r>
      <w:r w:rsidR="000A5F1E" w:rsidRPr="00035C2D">
        <w:fldChar w:fldCharType="separate"/>
      </w:r>
      <w:r w:rsidR="00134594" w:rsidRPr="00035C2D">
        <w:rPr>
          <w:vertAlign w:val="superscript"/>
        </w:rPr>
        <w:t>59</w:t>
      </w:r>
      <w:r w:rsidR="000A5F1E" w:rsidRPr="00035C2D">
        <w:fldChar w:fldCharType="end"/>
      </w:r>
      <w:r w:rsidR="000A5F1E" w:rsidRPr="00035C2D">
        <w:t xml:space="preserve"> t</w:t>
      </w:r>
      <w:r w:rsidR="00C6606A" w:rsidRPr="00035C2D">
        <w:t xml:space="preserve">he thermal activation of </w:t>
      </w:r>
      <w:r w:rsidR="004B44D0" w:rsidRPr="00035C2D">
        <w:t>minority</w:t>
      </w:r>
      <w:r w:rsidR="00C6606A" w:rsidRPr="00035C2D">
        <w:t xml:space="preserve"> carriers </w:t>
      </w:r>
      <w:r w:rsidR="004B44D0" w:rsidRPr="00035C2D">
        <w:t>above 550 K might also trigger hole-electron recombination and induce bipolar conduction</w:t>
      </w:r>
      <w:r w:rsidR="008E4FAA" w:rsidRPr="00035C2D">
        <w:t xml:space="preserve">, resulting in an increase of carrier concentration and </w:t>
      </w:r>
      <w:r w:rsidR="001C7C5A">
        <w:t xml:space="preserve">a </w:t>
      </w:r>
      <w:r w:rsidR="008E4FAA" w:rsidRPr="00035C2D">
        <w:t xml:space="preserve">decrease of the Seebeck coefficient </w:t>
      </w:r>
      <w:r w:rsidR="00EC7BCB" w:rsidRPr="00035C2D">
        <w:t xml:space="preserve">with temperature </w:t>
      </w:r>
      <w:r w:rsidR="008E4FAA" w:rsidRPr="00035C2D">
        <w:t>which is consistently observed experimentally.</w:t>
      </w:r>
    </w:p>
    <w:p w14:paraId="3EF68430" w14:textId="035BAB31" w:rsidR="00427FCE" w:rsidRDefault="00A838DB" w:rsidP="00C82D75">
      <w:pPr>
        <w:spacing w:after="0"/>
        <w:ind w:firstLine="284"/>
      </w:pPr>
      <w:r>
        <w:t>Furthermore, the electrical conduction behavior of Rb</w:t>
      </w:r>
      <w:r w:rsidRPr="00A838DB">
        <w:rPr>
          <w:vertAlign w:val="subscript"/>
        </w:rPr>
        <w:t>0.2</w:t>
      </w:r>
      <w:r>
        <w:t>Ba</w:t>
      </w:r>
      <w:r w:rsidRPr="00A838DB">
        <w:rPr>
          <w:vertAlign w:val="subscript"/>
        </w:rPr>
        <w:t>0.4</w:t>
      </w:r>
      <w:r>
        <w:t>Cr</w:t>
      </w:r>
      <w:r w:rsidRPr="00A838DB">
        <w:rPr>
          <w:vertAlign w:val="subscript"/>
        </w:rPr>
        <w:t>5</w:t>
      </w:r>
      <w:r>
        <w:t>Se</w:t>
      </w:r>
      <w:r w:rsidRPr="00A838DB">
        <w:rPr>
          <w:vertAlign w:val="subscript"/>
        </w:rPr>
        <w:t>8</w:t>
      </w:r>
      <w:r>
        <w:t xml:space="preserve"> present similarities with that of Tl</w:t>
      </w:r>
      <w:r w:rsidRPr="00A838DB">
        <w:rPr>
          <w:vertAlign w:val="subscript"/>
        </w:rPr>
        <w:t>x</w:t>
      </w:r>
      <w:r>
        <w:t>Cr</w:t>
      </w:r>
      <w:r w:rsidRPr="00A838DB">
        <w:rPr>
          <w:vertAlign w:val="subscript"/>
        </w:rPr>
        <w:t>5</w:t>
      </w:r>
      <w:r>
        <w:t>Se</w:t>
      </w:r>
      <w:r w:rsidRPr="00A838DB">
        <w:rPr>
          <w:vertAlign w:val="subscript"/>
        </w:rPr>
        <w:t>8</w:t>
      </w:r>
      <w:r>
        <w:t xml:space="preserve">, as the latter was reported to exhibit a metallic conductive behavior due to Tl deficiency in the </w:t>
      </w:r>
      <w:r w:rsidR="006678C6">
        <w:t xml:space="preserve">temperature range of </w:t>
      </w:r>
      <w:r>
        <w:t>200 – 750 K</w:t>
      </w:r>
      <w:r w:rsidR="00736628">
        <w:t>.</w:t>
      </w:r>
      <w:r w:rsidR="00736628">
        <w:fldChar w:fldCharType="begin"/>
      </w:r>
      <w:r w:rsidR="00134594">
        <w:instrText xml:space="preserve"> ADDIN ZOTERO_ITEM CSL_CITATION {"citationID":"TGfnqRpM","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736628">
        <w:fldChar w:fldCharType="separate"/>
      </w:r>
      <w:r w:rsidR="00134594" w:rsidRPr="00134594">
        <w:rPr>
          <w:vertAlign w:val="superscript"/>
        </w:rPr>
        <w:t>24</w:t>
      </w:r>
      <w:r w:rsidR="00736628">
        <w:fldChar w:fldCharType="end"/>
      </w:r>
      <w:r w:rsidR="00736628">
        <w:t xml:space="preserve"> </w:t>
      </w:r>
      <w:r>
        <w:t xml:space="preserve">This observation supports the </w:t>
      </w:r>
      <w:r w:rsidR="00676557">
        <w:t>fact</w:t>
      </w:r>
      <w:r>
        <w:t xml:space="preserve"> that the Fermi level </w:t>
      </w:r>
      <w:r w:rsidR="00CE6CC4">
        <w:t>reside</w:t>
      </w:r>
      <w:r>
        <w:t xml:space="preserve"> deeper in the valence band in Tl</w:t>
      </w:r>
      <w:r w:rsidRPr="00A838DB">
        <w:rPr>
          <w:vertAlign w:val="subscript"/>
        </w:rPr>
        <w:t>x</w:t>
      </w:r>
      <w:r>
        <w:t>Cr</w:t>
      </w:r>
      <w:r w:rsidRPr="00A838DB">
        <w:rPr>
          <w:vertAlign w:val="subscript"/>
        </w:rPr>
        <w:t>5</w:t>
      </w:r>
      <w:r>
        <w:t>Se</w:t>
      </w:r>
      <w:r w:rsidRPr="00A838DB">
        <w:rPr>
          <w:vertAlign w:val="subscript"/>
        </w:rPr>
        <w:t>8</w:t>
      </w:r>
      <w:r>
        <w:t xml:space="preserve"> </w:t>
      </w:r>
      <w:r w:rsidR="00736628">
        <w:t>compared to</w:t>
      </w:r>
      <w:r>
        <w:t xml:space="preserve"> Rb</w:t>
      </w:r>
      <w:r w:rsidRPr="00A838DB">
        <w:rPr>
          <w:vertAlign w:val="subscript"/>
        </w:rPr>
        <w:t>0.2</w:t>
      </w:r>
      <w:r>
        <w:t>Ba</w:t>
      </w:r>
      <w:r w:rsidRPr="00A838DB">
        <w:rPr>
          <w:vertAlign w:val="subscript"/>
        </w:rPr>
        <w:t>0.4</w:t>
      </w:r>
      <w:r>
        <w:t>Cr</w:t>
      </w:r>
      <w:r w:rsidRPr="00A838DB">
        <w:rPr>
          <w:vertAlign w:val="subscript"/>
        </w:rPr>
        <w:t>5</w:t>
      </w:r>
      <w:r>
        <w:t>Se</w:t>
      </w:r>
      <w:r w:rsidRPr="00A838DB">
        <w:rPr>
          <w:vertAlign w:val="subscript"/>
        </w:rPr>
        <w:t>8</w:t>
      </w:r>
      <w:r>
        <w:t>, resulting in an increased hole concentration</w:t>
      </w:r>
      <w:r w:rsidR="00736628">
        <w:t>,</w:t>
      </w:r>
      <w:r>
        <w:t xml:space="preserve"> enhanced mobility, a</w:t>
      </w:r>
      <w:r w:rsidR="00736628">
        <w:t>nd subsequently</w:t>
      </w:r>
      <w:r>
        <w:t xml:space="preserve"> lower resistivity</w:t>
      </w:r>
      <w:r w:rsidR="00736628" w:rsidRPr="00736628">
        <w:t xml:space="preserve"> </w:t>
      </w:r>
      <w:r w:rsidR="00736628">
        <w:t>in Tl</w:t>
      </w:r>
      <w:r w:rsidR="00736628" w:rsidRPr="00A838DB">
        <w:rPr>
          <w:vertAlign w:val="subscript"/>
        </w:rPr>
        <w:t>x</w:t>
      </w:r>
      <w:r w:rsidR="00736628">
        <w:t>Cr</w:t>
      </w:r>
      <w:r w:rsidR="00736628" w:rsidRPr="00A838DB">
        <w:rPr>
          <w:vertAlign w:val="subscript"/>
        </w:rPr>
        <w:t>5</w:t>
      </w:r>
      <w:r w:rsidR="00736628">
        <w:t>Se</w:t>
      </w:r>
      <w:r w:rsidR="00736628" w:rsidRPr="00A838DB">
        <w:rPr>
          <w:vertAlign w:val="subscript"/>
        </w:rPr>
        <w:t>8</w:t>
      </w:r>
      <w:r>
        <w:t>.</w:t>
      </w:r>
      <w:r w:rsidR="00D6760B">
        <w:fldChar w:fldCharType="begin"/>
      </w:r>
      <w:r w:rsidR="00134594">
        <w:instrText xml:space="preserve"> ADDIN ZOTERO_ITEM CSL_CITATION {"citationID":"5teQpXav","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Pr>
          <w:rFonts w:ascii="Cambria Math" w:hAnsi="Cambria Math" w:cs="Cambria Math"/>
        </w:rPr>
        <w:instrText>∼</w:instrText>
      </w:r>
      <w:r w:rsidR="00134594">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D6760B">
        <w:fldChar w:fldCharType="separate"/>
      </w:r>
      <w:r w:rsidR="00134594" w:rsidRPr="00134594">
        <w:rPr>
          <w:vertAlign w:val="superscript"/>
        </w:rPr>
        <w:t>24</w:t>
      </w:r>
      <w:r w:rsidR="00D6760B">
        <w:fldChar w:fldCharType="end"/>
      </w:r>
      <w:r w:rsidR="006C4B74">
        <w:t xml:space="preserve"> Rb</w:t>
      </w:r>
      <w:r w:rsidR="006C4B74" w:rsidRPr="006C4B74">
        <w:rPr>
          <w:vertAlign w:val="subscript"/>
        </w:rPr>
        <w:t>0.</w:t>
      </w:r>
      <w:r w:rsidR="006C4B74" w:rsidRPr="00035C2D">
        <w:rPr>
          <w:vertAlign w:val="subscript"/>
        </w:rPr>
        <w:t>2</w:t>
      </w:r>
      <w:r w:rsidR="006C4B74" w:rsidRPr="00035C2D">
        <w:t>Ba</w:t>
      </w:r>
      <w:r w:rsidR="006C4B74" w:rsidRPr="00035C2D">
        <w:rPr>
          <w:vertAlign w:val="subscript"/>
        </w:rPr>
        <w:t>0.4</w:t>
      </w:r>
      <w:r w:rsidR="006C4B74" w:rsidRPr="00035C2D">
        <w:t>Cr</w:t>
      </w:r>
      <w:r w:rsidR="006C4B74" w:rsidRPr="00035C2D">
        <w:rPr>
          <w:vertAlign w:val="subscript"/>
        </w:rPr>
        <w:t>5</w:t>
      </w:r>
      <w:r w:rsidR="006C4B74" w:rsidRPr="00035C2D">
        <w:t>Se</w:t>
      </w:r>
      <w:r w:rsidR="006C4B74" w:rsidRPr="00035C2D">
        <w:rPr>
          <w:vertAlign w:val="subscript"/>
        </w:rPr>
        <w:t>8</w:t>
      </w:r>
      <w:r w:rsidR="006C4B74" w:rsidRPr="00035C2D">
        <w:t xml:space="preserve"> thus </w:t>
      </w:r>
      <w:r w:rsidR="00676557" w:rsidRPr="00035C2D">
        <w:t>stands as</w:t>
      </w:r>
      <w:r w:rsidR="006C4B74" w:rsidRPr="00035C2D">
        <w:t xml:space="preserve"> an intermediate case </w:t>
      </w:r>
      <w:r w:rsidR="006C4B74">
        <w:t>between a semiconductor (Ba</w:t>
      </w:r>
      <w:r w:rsidR="006C4B74" w:rsidRPr="006C4B74">
        <w:rPr>
          <w:vertAlign w:val="subscript"/>
        </w:rPr>
        <w:t>0.5</w:t>
      </w:r>
      <w:r w:rsidR="006C4B74">
        <w:t>Cr</w:t>
      </w:r>
      <w:r w:rsidR="006C4B74" w:rsidRPr="006C4B74">
        <w:rPr>
          <w:vertAlign w:val="subscript"/>
        </w:rPr>
        <w:t>5</w:t>
      </w:r>
      <w:r w:rsidR="006C4B74">
        <w:t>Se</w:t>
      </w:r>
      <w:r w:rsidR="006C4B74" w:rsidRPr="006C4B74">
        <w:rPr>
          <w:vertAlign w:val="subscript"/>
        </w:rPr>
        <w:t>8</w:t>
      </w:r>
      <w:r w:rsidR="006C4B74">
        <w:t>) and a highly degenerated semiconductor (Tl</w:t>
      </w:r>
      <w:r w:rsidR="006C4B74" w:rsidRPr="006C4B74">
        <w:rPr>
          <w:vertAlign w:val="subscript"/>
        </w:rPr>
        <w:t>x</w:t>
      </w:r>
      <w:r w:rsidR="006C4B74">
        <w:t>Cr</w:t>
      </w:r>
      <w:r w:rsidR="006C4B74" w:rsidRPr="006C4B74">
        <w:rPr>
          <w:vertAlign w:val="subscript"/>
        </w:rPr>
        <w:t>5</w:t>
      </w:r>
      <w:r w:rsidR="006C4B74">
        <w:t>Se</w:t>
      </w:r>
      <w:r w:rsidR="006C4B74" w:rsidRPr="006C4B74">
        <w:rPr>
          <w:vertAlign w:val="subscript"/>
        </w:rPr>
        <w:t>8</w:t>
      </w:r>
      <w:r w:rsidR="006C4B74">
        <w:t>).</w:t>
      </w:r>
    </w:p>
    <w:p w14:paraId="7B1FAE4B" w14:textId="04828EF1" w:rsidR="00D6760B" w:rsidRPr="00035C2D" w:rsidRDefault="00D6760B" w:rsidP="0080450B">
      <w:pPr>
        <w:spacing w:after="0"/>
        <w:ind w:firstLine="284"/>
      </w:pPr>
      <w:r w:rsidRPr="00035C2D">
        <w:t>Re</w:t>
      </w:r>
      <w:r w:rsidR="00E349AC" w:rsidRPr="00035C2D">
        <w:t>ma</w:t>
      </w:r>
      <w:r w:rsidRPr="00035C2D">
        <w:t>rkably, a clear decorrelation of the electrical transport properties can be observed</w:t>
      </w:r>
      <w:r w:rsidR="00E349AC" w:rsidRPr="00035C2D">
        <w:t xml:space="preserve"> in Rb</w:t>
      </w:r>
      <w:r w:rsidR="00E349AC" w:rsidRPr="00035C2D">
        <w:rPr>
          <w:vertAlign w:val="subscript"/>
        </w:rPr>
        <w:t>0.2</w:t>
      </w:r>
      <w:r w:rsidR="00E349AC" w:rsidRPr="00035C2D">
        <w:t>Ba</w:t>
      </w:r>
      <w:r w:rsidR="00E349AC" w:rsidRPr="00035C2D">
        <w:rPr>
          <w:vertAlign w:val="subscript"/>
        </w:rPr>
        <w:t>0.4</w:t>
      </w:r>
      <w:r w:rsidR="00E349AC" w:rsidRPr="00035C2D">
        <w:t>Cr</w:t>
      </w:r>
      <w:r w:rsidR="00E349AC" w:rsidRPr="00035C2D">
        <w:rPr>
          <w:vertAlign w:val="subscript"/>
        </w:rPr>
        <w:t>5</w:t>
      </w:r>
      <w:r w:rsidR="00E349AC" w:rsidRPr="00035C2D">
        <w:t>Se</w:t>
      </w:r>
      <w:r w:rsidR="00E349AC" w:rsidRPr="00035C2D">
        <w:rPr>
          <w:vertAlign w:val="subscript"/>
        </w:rPr>
        <w:t>8</w:t>
      </w:r>
      <w:r w:rsidRPr="00035C2D">
        <w:t>, especially when compared to Ba</w:t>
      </w:r>
      <w:r w:rsidRPr="00035C2D">
        <w:rPr>
          <w:vertAlign w:val="subscript"/>
        </w:rPr>
        <w:t>0.5</w:t>
      </w:r>
      <w:r w:rsidRPr="00035C2D">
        <w:t>Cr</w:t>
      </w:r>
      <w:r w:rsidRPr="00035C2D">
        <w:rPr>
          <w:vertAlign w:val="subscript"/>
        </w:rPr>
        <w:t>5</w:t>
      </w:r>
      <w:r w:rsidRPr="00035C2D">
        <w:t>Se</w:t>
      </w:r>
      <w:r w:rsidRPr="00035C2D">
        <w:rPr>
          <w:vertAlign w:val="subscript"/>
        </w:rPr>
        <w:t>8</w:t>
      </w:r>
      <w:r w:rsidR="001D3BE6" w:rsidRPr="003C5D48">
        <w:rPr>
          <w:color w:val="FF0000"/>
        </w:rPr>
        <w:t xml:space="preserve">. </w:t>
      </w:r>
      <w:r w:rsidR="00E349AC" w:rsidRPr="003C5D48">
        <w:rPr>
          <w:color w:val="FF0000"/>
        </w:rPr>
        <w:t xml:space="preserve"> </w:t>
      </w:r>
      <w:r w:rsidR="001D3BE6" w:rsidRPr="003C5D48">
        <w:rPr>
          <w:color w:val="FF0000"/>
        </w:rPr>
        <w:t>A first decorrelation of the Seebeck coefficient and the resistivity was observed in the</w:t>
      </w:r>
      <w:r w:rsidR="00E349AC" w:rsidRPr="003C5D48">
        <w:rPr>
          <w:color w:val="FF0000"/>
        </w:rPr>
        <w:t xml:space="preserve"> solid solution Ba</w:t>
      </w:r>
      <w:r w:rsidR="00E349AC" w:rsidRPr="003C5D48">
        <w:rPr>
          <w:color w:val="FF0000"/>
          <w:vertAlign w:val="subscript"/>
        </w:rPr>
        <w:t>0.5+x</w:t>
      </w:r>
      <w:r w:rsidR="00E349AC" w:rsidRPr="003C5D48">
        <w:rPr>
          <w:color w:val="FF0000"/>
        </w:rPr>
        <w:t>Cr</w:t>
      </w:r>
      <w:r w:rsidR="00E349AC" w:rsidRPr="003C5D48">
        <w:rPr>
          <w:color w:val="FF0000"/>
          <w:vertAlign w:val="subscript"/>
        </w:rPr>
        <w:t>5</w:t>
      </w:r>
      <w:r w:rsidR="00E349AC" w:rsidRPr="003C5D48">
        <w:rPr>
          <w:color w:val="FF0000"/>
        </w:rPr>
        <w:t>Se</w:t>
      </w:r>
      <w:r w:rsidR="00E349AC" w:rsidRPr="003C5D48">
        <w:rPr>
          <w:color w:val="FF0000"/>
          <w:vertAlign w:val="subscript"/>
        </w:rPr>
        <w:t>8</w:t>
      </w:r>
      <w:r w:rsidR="00720387" w:rsidRPr="003C5D48">
        <w:rPr>
          <w:color w:val="FF0000"/>
        </w:rPr>
        <w:t xml:space="preserve"> (0 &lt; </w:t>
      </w:r>
      <w:r w:rsidR="00720387" w:rsidRPr="003C5D48">
        <w:rPr>
          <w:i/>
          <w:iCs/>
          <w:color w:val="FF0000"/>
        </w:rPr>
        <w:t>x</w:t>
      </w:r>
      <w:r w:rsidR="00720387" w:rsidRPr="003C5D48">
        <w:rPr>
          <w:color w:val="FF0000"/>
        </w:rPr>
        <w:t xml:space="preserve"> &lt; 0.05)</w:t>
      </w:r>
      <w:r w:rsidRPr="003C5D48">
        <w:rPr>
          <w:color w:val="FF0000"/>
        </w:rPr>
        <w:t xml:space="preserve">. </w:t>
      </w:r>
      <w:r w:rsidR="00720387" w:rsidRPr="003C5D48">
        <w:rPr>
          <w:color w:val="FF0000"/>
        </w:rPr>
        <w:t xml:space="preserve">Indeed, the excess of Ba in </w:t>
      </w:r>
      <w:r w:rsidR="001D3BE6" w:rsidRPr="003C5D48">
        <w:rPr>
          <w:color w:val="FF0000"/>
        </w:rPr>
        <w:t xml:space="preserve">the </w:t>
      </w:r>
      <w:r w:rsidR="00720387" w:rsidRPr="003C5D48">
        <w:rPr>
          <w:color w:val="FF0000"/>
        </w:rPr>
        <w:t>Ba</w:t>
      </w:r>
      <w:r w:rsidR="00720387" w:rsidRPr="003C5D48">
        <w:rPr>
          <w:color w:val="FF0000"/>
          <w:vertAlign w:val="subscript"/>
        </w:rPr>
        <w:t>0.5+x</w:t>
      </w:r>
      <w:r w:rsidR="00720387" w:rsidRPr="003C5D48">
        <w:rPr>
          <w:color w:val="FF0000"/>
        </w:rPr>
        <w:t>Cr</w:t>
      </w:r>
      <w:r w:rsidR="00720387" w:rsidRPr="003C5D48">
        <w:rPr>
          <w:color w:val="FF0000"/>
          <w:vertAlign w:val="subscript"/>
        </w:rPr>
        <w:t>5</w:t>
      </w:r>
      <w:r w:rsidR="00720387" w:rsidRPr="003C5D48">
        <w:rPr>
          <w:color w:val="FF0000"/>
        </w:rPr>
        <w:t>Se</w:t>
      </w:r>
      <w:r w:rsidR="00720387" w:rsidRPr="003C5D48">
        <w:rPr>
          <w:color w:val="FF0000"/>
          <w:vertAlign w:val="subscript"/>
        </w:rPr>
        <w:t>8</w:t>
      </w:r>
      <w:r w:rsidR="00720387" w:rsidRPr="003C5D48">
        <w:rPr>
          <w:color w:val="FF0000"/>
        </w:rPr>
        <w:t xml:space="preserve"> </w:t>
      </w:r>
      <w:r w:rsidR="001D3BE6" w:rsidRPr="003C5D48">
        <w:rPr>
          <w:color w:val="FF0000"/>
        </w:rPr>
        <w:t xml:space="preserve">solid solution </w:t>
      </w:r>
      <w:r w:rsidR="00720387" w:rsidRPr="003C5D48">
        <w:rPr>
          <w:color w:val="FF0000"/>
        </w:rPr>
        <w:t>led to a decrease in the Seebeck coefficient and an increased resistivity.</w:t>
      </w:r>
      <w:r w:rsidR="00720387" w:rsidRPr="003C5D48">
        <w:rPr>
          <w:color w:val="FF0000"/>
        </w:rPr>
        <w:fldChar w:fldCharType="begin"/>
      </w:r>
      <w:r w:rsidR="00134594" w:rsidRPr="003C5D48">
        <w:rPr>
          <w:color w:val="FF0000"/>
        </w:rPr>
        <w:instrText xml:space="preserve"> ADDIN ZOTERO_ITEM CSL_CITATION {"citationID":"yIL4Zz51","properties":{"formattedCitation":"\\super 25\\nosupersub{}","plainCitation":"25","noteIndex":0},"citationItems":[{"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schema":"https://github.com/citation-style-language/schema/raw/master/csl-citation.json"} </w:instrText>
      </w:r>
      <w:r w:rsidR="00720387" w:rsidRPr="003C5D48">
        <w:rPr>
          <w:color w:val="FF0000"/>
        </w:rPr>
        <w:fldChar w:fldCharType="separate"/>
      </w:r>
      <w:r w:rsidR="00134594" w:rsidRPr="003C5D48">
        <w:rPr>
          <w:color w:val="FF0000"/>
          <w:vertAlign w:val="superscript"/>
        </w:rPr>
        <w:t>25</w:t>
      </w:r>
      <w:r w:rsidR="00720387" w:rsidRPr="003C5D48">
        <w:rPr>
          <w:color w:val="FF0000"/>
        </w:rPr>
        <w:fldChar w:fldCharType="end"/>
      </w:r>
      <w:r w:rsidR="00720387" w:rsidRPr="003C5D48">
        <w:rPr>
          <w:color w:val="FF0000"/>
        </w:rPr>
        <w:t xml:space="preserve"> </w:t>
      </w:r>
      <w:r w:rsidR="001D3BE6" w:rsidRPr="003C5D48">
        <w:rPr>
          <w:color w:val="FF0000"/>
        </w:rPr>
        <w:t>In the case of Rb</w:t>
      </w:r>
      <w:r w:rsidR="001D3BE6" w:rsidRPr="003C5D48">
        <w:rPr>
          <w:color w:val="FF0000"/>
          <w:vertAlign w:val="subscript"/>
        </w:rPr>
        <w:t>0.2</w:t>
      </w:r>
      <w:r w:rsidR="001D3BE6" w:rsidRPr="003C5D48">
        <w:rPr>
          <w:color w:val="FF0000"/>
        </w:rPr>
        <w:t>Ba</w:t>
      </w:r>
      <w:r w:rsidR="001D3BE6" w:rsidRPr="003C5D48">
        <w:rPr>
          <w:color w:val="FF0000"/>
          <w:vertAlign w:val="subscript"/>
        </w:rPr>
        <w:t>0.4</w:t>
      </w:r>
      <w:r w:rsidR="001D3BE6" w:rsidRPr="003C5D48">
        <w:rPr>
          <w:color w:val="FF0000"/>
        </w:rPr>
        <w:t>Cr</w:t>
      </w:r>
      <w:r w:rsidR="001D3BE6" w:rsidRPr="003C5D48">
        <w:rPr>
          <w:color w:val="FF0000"/>
          <w:vertAlign w:val="subscript"/>
        </w:rPr>
        <w:t>5</w:t>
      </w:r>
      <w:r w:rsidR="001D3BE6" w:rsidRPr="003C5D48">
        <w:rPr>
          <w:color w:val="FF0000"/>
        </w:rPr>
        <w:t>Se</w:t>
      </w:r>
      <w:r w:rsidR="001D3BE6" w:rsidRPr="003C5D48">
        <w:rPr>
          <w:color w:val="FF0000"/>
          <w:vertAlign w:val="subscript"/>
        </w:rPr>
        <w:t>8</w:t>
      </w:r>
      <w:r w:rsidR="001D3BE6" w:rsidRPr="003C5D48">
        <w:rPr>
          <w:color w:val="FF0000"/>
        </w:rPr>
        <w:t>, the opposite decorrelation is</w:t>
      </w:r>
      <w:r w:rsidR="003C5D48" w:rsidRPr="003C5D48">
        <w:rPr>
          <w:color w:val="FF0000"/>
        </w:rPr>
        <w:t xml:space="preserve"> found</w:t>
      </w:r>
      <w:r w:rsidR="00720387" w:rsidRPr="003C5D48">
        <w:rPr>
          <w:color w:val="FF0000"/>
        </w:rPr>
        <w:t xml:space="preserve">, as the Seebeck coefficient is </w:t>
      </w:r>
      <w:r w:rsidR="003C5D48" w:rsidRPr="003C5D48">
        <w:rPr>
          <w:color w:val="FF0000"/>
        </w:rPr>
        <w:t xml:space="preserve">observed to </w:t>
      </w:r>
      <w:r w:rsidR="00720387" w:rsidRPr="003C5D48">
        <w:rPr>
          <w:color w:val="FF0000"/>
        </w:rPr>
        <w:t xml:space="preserve">increase while the resistivity decreases when </w:t>
      </w:r>
      <w:r w:rsidR="00720387" w:rsidRPr="003C5D48">
        <w:rPr>
          <w:color w:val="FF0000"/>
        </w:rPr>
        <w:lastRenderedPageBreak/>
        <w:t>compared to Ba</w:t>
      </w:r>
      <w:r w:rsidR="00720387" w:rsidRPr="003C5D48">
        <w:rPr>
          <w:color w:val="FF0000"/>
          <w:vertAlign w:val="subscript"/>
        </w:rPr>
        <w:t>0.5</w:t>
      </w:r>
      <w:r w:rsidR="00720387" w:rsidRPr="003C5D48">
        <w:rPr>
          <w:color w:val="FF0000"/>
        </w:rPr>
        <w:t>Cr</w:t>
      </w:r>
      <w:r w:rsidR="00720387" w:rsidRPr="003C5D48">
        <w:rPr>
          <w:color w:val="FF0000"/>
          <w:vertAlign w:val="subscript"/>
        </w:rPr>
        <w:t>5</w:t>
      </w:r>
      <w:r w:rsidR="00720387" w:rsidRPr="003C5D48">
        <w:rPr>
          <w:color w:val="FF0000"/>
        </w:rPr>
        <w:t>Se</w:t>
      </w:r>
      <w:r w:rsidR="00720387" w:rsidRPr="003C5D48">
        <w:rPr>
          <w:color w:val="FF0000"/>
          <w:vertAlign w:val="subscript"/>
        </w:rPr>
        <w:t>8</w:t>
      </w:r>
      <w:r w:rsidR="00720387" w:rsidRPr="003C5D48">
        <w:rPr>
          <w:color w:val="FF0000"/>
        </w:rPr>
        <w:t xml:space="preserve">. </w:t>
      </w:r>
      <w:r w:rsidR="00720387" w:rsidRPr="00035C2D">
        <w:t>Th</w:t>
      </w:r>
      <w:r w:rsidR="00435C2A">
        <w:t>is</w:t>
      </w:r>
      <w:r w:rsidR="00720387" w:rsidRPr="00035C2D">
        <w:t xml:space="preserve"> decorrelation might be explained by the evolution of the density of state</w:t>
      </w:r>
      <w:r w:rsidR="00B522C1">
        <w:t>s</w:t>
      </w:r>
      <w:r w:rsidR="00720387" w:rsidRPr="00035C2D">
        <w:t xml:space="preserve"> effective mass resulting from a slight variation of the band structure near the Fermi </w:t>
      </w:r>
      <w:r w:rsidR="00720387" w:rsidRPr="00735AE8">
        <w:t xml:space="preserve">level. </w:t>
      </w:r>
      <w:r w:rsidR="00A404D4" w:rsidRPr="00735AE8">
        <w:t xml:space="preserve">In particular, the hole effective mass </w:t>
      </w:r>
      <w:r w:rsidR="00A404D4" w:rsidRPr="00735AE8">
        <w:rPr>
          <w:i/>
          <w:iCs/>
        </w:rPr>
        <w:t>m*</w:t>
      </w:r>
      <w:r w:rsidR="00A404D4" w:rsidRPr="00735AE8">
        <w:t xml:space="preserve"> </w:t>
      </w:r>
      <w:r w:rsidR="00A0129F" w:rsidRPr="00735AE8">
        <w:t>was calculated and compared for both Ba</w:t>
      </w:r>
      <w:r w:rsidR="00A0129F" w:rsidRPr="00735AE8">
        <w:rPr>
          <w:vertAlign w:val="subscript"/>
        </w:rPr>
        <w:t>0.5</w:t>
      </w:r>
      <w:r w:rsidR="00A0129F" w:rsidRPr="00735AE8">
        <w:t>Cr</w:t>
      </w:r>
      <w:r w:rsidR="00A0129F" w:rsidRPr="00735AE8">
        <w:rPr>
          <w:vertAlign w:val="subscript"/>
        </w:rPr>
        <w:t>5</w:t>
      </w:r>
      <w:r w:rsidR="00A0129F" w:rsidRPr="00735AE8">
        <w:t>Se</w:t>
      </w:r>
      <w:r w:rsidR="00A0129F" w:rsidRPr="00735AE8">
        <w:rPr>
          <w:vertAlign w:val="subscript"/>
        </w:rPr>
        <w:t>8</w:t>
      </w:r>
      <w:r w:rsidR="00A0129F" w:rsidRPr="00735AE8">
        <w:t xml:space="preserve"> and </w:t>
      </w:r>
      <w:r w:rsidR="00A404D4" w:rsidRPr="00735AE8">
        <w:t>Rb</w:t>
      </w:r>
      <w:r w:rsidR="00A404D4" w:rsidRPr="00735AE8">
        <w:rPr>
          <w:vertAlign w:val="subscript"/>
        </w:rPr>
        <w:t>0.2</w:t>
      </w:r>
      <w:r w:rsidR="00A404D4" w:rsidRPr="00735AE8">
        <w:t>Ba</w:t>
      </w:r>
      <w:r w:rsidR="00A404D4" w:rsidRPr="00735AE8">
        <w:rPr>
          <w:vertAlign w:val="subscript"/>
        </w:rPr>
        <w:t>0.4</w:t>
      </w:r>
      <w:r w:rsidR="00A404D4" w:rsidRPr="00735AE8">
        <w:t>Cr</w:t>
      </w:r>
      <w:r w:rsidR="00A404D4" w:rsidRPr="00735AE8">
        <w:rPr>
          <w:vertAlign w:val="subscript"/>
        </w:rPr>
        <w:t>5</w:t>
      </w:r>
      <w:r w:rsidR="00A404D4" w:rsidRPr="00735AE8">
        <w:t>Se</w:t>
      </w:r>
      <w:r w:rsidR="00A404D4" w:rsidRPr="00735AE8">
        <w:rPr>
          <w:vertAlign w:val="subscript"/>
        </w:rPr>
        <w:t>8</w:t>
      </w:r>
      <w:r w:rsidR="007F57D9" w:rsidRPr="00735AE8">
        <w:t xml:space="preserve"> in the parabolic band structure approximation</w:t>
      </w:r>
      <w:r w:rsidR="00A0129F" w:rsidRPr="00735AE8">
        <w:t xml:space="preserve"> at 300 K, yielding values of </w:t>
      </w:r>
      <w:r w:rsidR="007F57D9" w:rsidRPr="00735AE8">
        <w:t>about</w:t>
      </w:r>
      <w:r w:rsidR="00A0129F" w:rsidRPr="00735AE8">
        <w:t xml:space="preserve"> 0.3 </w:t>
      </w:r>
      <w:r w:rsidR="00A0129F" w:rsidRPr="00735AE8">
        <w:rPr>
          <w:i/>
          <w:iCs/>
        </w:rPr>
        <w:t>m</w:t>
      </w:r>
      <w:r w:rsidR="00A0129F" w:rsidRPr="00735AE8">
        <w:rPr>
          <w:i/>
          <w:iCs/>
          <w:vertAlign w:val="subscript"/>
        </w:rPr>
        <w:t>0</w:t>
      </w:r>
      <w:r w:rsidR="00A0129F" w:rsidRPr="00735AE8">
        <w:t xml:space="preserve"> and</w:t>
      </w:r>
      <w:r w:rsidR="007F57D9" w:rsidRPr="00735AE8">
        <w:t xml:space="preserve"> 1.1 </w:t>
      </w:r>
      <w:r w:rsidR="007F57D9" w:rsidRPr="00735AE8">
        <w:rPr>
          <w:i/>
          <w:iCs/>
        </w:rPr>
        <w:t>m</w:t>
      </w:r>
      <w:r w:rsidR="007F57D9" w:rsidRPr="00735AE8">
        <w:rPr>
          <w:i/>
          <w:iCs/>
          <w:vertAlign w:val="subscript"/>
        </w:rPr>
        <w:t>0</w:t>
      </w:r>
      <w:r w:rsidR="00A0129F" w:rsidRPr="00735AE8">
        <w:t xml:space="preserve">, </w:t>
      </w:r>
      <w:r w:rsidR="00A0129F" w:rsidRPr="00B43D40">
        <w:t>respectively</w:t>
      </w:r>
      <w:r w:rsidR="00576CD9" w:rsidRPr="00B43D40">
        <w:t>. These absolute values must be taken with great care, however allow comparison between both compounds, as</w:t>
      </w:r>
      <w:r w:rsidR="007F57D9" w:rsidRPr="00B43D40">
        <w:t xml:space="preserve"> </w:t>
      </w:r>
      <w:r w:rsidR="00A0129F" w:rsidRPr="00B43D40">
        <w:t xml:space="preserve">the higher </w:t>
      </w:r>
      <w:r w:rsidR="007900A1" w:rsidRPr="00B43D40">
        <w:t>effective mass</w:t>
      </w:r>
      <w:r w:rsidR="00A0129F" w:rsidRPr="00B43D40">
        <w:t xml:space="preserve"> of </w:t>
      </w:r>
      <w:r w:rsidR="001C0583" w:rsidRPr="00B43D40">
        <w:t>Rb</w:t>
      </w:r>
      <w:r w:rsidR="001C0583" w:rsidRPr="00B43D40">
        <w:rPr>
          <w:vertAlign w:val="subscript"/>
        </w:rPr>
        <w:t>0.2</w:t>
      </w:r>
      <w:r w:rsidR="001C0583" w:rsidRPr="00B43D40">
        <w:t>Ba</w:t>
      </w:r>
      <w:r w:rsidR="001C0583" w:rsidRPr="00B43D40">
        <w:rPr>
          <w:vertAlign w:val="subscript"/>
        </w:rPr>
        <w:t>0.4</w:t>
      </w:r>
      <w:r w:rsidR="001C0583" w:rsidRPr="00B43D40">
        <w:t>Cr</w:t>
      </w:r>
      <w:r w:rsidR="001C0583" w:rsidRPr="00B43D40">
        <w:rPr>
          <w:vertAlign w:val="subscript"/>
        </w:rPr>
        <w:t>5</w:t>
      </w:r>
      <w:r w:rsidR="001C0583" w:rsidRPr="00B43D40">
        <w:t>Se</w:t>
      </w:r>
      <w:r w:rsidR="001C0583" w:rsidRPr="00B43D40">
        <w:rPr>
          <w:vertAlign w:val="subscript"/>
        </w:rPr>
        <w:t>8</w:t>
      </w:r>
      <w:r w:rsidR="001C0583" w:rsidRPr="00B43D40">
        <w:t xml:space="preserve"> </w:t>
      </w:r>
      <w:r w:rsidR="00576CD9" w:rsidRPr="00B43D40">
        <w:t xml:space="preserve">can </w:t>
      </w:r>
      <w:r w:rsidR="00A0129F" w:rsidRPr="00B43D40">
        <w:t>be</w:t>
      </w:r>
      <w:r w:rsidR="00576CD9" w:rsidRPr="00B43D40">
        <w:t xml:space="preserve"> well </w:t>
      </w:r>
      <w:r w:rsidR="00A0129F" w:rsidRPr="00B43D40">
        <w:t xml:space="preserve">explained by its degenerate semiconducting behavior at </w:t>
      </w:r>
      <w:r w:rsidR="00576CD9" w:rsidRPr="00B43D40">
        <w:t>300 K</w:t>
      </w:r>
      <w:r w:rsidR="00A0129F" w:rsidRPr="00B43D40">
        <w:t xml:space="preserve">. </w:t>
      </w:r>
      <w:r w:rsidR="00A404D4" w:rsidRPr="00B43D40">
        <w:t xml:space="preserve">Such </w:t>
      </w:r>
      <w:r w:rsidR="00A404D4" w:rsidRPr="00035C2D">
        <w:t xml:space="preserve">a situation was also </w:t>
      </w:r>
      <w:r w:rsidR="00C31191" w:rsidRPr="00035C2D">
        <w:t>encountered</w:t>
      </w:r>
      <w:r w:rsidR="00A404D4" w:rsidRPr="00035C2D">
        <w:t xml:space="preserve"> in other several chalcogenides, </w:t>
      </w:r>
      <w:r w:rsidR="00D936BF" w:rsidRPr="00035C2D">
        <w:t>including</w:t>
      </w:r>
      <w:r w:rsidR="00C31191" w:rsidRPr="00035C2D">
        <w:t xml:space="preserve"> </w:t>
      </w:r>
      <w:r w:rsidR="00A404D4" w:rsidRPr="00035C2D">
        <w:t>isostructural Tl</w:t>
      </w:r>
      <w:r w:rsidR="00A404D4" w:rsidRPr="00035C2D">
        <w:rPr>
          <w:vertAlign w:val="subscript"/>
        </w:rPr>
        <w:t>x</w:t>
      </w:r>
      <w:r w:rsidR="00A404D4" w:rsidRPr="00035C2D">
        <w:t>Cr</w:t>
      </w:r>
      <w:r w:rsidR="00A404D4" w:rsidRPr="00035C2D">
        <w:rPr>
          <w:vertAlign w:val="subscript"/>
        </w:rPr>
        <w:t>5</w:t>
      </w:r>
      <w:r w:rsidR="00A404D4" w:rsidRPr="00035C2D">
        <w:t>Se</w:t>
      </w:r>
      <w:r w:rsidR="00A404D4" w:rsidRPr="00035C2D">
        <w:rPr>
          <w:vertAlign w:val="subscript"/>
        </w:rPr>
        <w:t>8</w:t>
      </w:r>
      <w:r w:rsidR="000A5F1E" w:rsidRPr="00035C2D">
        <w:t>,</w:t>
      </w:r>
      <w:r w:rsidR="000A5F1E" w:rsidRPr="00035C2D">
        <w:fldChar w:fldCharType="begin"/>
      </w:r>
      <w:r w:rsidR="00134594" w:rsidRPr="00035C2D">
        <w:instrText xml:space="preserve"> ADDIN ZOTERO_ITEM CSL_CITATION {"citationID":"wBR9Xpy0","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sidRPr="00035C2D">
        <w:rPr>
          <w:rFonts w:ascii="Cambria Math" w:hAnsi="Cambria Math" w:cs="Cambria Math"/>
        </w:rPr>
        <w:instrText>∼</w:instrText>
      </w:r>
      <w:r w:rsidR="00134594" w:rsidRPr="00035C2D">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0A5F1E" w:rsidRPr="00035C2D">
        <w:fldChar w:fldCharType="separate"/>
      </w:r>
      <w:r w:rsidR="00134594" w:rsidRPr="00035C2D">
        <w:rPr>
          <w:vertAlign w:val="superscript"/>
        </w:rPr>
        <w:t>24</w:t>
      </w:r>
      <w:r w:rsidR="000A5F1E" w:rsidRPr="00035C2D">
        <w:fldChar w:fldCharType="end"/>
      </w:r>
      <w:r w:rsidR="000A5F1E" w:rsidRPr="00035C2D">
        <w:t xml:space="preserve"> or the copper selenides</w:t>
      </w:r>
      <w:r w:rsidR="00A404D4" w:rsidRPr="00035C2D">
        <w:t xml:space="preserve"> Cu</w:t>
      </w:r>
      <w:r w:rsidR="00A404D4" w:rsidRPr="00035C2D">
        <w:rPr>
          <w:vertAlign w:val="subscript"/>
        </w:rPr>
        <w:t>2</w:t>
      </w:r>
      <w:r w:rsidR="00A404D4" w:rsidRPr="00035C2D">
        <w:t>SnSe</w:t>
      </w:r>
      <w:r w:rsidR="00A404D4" w:rsidRPr="00035C2D">
        <w:rPr>
          <w:vertAlign w:val="subscript"/>
        </w:rPr>
        <w:t>3</w:t>
      </w:r>
      <w:r w:rsidR="00A404D4" w:rsidRPr="00035C2D">
        <w:t xml:space="preserve"> </w:t>
      </w:r>
      <w:r w:rsidR="000A5F1E" w:rsidRPr="00035C2D">
        <w:t>and</w:t>
      </w:r>
      <w:r w:rsidR="00A404D4" w:rsidRPr="00035C2D">
        <w:t xml:space="preserve"> Cu</w:t>
      </w:r>
      <w:r w:rsidR="00A404D4" w:rsidRPr="00035C2D">
        <w:rPr>
          <w:vertAlign w:val="subscript"/>
        </w:rPr>
        <w:t>3</w:t>
      </w:r>
      <w:r w:rsidR="00A404D4" w:rsidRPr="00035C2D">
        <w:t>SbSe</w:t>
      </w:r>
      <w:r w:rsidR="00A404D4" w:rsidRPr="00035C2D">
        <w:rPr>
          <w:vertAlign w:val="subscript"/>
        </w:rPr>
        <w:t>4</w:t>
      </w:r>
      <w:r w:rsidR="00A404D4" w:rsidRPr="00035C2D">
        <w:t xml:space="preserve"> for instance</w:t>
      </w:r>
      <w:r w:rsidR="00A74E0B" w:rsidRPr="00035C2D">
        <w:t xml:space="preserve">, where a partially degenerate conductive behavior was </w:t>
      </w:r>
      <w:r w:rsidR="00C31191" w:rsidRPr="00035C2D">
        <w:t>observed</w:t>
      </w:r>
      <w:r w:rsidR="005F4B89" w:rsidRPr="00035C2D">
        <w:t xml:space="preserve"> as well</w:t>
      </w:r>
      <w:r w:rsidR="00C31191" w:rsidRPr="00035C2D">
        <w:t>.</w:t>
      </w:r>
      <w:r w:rsidR="000A5F1E" w:rsidRPr="00035C2D">
        <w:fldChar w:fldCharType="begin"/>
      </w:r>
      <w:r w:rsidR="00E458BE" w:rsidRPr="00035C2D">
        <w:instrText xml:space="preserve"> ADDIN ZOTERO_ITEM CSL_CITATION {"citationID":"a1NJtvii","properties":{"formattedCitation":"\\super 58,60,61\\nosupersub{}","plainCitation":"58,60,61","noteIndex":0},"citationItems":[{"id":862,"uris":["http://zotero.org/users/12200877/items/67TIMTXH"],"itemData":{"id":862,"type":"article-journal","abstract":"A detailed investigation on the temperature dependent electrical properties of Cu2SnSe3 system, synthesized via conventional solid-state reaction at different sintering temperatures are presented in this communication. All the samples exhibit degenerate semiconducting nature at low temperatures. The existence of small polarons and hence electron–phonon interactions are confirmed at temperatures below 400 K. A transition was observed from degenerate to non-degenerate semiconducting behaviour at high temperatures (T &gt; 400 K). The study confirms the unusual transition in electrical resistivity as well as thermopower at high temperatures in all the compounds, demonstrating the existence of minority carrier excitation along with temperature-triggered ionisation of the defects. The transport behaviour is further supported by an upward movement of Fermi level away from the valence band. Highest weighted mobility of 8.2 cm2 V−1 s−1 at 673 K was obtained for the sample sintered at 1073 K. A considerable decrease in electrical resistivity with increase in temperature (T &gt; 400 K) has driven the power factor to increase exponentially, thereby achieving highest value of 188 µV/mK2 (at 673 K) for the sample sintered at 673 K.","container-title":"Metals and Materials International","DOI":"10.1007/s12540-021-01074-8","ISSN":"2005-4149","issue":"8","journalAbbreviation":"Met. Mater. Int.","language":"en","page":"2023-2032","source":"Springer Link","title":"Existence of Partially Degenerate Electrical Transport in Intermetallic Cu2SnSe3 Thermoelectric System Sintered at Different Temperatures","volume":"28","author":[{"family":"Gurukrishna","given":"K."},{"family":"Nikhita","given":"H. R."},{"family":"Swamy","given":"S. M. Mallikarjuna"},{"family":"Rao","given":"Ashok"}],"issued":{"date-parts":[["2022",8,1]]}}},{"id":864,"uris":["http://zotero.org/users/12200877/items/NIV68VIJ"],"itemData":{"id":864,"type":"article-journal","abstract":"The thermoelectric properties of the bismuth doped compounds Cu3Sb1−xBixSe4, prepared by melting method and spark plasma sintering (SPS) technique, were investigated in the temperature range from 300K to 600K. The results indicate that the electrical resistivity of the Bi-doped compounds decreased as compare to Cu3SbSe4 due to the increase in the hole concentration; also thermal conductivity lowered after doping, which can be attributed to the strong phonons scattering by atom mass fluctuations. Moreover, it is found that the state of density effective mass m* increases for the doped compounds, which could be responsible for the enhanced thermopower at T&gt;</w:instrText>
      </w:r>
      <w:r w:rsidR="00E458BE" w:rsidRPr="00035C2D">
        <w:rPr>
          <w:rFonts w:ascii="Cambria Math" w:hAnsi="Cambria Math" w:cs="Cambria Math"/>
        </w:rPr>
        <w:instrText>∼</w:instrText>
      </w:r>
      <w:r w:rsidR="00E458BE" w:rsidRPr="00035C2D">
        <w:instrText xml:space="preserve">400K. The largest ZTmax=0.7 is achieved at 600K for Cu3Sb0.98Se0.02, which is about 3.3times larger than that of the un-doped compounds.","container-title":"Journal of Alloys and Compounds","DOI":"10.1016/j.jallcom.2013.01.131","ISSN":"0925-8388","journalAbbreviation":"Journal of Alloys and Compounds","page":"105-108","source":"ScienceDirect","title":"Effects of bismuth doping on the thermoelectric properties of Cu3SbSe4 at moderate temperatures","volume":"561","author":[{"family":"Li","given":"X. Y."},{"family":"Li","given":"D."},{"family":"Xin","given":"H. X."},{"family":"Zhang","given":"J."},{"family":"Song","given":"C. J."},{"family":"Qin","given":"X. Y."}],"issued":{"date-parts":[["2013",6,5]]}}},{"id":866,"uris":["http://zotero.org/users/12200877/items/XWMKBR42"],"itemData":{"id":866,"type":"article-journal","abstract":"We report the realization of high thermoelectric performance in Cu3SbSe4-based materials through Sn-doping and inclusion of Cu3Sb0.94Sn0.06Se2.5S1.5 nanostructure. This significant enhancement in thermoelectric performance is attributed to simultaneous modulation of the electrical and thermal transport. Sn doping can reduce electrical resistivity, maintaining its high power factor. Cu3Sb0.94Sn0.06Se2.5S1.5 nanoparticles dispersed in the matrix can strengthen interface scattering at the phase boundaries, which can effectively scatter the heat-carrying phonons and thus yielding low lattice thermal conductivity. As a result, the figure of merit reaches </w:instrText>
      </w:r>
      <w:r w:rsidR="00E458BE" w:rsidRPr="00035C2D">
        <w:rPr>
          <w:rFonts w:ascii="Cambria Math" w:hAnsi="Cambria Math" w:cs="Cambria Math"/>
        </w:rPr>
        <w:instrText>∼</w:instrText>
      </w:r>
      <w:r w:rsidR="00E458BE" w:rsidRPr="00035C2D">
        <w:instrText xml:space="preserve">0.87 at 673 K for Cu3Sb0.96Sn0.04Se4–3% Cu3Sb0.94Sn0.06Se2.5S1.5.","container-title":"Intermetallics","DOI":"10.1016/j.intermet.2019.03.009","ISSN":"0966-9795","journalAbbreviation":"Intermetallics","page":"68-73","source":"ScienceDirect","title":"Realized high power factor and thermoelectric performance in Cu3SbSe4","volume":"109","author":[{"family":"Li","given":"J. M."},{"family":"Li","given":"D."},{"family":"Song","given":"C. J."},{"family":"Wang","given":"L."},{"family":"Xin","given":"H. X."},{"family":"Zhang","given":"J."},{"family":"Qin","given":"X. Y."}],"issued":{"date-parts":[["2019",6,1]]}}}],"schema":"https://github.com/citation-style-language/schema/raw/master/csl-citation.json"} </w:instrText>
      </w:r>
      <w:r w:rsidR="000A5F1E" w:rsidRPr="00035C2D">
        <w:fldChar w:fldCharType="separate"/>
      </w:r>
      <w:r w:rsidR="00E458BE" w:rsidRPr="00035C2D">
        <w:rPr>
          <w:vertAlign w:val="superscript"/>
        </w:rPr>
        <w:t>58,60,61</w:t>
      </w:r>
      <w:r w:rsidR="000A5F1E" w:rsidRPr="00035C2D">
        <w:fldChar w:fldCharType="end"/>
      </w:r>
      <w:r w:rsidR="00C31191" w:rsidRPr="00035C2D">
        <w:t xml:space="preserve"> </w:t>
      </w:r>
      <w:r w:rsidR="005F4B89" w:rsidRPr="00035C2D">
        <w:t xml:space="preserve">The synergistic increase of the Seebeck coefficient and decrease of resistivity in </w:t>
      </w:r>
      <w:r w:rsidR="000A5F1E" w:rsidRPr="00035C2D">
        <w:t>Rb</w:t>
      </w:r>
      <w:r w:rsidR="000A5F1E" w:rsidRPr="00035C2D">
        <w:rPr>
          <w:vertAlign w:val="subscript"/>
        </w:rPr>
        <w:t>0.2</w:t>
      </w:r>
      <w:r w:rsidR="000A5F1E" w:rsidRPr="00035C2D">
        <w:t>Ba</w:t>
      </w:r>
      <w:r w:rsidR="000A5F1E" w:rsidRPr="00035C2D">
        <w:rPr>
          <w:vertAlign w:val="subscript"/>
        </w:rPr>
        <w:t>0.4</w:t>
      </w:r>
      <w:r w:rsidR="000A5F1E" w:rsidRPr="00035C2D">
        <w:t>Cr</w:t>
      </w:r>
      <w:r w:rsidR="000A5F1E" w:rsidRPr="00035C2D">
        <w:rPr>
          <w:vertAlign w:val="subscript"/>
        </w:rPr>
        <w:t>5</w:t>
      </w:r>
      <w:r w:rsidR="000A5F1E" w:rsidRPr="00035C2D">
        <w:t>Se</w:t>
      </w:r>
      <w:r w:rsidR="000A5F1E" w:rsidRPr="00035C2D">
        <w:rPr>
          <w:vertAlign w:val="subscript"/>
        </w:rPr>
        <w:t>8</w:t>
      </w:r>
      <w:r w:rsidR="000A5F1E" w:rsidRPr="00035C2D">
        <w:t xml:space="preserve"> </w:t>
      </w:r>
      <w:r w:rsidR="00427C0B" w:rsidRPr="00035C2D">
        <w:t>is beneficial for</w:t>
      </w:r>
      <w:r w:rsidR="00843B76">
        <w:t xml:space="preserve"> the</w:t>
      </w:r>
      <w:r w:rsidR="00427C0B" w:rsidRPr="00035C2D">
        <w:t xml:space="preserve"> thermoelectric properties optimization, as it </w:t>
      </w:r>
      <w:r w:rsidR="005F4B89" w:rsidRPr="00035C2D">
        <w:t>lead</w:t>
      </w:r>
      <w:r w:rsidR="00427C0B" w:rsidRPr="00035C2D">
        <w:t>s</w:t>
      </w:r>
      <w:r w:rsidR="005F4B89" w:rsidRPr="00035C2D">
        <w:t xml:space="preserve"> to an enhanced maximum power factor of 0.2</w:t>
      </w:r>
      <w:r w:rsidR="00057CCB">
        <w:t>0</w:t>
      </w:r>
      <w:r w:rsidR="005F4B89" w:rsidRPr="00035C2D">
        <w:t xml:space="preserve"> mW.m</w:t>
      </w:r>
      <w:r w:rsidR="005F4B89" w:rsidRPr="00035C2D">
        <w:rPr>
          <w:vertAlign w:val="superscript"/>
        </w:rPr>
        <w:t>-1</w:t>
      </w:r>
      <w:r w:rsidR="005F4B89" w:rsidRPr="00035C2D">
        <w:t>.K</w:t>
      </w:r>
      <w:r w:rsidR="005F4B89" w:rsidRPr="00035C2D">
        <w:rPr>
          <w:vertAlign w:val="superscript"/>
        </w:rPr>
        <w:t>-2</w:t>
      </w:r>
      <w:r w:rsidR="005F4B89" w:rsidRPr="00035C2D">
        <w:t xml:space="preserve"> at 850 K, substantially higher than that of Ba</w:t>
      </w:r>
      <w:r w:rsidR="005F4B89" w:rsidRPr="00035C2D">
        <w:rPr>
          <w:vertAlign w:val="subscript"/>
        </w:rPr>
        <w:t>0.5</w:t>
      </w:r>
      <w:r w:rsidR="005F4B89" w:rsidRPr="00035C2D">
        <w:t>Cr</w:t>
      </w:r>
      <w:r w:rsidR="005F4B89" w:rsidRPr="00035C2D">
        <w:rPr>
          <w:vertAlign w:val="subscript"/>
        </w:rPr>
        <w:t>5</w:t>
      </w:r>
      <w:r w:rsidR="005F4B89" w:rsidRPr="00035C2D">
        <w:t>Se</w:t>
      </w:r>
      <w:r w:rsidR="005F4B89" w:rsidRPr="00035C2D">
        <w:rPr>
          <w:vertAlign w:val="subscript"/>
        </w:rPr>
        <w:t>8</w:t>
      </w:r>
      <w:r w:rsidR="005F4B89" w:rsidRPr="00035C2D">
        <w:t xml:space="preserve"> (0.12 mW.m</w:t>
      </w:r>
      <w:r w:rsidR="005F4B89" w:rsidRPr="00035C2D">
        <w:rPr>
          <w:vertAlign w:val="superscript"/>
        </w:rPr>
        <w:t>-1</w:t>
      </w:r>
      <w:r w:rsidR="005F4B89" w:rsidRPr="00035C2D">
        <w:t>.K</w:t>
      </w:r>
      <w:r w:rsidR="005F4B89" w:rsidRPr="00035C2D">
        <w:rPr>
          <w:vertAlign w:val="superscript"/>
        </w:rPr>
        <w:t>-2</w:t>
      </w:r>
      <w:r w:rsidR="005F4B89" w:rsidRPr="00035C2D">
        <w:t xml:space="preserve"> at 830 K</w:t>
      </w:r>
      <w:r w:rsidR="00152BBC" w:rsidRPr="00035C2D">
        <w:t xml:space="preserve">, see </w:t>
      </w:r>
      <w:r w:rsidR="00152BBC" w:rsidRPr="00035C2D">
        <w:rPr>
          <w:b/>
          <w:bCs/>
        </w:rPr>
        <w:t>Figure 8c</w:t>
      </w:r>
      <w:r w:rsidR="005F4B89" w:rsidRPr="00035C2D">
        <w:t xml:space="preserve">). </w:t>
      </w:r>
      <w:r w:rsidR="00A404D4" w:rsidRPr="00035C2D">
        <w:t>The mobility of the charge carriers (</w:t>
      </w:r>
      <w:r w:rsidR="00A404D4" w:rsidRPr="00035C2D">
        <w:rPr>
          <w:rFonts w:ascii="Symbol" w:hAnsi="Symbol"/>
          <w:i/>
          <w:iCs/>
        </w:rPr>
        <w:t></w:t>
      </w:r>
      <w:r w:rsidR="00A404D4" w:rsidRPr="00035C2D">
        <w:t>) was calculated to be 5.5 cm</w:t>
      </w:r>
      <w:r w:rsidR="00A404D4" w:rsidRPr="00035C2D">
        <w:rPr>
          <w:vertAlign w:val="superscript"/>
        </w:rPr>
        <w:t>2</w:t>
      </w:r>
      <w:r w:rsidR="00A404D4" w:rsidRPr="00035C2D">
        <w:t>.V</w:t>
      </w:r>
      <w:r w:rsidR="00A404D4" w:rsidRPr="00035C2D">
        <w:rPr>
          <w:vertAlign w:val="superscript"/>
        </w:rPr>
        <w:t>-1</w:t>
      </w:r>
      <w:r w:rsidR="00A404D4" w:rsidRPr="00035C2D">
        <w:t>.s</w:t>
      </w:r>
      <w:r w:rsidR="00A404D4" w:rsidRPr="00035C2D">
        <w:rPr>
          <w:vertAlign w:val="superscript"/>
        </w:rPr>
        <w:t>-1</w:t>
      </w:r>
      <w:r w:rsidR="00A404D4" w:rsidRPr="00035C2D">
        <w:t xml:space="preserve"> at room temperature, </w:t>
      </w:r>
      <w:r w:rsidR="000E694C">
        <w:t>slightly higher than</w:t>
      </w:r>
      <w:r w:rsidR="00A404D4" w:rsidRPr="00035C2D">
        <w:t xml:space="preserve"> the value reported for Ba</w:t>
      </w:r>
      <w:r w:rsidR="00A404D4" w:rsidRPr="00035C2D">
        <w:rPr>
          <w:vertAlign w:val="subscript"/>
        </w:rPr>
        <w:t>0.5</w:t>
      </w:r>
      <w:r w:rsidR="00A404D4" w:rsidRPr="00035C2D">
        <w:t>Cr</w:t>
      </w:r>
      <w:r w:rsidR="00A404D4" w:rsidRPr="00035C2D">
        <w:rPr>
          <w:vertAlign w:val="subscript"/>
        </w:rPr>
        <w:t>5</w:t>
      </w:r>
      <w:r w:rsidR="00A404D4" w:rsidRPr="00035C2D">
        <w:t>Se</w:t>
      </w:r>
      <w:r w:rsidR="00A404D4" w:rsidRPr="00035C2D">
        <w:rPr>
          <w:vertAlign w:val="subscript"/>
        </w:rPr>
        <w:t>8</w:t>
      </w:r>
      <w:r w:rsidR="00A404D4" w:rsidRPr="00035C2D">
        <w:t xml:space="preserve"> which is below 5 cm</w:t>
      </w:r>
      <w:r w:rsidR="00A404D4" w:rsidRPr="00035C2D">
        <w:rPr>
          <w:vertAlign w:val="superscript"/>
        </w:rPr>
        <w:t>2</w:t>
      </w:r>
      <w:r w:rsidR="00A404D4" w:rsidRPr="00035C2D">
        <w:t>.V</w:t>
      </w:r>
      <w:r w:rsidR="00A404D4" w:rsidRPr="00035C2D">
        <w:rPr>
          <w:vertAlign w:val="superscript"/>
        </w:rPr>
        <w:t>-1</w:t>
      </w:r>
      <w:r w:rsidR="00A404D4" w:rsidRPr="00035C2D">
        <w:t>.s</w:t>
      </w:r>
      <w:r w:rsidR="00A404D4" w:rsidRPr="00035C2D">
        <w:rPr>
          <w:vertAlign w:val="superscript"/>
        </w:rPr>
        <w:t>-1</w:t>
      </w:r>
      <w:r w:rsidR="00A404D4" w:rsidRPr="00035C2D">
        <w:t>,</w:t>
      </w:r>
      <w:r w:rsidR="00A404D4" w:rsidRPr="00035C2D">
        <w:fldChar w:fldCharType="begin"/>
      </w:r>
      <w:r w:rsidR="00134594" w:rsidRPr="00035C2D">
        <w:instrText xml:space="preserve"> ADDIN ZOTERO_ITEM CSL_CITATION {"citationID":"ilpKJ8XN","properties":{"formattedCitation":"\\super 25\\nosupersub{}","plainCitation":"25","noteIndex":0},"citationItems":[{"id":89,"uris":["http://zotero.org/users/12200877/items/BY2M9WL8"],"itemData":{"id":89,"type":"article-journal","abstract":"The structure of Ba0.5Cr5Se8 has been recently resolved, and its thermoelectric and magnetic properties have been studied. A ZT of 0.12 was found at around 800 K. Here, we report a study on the pseudo-hollandite BaxCr5Se8 solid-solution with 0.5 ≤ x ≤ 0.55 and its thermoelectric and magnetic properties. There is no significant impact either on the cell parameters depending on the cation content or on the magnetic properties. However, thermoelectric properties are radically changed depending on x content. While the low thermal conductivity, around 0.8 W m−1 K−1, remains similar for all samples, a respective increase and decrease of the resistivity and the Seebeck coefficient are observed with increasing Ba content. The maximum Seebeck coefficient is found with Ba0.5Cr5Se8 at around 635 K with 315 μV K−1, and the Seebeck coefficient then decreases and is correlated with an activation of minority charge carriers confirmed by Hall measurements. A similar but steeper behavior is observed for the Ba0.55Cr5Se8 temperature dependence plot at around 573 K. Finally, the best thermoelectric performances are found using the lowest content of Ba, unlike when x tends to 0.55, ZT approaches a tenth of the initial best value. BaxCr5Se8 compounds are antiferromagnetic with TN = 58 K. A large peak in thermal conductivity is observed around the antiferromagnetic transition for all stoichiometry.","container-title":"Dalton Transactions","DOI":"10.1039/C6DT02166B","ISSN":"1477-9234","issue":"30","note":"publisher: The Royal Society of Chemistry","page":"12119-12126","title":"Magnetic and thermoelectric properties of the ternary pseudo-hollandite BaxCr5Se8 (0.5 &lt; x &lt; 0.55) solid solution","volume":"45","author":[{"family":"Lefèvre","given":"Robin"},{"family":"Berthebaud","given":"David"},{"family":"Bux","given":"Sabah"},{"family":"Hébert","given":"Sylvie"},{"family":"Gascoin","given":"Franck"}],"issued":{"date-parts":[["2016",7,26]]}}}],"schema":"https://github.com/citation-style-language/schema/raw/master/csl-citation.json"} </w:instrText>
      </w:r>
      <w:r w:rsidR="00A404D4" w:rsidRPr="00035C2D">
        <w:fldChar w:fldCharType="separate"/>
      </w:r>
      <w:r w:rsidR="00134594" w:rsidRPr="00035C2D">
        <w:rPr>
          <w:vertAlign w:val="superscript"/>
        </w:rPr>
        <w:t>25</w:t>
      </w:r>
      <w:r w:rsidR="00A404D4" w:rsidRPr="00035C2D">
        <w:fldChar w:fldCharType="end"/>
      </w:r>
      <w:r w:rsidR="00A404D4" w:rsidRPr="00035C2D">
        <w:t xml:space="preserve"> but </w:t>
      </w:r>
      <w:r w:rsidR="008D2C59" w:rsidRPr="00035C2D">
        <w:t>about half</w:t>
      </w:r>
      <w:r w:rsidR="00A404D4" w:rsidRPr="00035C2D">
        <w:t xml:space="preserve"> that of Tl</w:t>
      </w:r>
      <w:r w:rsidR="00A404D4" w:rsidRPr="00035C2D">
        <w:rPr>
          <w:vertAlign w:val="subscript"/>
        </w:rPr>
        <w:t>x</w:t>
      </w:r>
      <w:r w:rsidR="00A404D4" w:rsidRPr="00035C2D">
        <w:t>Cr</w:t>
      </w:r>
      <w:r w:rsidR="00A404D4" w:rsidRPr="00035C2D">
        <w:rPr>
          <w:vertAlign w:val="subscript"/>
        </w:rPr>
        <w:t>5</w:t>
      </w:r>
      <w:r w:rsidR="00A404D4" w:rsidRPr="00035C2D">
        <w:t>Se</w:t>
      </w:r>
      <w:r w:rsidR="00A404D4" w:rsidRPr="00035C2D">
        <w:rPr>
          <w:vertAlign w:val="subscript"/>
        </w:rPr>
        <w:t>8</w:t>
      </w:r>
      <w:r w:rsidR="00A404D4" w:rsidRPr="00035C2D">
        <w:t xml:space="preserve"> (10 cm</w:t>
      </w:r>
      <w:r w:rsidR="00A404D4" w:rsidRPr="00035C2D">
        <w:rPr>
          <w:vertAlign w:val="superscript"/>
        </w:rPr>
        <w:t>2</w:t>
      </w:r>
      <w:r w:rsidR="00A404D4" w:rsidRPr="00035C2D">
        <w:t>.V</w:t>
      </w:r>
      <w:r w:rsidR="00A404D4" w:rsidRPr="00035C2D">
        <w:rPr>
          <w:vertAlign w:val="superscript"/>
        </w:rPr>
        <w:t>-1</w:t>
      </w:r>
      <w:r w:rsidR="00A404D4" w:rsidRPr="00035C2D">
        <w:t>.s</w:t>
      </w:r>
      <w:r w:rsidR="00A404D4" w:rsidRPr="00035C2D">
        <w:rPr>
          <w:vertAlign w:val="superscript"/>
        </w:rPr>
        <w:t>-1</w:t>
      </w:r>
      <w:r w:rsidR="00A404D4" w:rsidRPr="00035C2D">
        <w:t>).</w:t>
      </w:r>
      <w:r w:rsidR="00A404D4" w:rsidRPr="00035C2D">
        <w:fldChar w:fldCharType="begin"/>
      </w:r>
      <w:r w:rsidR="00134594" w:rsidRPr="00035C2D">
        <w:instrText xml:space="preserve"> ADDIN ZOTERO_ITEM CSL_CITATION {"citationID":"vngezUn2","properties":{"formattedCitation":"\\super 24\\nosupersub{}","plainCitation":"24","noteIndex":0},"citationItems":[{"id":146,"uris":["http://zotero.org/users/12200877/items/2MCP2A3K"],"itemData":{"id":146,"type":"article-journal","abstract":"The transport properties of TlxCr5Se8 pseudo-hollandite have been investigated, from 2 up to 800 K. A semiconducting behavior is observed from 200 down to 2 K, with a transition observed at T </w:instrText>
      </w:r>
      <w:r w:rsidR="00134594" w:rsidRPr="00035C2D">
        <w:rPr>
          <w:rFonts w:ascii="Cambria Math" w:hAnsi="Cambria Math" w:cs="Cambria Math"/>
        </w:rPr>
        <w:instrText>∼</w:instrText>
      </w:r>
      <w:r w:rsidR="00134594" w:rsidRPr="00035C2D">
        <w:instrText xml:space="preserve"> 43 ...","container-title":"Chemistry of Materials","DOI":"10.1021/CM400365Q","ISSN":"08974756","issue":"9","note":"publisher: American Chemical Society","page":"1809-1815","title":"Transport Properties of an Intermetallic with Pseudo-hollandite Structure as a Potential Thermoelectric Material: The Example of TlxCr5Se8","volume":"25","author":[{"family":"Takahashi","given":"Hidefumi"},{"family":"Raghavendra","given":"Nunna"},{"family":"Gascoin","given":"Franck"},{"family":"Pelloquin","given":"Denis"},{"family":"Hébert","given":"Sylvie"},{"family":"Guilmeau","given":"Emmanuel"}],"issued":{"date-parts":[["2013",5,14]]}}}],"schema":"https://github.com/citation-style-language/schema/raw/master/csl-citation.json"} </w:instrText>
      </w:r>
      <w:r w:rsidR="00A404D4" w:rsidRPr="00035C2D">
        <w:fldChar w:fldCharType="separate"/>
      </w:r>
      <w:r w:rsidR="00134594" w:rsidRPr="00035C2D">
        <w:rPr>
          <w:vertAlign w:val="superscript"/>
        </w:rPr>
        <w:t>24</w:t>
      </w:r>
      <w:r w:rsidR="00A404D4" w:rsidRPr="00035C2D">
        <w:fldChar w:fldCharType="end"/>
      </w:r>
      <w:r w:rsidR="00A404D4" w:rsidRPr="00035C2D">
        <w:t xml:space="preserve"> </w:t>
      </w:r>
      <w:r w:rsidR="007123B1" w:rsidRPr="00035C2D">
        <w:t>This explains why the power factor still remains higher for the latter compound in the studied temperature range.</w:t>
      </w:r>
    </w:p>
    <w:p w14:paraId="5FB9459F" w14:textId="246217D9" w:rsidR="003D41C1" w:rsidRPr="00843343" w:rsidRDefault="00933381" w:rsidP="005B2BFB">
      <w:pPr>
        <w:spacing w:before="120" w:after="0"/>
        <w:ind w:firstLine="284"/>
        <w:rPr>
          <w:lang w:val="en-GB"/>
        </w:rPr>
      </w:pPr>
      <w:r>
        <w:t>The thermal conductivity of the title compound exhibit</w:t>
      </w:r>
      <w:r w:rsidR="00B522C1">
        <w:t>s</w:t>
      </w:r>
      <w:r>
        <w:t xml:space="preserve"> a </w:t>
      </w:r>
      <w:r w:rsidR="00017715">
        <w:t>gradual</w:t>
      </w:r>
      <w:r>
        <w:t xml:space="preserve"> decrease with temperature from room </w:t>
      </w:r>
      <w:r w:rsidRPr="00230E20">
        <w:t>temperature to a minimum</w:t>
      </w:r>
      <w:r>
        <w:t xml:space="preserve"> value of about 0.8 W</w:t>
      </w:r>
      <w:r w:rsidRPr="00230E20">
        <w:t>.m</w:t>
      </w:r>
      <w:r w:rsidRPr="00230E20">
        <w:rPr>
          <w:vertAlign w:val="superscript"/>
        </w:rPr>
        <w:t>-</w:t>
      </w:r>
      <w:proofErr w:type="gramStart"/>
      <w:r w:rsidRPr="00230E20">
        <w:rPr>
          <w:vertAlign w:val="superscript"/>
        </w:rPr>
        <w:t>1</w:t>
      </w:r>
      <w:r w:rsidRPr="00230E20">
        <w:t>.K</w:t>
      </w:r>
      <w:proofErr w:type="gramEnd"/>
      <w:r w:rsidRPr="00230E20">
        <w:rPr>
          <w:vertAlign w:val="superscript"/>
        </w:rPr>
        <w:t>-1</w:t>
      </w:r>
      <w:r w:rsidRPr="00230E20">
        <w:t xml:space="preserve"> at 773 K</w:t>
      </w:r>
      <w:r w:rsidR="00406EEA" w:rsidRPr="00230E20">
        <w:t xml:space="preserve"> (</w:t>
      </w:r>
      <w:r w:rsidR="00406EEA" w:rsidRPr="00230E20">
        <w:fldChar w:fldCharType="begin"/>
      </w:r>
      <w:r w:rsidR="00406EEA" w:rsidRPr="00230E20">
        <w:instrText xml:space="preserve"> REF _Ref155628334 \h </w:instrText>
      </w:r>
      <w:r w:rsidR="00230E20">
        <w:instrText xml:space="preserve"> \* MERGEFORMAT </w:instrText>
      </w:r>
      <w:r w:rsidR="00406EEA" w:rsidRPr="00230E20">
        <w:fldChar w:fldCharType="separate"/>
      </w:r>
      <w:r w:rsidR="00B7537F" w:rsidRPr="00B7537F">
        <w:rPr>
          <w:b/>
          <w:bCs/>
        </w:rPr>
        <w:t xml:space="preserve">Figure </w:t>
      </w:r>
      <w:r w:rsidR="00406EEA" w:rsidRPr="00230E20">
        <w:fldChar w:fldCharType="end"/>
      </w:r>
      <w:r w:rsidR="00152BBC">
        <w:rPr>
          <w:b/>
          <w:bCs/>
        </w:rPr>
        <w:t>9a</w:t>
      </w:r>
      <w:r w:rsidR="00406EEA" w:rsidRPr="00230E20">
        <w:t>)</w:t>
      </w:r>
      <w:r w:rsidRPr="00230E20">
        <w:t xml:space="preserve">. Both </w:t>
      </w:r>
      <w:r w:rsidRPr="00230E20">
        <w:rPr>
          <w:lang w:val="en-GB"/>
        </w:rPr>
        <w:t>Rb</w:t>
      </w:r>
      <w:r w:rsidRPr="00230E20">
        <w:rPr>
          <w:vertAlign w:val="subscript"/>
          <w:lang w:val="en-GB"/>
        </w:rPr>
        <w:t>0.2</w:t>
      </w:r>
      <w:r w:rsidRPr="00230E20">
        <w:rPr>
          <w:lang w:val="en-GB"/>
        </w:rPr>
        <w:t>Ba</w:t>
      </w:r>
      <w:r w:rsidRPr="00230E20">
        <w:rPr>
          <w:vertAlign w:val="subscript"/>
          <w:lang w:val="en-GB"/>
        </w:rPr>
        <w:t>0.4</w:t>
      </w:r>
      <w:r w:rsidRPr="00230E20">
        <w:rPr>
          <w:lang w:val="en-GB"/>
        </w:rPr>
        <w:t>Cr</w:t>
      </w:r>
      <w:r w:rsidRPr="00230E20">
        <w:rPr>
          <w:vertAlign w:val="subscript"/>
          <w:lang w:val="en-GB"/>
        </w:rPr>
        <w:t>5</w:t>
      </w:r>
      <w:r w:rsidRPr="00230E20">
        <w:rPr>
          <w:lang w:val="en-GB"/>
        </w:rPr>
        <w:t>Se</w:t>
      </w:r>
      <w:r w:rsidRPr="00230E20">
        <w:rPr>
          <w:vertAlign w:val="subscript"/>
          <w:lang w:val="en-GB"/>
        </w:rPr>
        <w:t>8</w:t>
      </w:r>
      <w:r w:rsidRPr="00230E20">
        <w:rPr>
          <w:lang w:val="en-GB"/>
        </w:rPr>
        <w:t xml:space="preserve"> and </w:t>
      </w:r>
      <w:r w:rsidR="00406EEA" w:rsidRPr="00230E20">
        <w:rPr>
          <w:lang w:val="en-GB"/>
        </w:rPr>
        <w:t>Ba</w:t>
      </w:r>
      <w:r w:rsidR="00406EEA" w:rsidRPr="00230E20">
        <w:rPr>
          <w:vertAlign w:val="subscript"/>
          <w:lang w:val="en-GB"/>
        </w:rPr>
        <w:t>0.5</w:t>
      </w:r>
      <w:r w:rsidR="00406EEA" w:rsidRPr="00230E20">
        <w:rPr>
          <w:lang w:val="en-GB"/>
        </w:rPr>
        <w:t>Cr</w:t>
      </w:r>
      <w:r w:rsidR="00406EEA" w:rsidRPr="00230E20">
        <w:rPr>
          <w:vertAlign w:val="subscript"/>
          <w:lang w:val="en-GB"/>
        </w:rPr>
        <w:t>5</w:t>
      </w:r>
      <w:r w:rsidR="00406EEA" w:rsidRPr="00230E20">
        <w:rPr>
          <w:lang w:val="en-GB"/>
        </w:rPr>
        <w:t>Se</w:t>
      </w:r>
      <w:r w:rsidR="00406EEA" w:rsidRPr="00230E20">
        <w:rPr>
          <w:vertAlign w:val="subscript"/>
          <w:lang w:val="en-GB"/>
        </w:rPr>
        <w:t>8</w:t>
      </w:r>
      <w:r w:rsidRPr="00230E20">
        <w:rPr>
          <w:lang w:val="en-GB"/>
        </w:rPr>
        <w:t xml:space="preserve"> exhibit a similar thermal conductivity behavior, </w:t>
      </w:r>
      <w:r w:rsidR="00017715" w:rsidRPr="00230E20">
        <w:rPr>
          <w:lang w:val="en-GB"/>
        </w:rPr>
        <w:t>with</w:t>
      </w:r>
      <w:r w:rsidRPr="00230E20">
        <w:rPr>
          <w:lang w:val="en-GB"/>
        </w:rPr>
        <w:t xml:space="preserve"> </w:t>
      </w:r>
      <w:r w:rsidR="00F67DDC" w:rsidRPr="00230E20">
        <w:rPr>
          <w:lang w:val="en-GB"/>
        </w:rPr>
        <w:t>the former</w:t>
      </w:r>
      <w:r w:rsidRPr="00230E20">
        <w:rPr>
          <w:lang w:val="en-GB"/>
        </w:rPr>
        <w:t xml:space="preserve"> </w:t>
      </w:r>
      <w:r w:rsidR="00017715" w:rsidRPr="00230E20">
        <w:rPr>
          <w:lang w:val="en-GB"/>
        </w:rPr>
        <w:t>exhibit</w:t>
      </w:r>
      <w:r w:rsidR="00F67DDC" w:rsidRPr="00230E20">
        <w:rPr>
          <w:lang w:val="en-GB"/>
        </w:rPr>
        <w:t>ing</w:t>
      </w:r>
      <w:r w:rsidR="00017715" w:rsidRPr="00230E20">
        <w:rPr>
          <w:lang w:val="en-GB"/>
        </w:rPr>
        <w:t xml:space="preserve"> slightly lower values while still falling within the standard deviation range with respect to</w:t>
      </w:r>
      <w:r w:rsidR="00406EEA" w:rsidRPr="00230E20">
        <w:rPr>
          <w:lang w:val="en-GB"/>
        </w:rPr>
        <w:t xml:space="preserve"> </w:t>
      </w:r>
      <w:r w:rsidR="00F67DDC" w:rsidRPr="00230E20">
        <w:rPr>
          <w:lang w:val="en-GB"/>
        </w:rPr>
        <w:t>the latter</w:t>
      </w:r>
      <w:r w:rsidR="00406EEA" w:rsidRPr="00230E20">
        <w:rPr>
          <w:lang w:val="en-GB"/>
        </w:rPr>
        <w:t xml:space="preserve">. However, this </w:t>
      </w:r>
      <w:r w:rsidR="008F5180" w:rsidRPr="00230E20">
        <w:rPr>
          <w:lang w:val="en-GB"/>
        </w:rPr>
        <w:t>subtle</w:t>
      </w:r>
      <w:r w:rsidR="00406EEA" w:rsidRPr="00230E20">
        <w:rPr>
          <w:lang w:val="en-GB"/>
        </w:rPr>
        <w:t xml:space="preserve"> decrease </w:t>
      </w:r>
      <w:r w:rsidR="008F5180" w:rsidRPr="00230E20">
        <w:rPr>
          <w:lang w:val="en-GB"/>
        </w:rPr>
        <w:t>may stem</w:t>
      </w:r>
      <w:r w:rsidR="00406EEA" w:rsidRPr="00230E20">
        <w:rPr>
          <w:lang w:val="en-GB"/>
        </w:rPr>
        <w:t xml:space="preserve"> from a </w:t>
      </w:r>
      <w:r w:rsidR="008F5180" w:rsidRPr="00230E20">
        <w:rPr>
          <w:lang w:val="en-GB"/>
        </w:rPr>
        <w:t>heightened</w:t>
      </w:r>
      <w:r w:rsidR="00406EEA" w:rsidRPr="00230E20">
        <w:rPr>
          <w:lang w:val="en-GB"/>
        </w:rPr>
        <w:t xml:space="preserve"> phonon scattering mechanism in Rb</w:t>
      </w:r>
      <w:r w:rsidR="00406EEA" w:rsidRPr="00230E20">
        <w:rPr>
          <w:vertAlign w:val="subscript"/>
          <w:lang w:val="en-GB"/>
        </w:rPr>
        <w:t>0.2</w:t>
      </w:r>
      <w:r w:rsidR="00406EEA" w:rsidRPr="00230E20">
        <w:rPr>
          <w:lang w:val="en-GB"/>
        </w:rPr>
        <w:t>Ba</w:t>
      </w:r>
      <w:r w:rsidR="00406EEA" w:rsidRPr="00230E20">
        <w:rPr>
          <w:vertAlign w:val="subscript"/>
          <w:lang w:val="en-GB"/>
        </w:rPr>
        <w:t>0.4</w:t>
      </w:r>
      <w:r w:rsidR="00406EEA" w:rsidRPr="00230E20">
        <w:rPr>
          <w:lang w:val="en-GB"/>
        </w:rPr>
        <w:t>Cr</w:t>
      </w:r>
      <w:r w:rsidR="00406EEA" w:rsidRPr="00230E20">
        <w:rPr>
          <w:vertAlign w:val="subscript"/>
          <w:lang w:val="en-GB"/>
        </w:rPr>
        <w:t>5</w:t>
      </w:r>
      <w:r w:rsidR="00406EEA" w:rsidRPr="00230E20">
        <w:rPr>
          <w:lang w:val="en-GB"/>
        </w:rPr>
        <w:t>Se</w:t>
      </w:r>
      <w:r w:rsidR="00406EEA" w:rsidRPr="00230E20">
        <w:rPr>
          <w:vertAlign w:val="subscript"/>
          <w:lang w:val="en-GB"/>
        </w:rPr>
        <w:t>8</w:t>
      </w:r>
      <w:r w:rsidR="008F5180" w:rsidRPr="00230E20">
        <w:rPr>
          <w:lang w:val="en-GB"/>
        </w:rPr>
        <w:t>,</w:t>
      </w:r>
      <w:r w:rsidR="00406EEA" w:rsidRPr="00230E20">
        <w:rPr>
          <w:lang w:val="en-GB"/>
        </w:rPr>
        <w:t xml:space="preserve"> due to the high atomic mass flu</w:t>
      </w:r>
      <w:r w:rsidR="00406EEA" w:rsidRPr="00E1038A">
        <w:rPr>
          <w:lang w:val="en-GB"/>
        </w:rPr>
        <w:t xml:space="preserve">ctuation inside the channels in the </w:t>
      </w:r>
      <w:r w:rsidR="00406EEA" w:rsidRPr="00E1038A">
        <w:rPr>
          <w:lang w:val="en-GB"/>
        </w:rPr>
        <w:lastRenderedPageBreak/>
        <w:t>double</w:t>
      </w:r>
      <w:r w:rsidR="00304640">
        <w:rPr>
          <w:lang w:val="en-GB"/>
        </w:rPr>
        <w:t>-</w:t>
      </w:r>
      <w:r w:rsidR="00406EEA" w:rsidRPr="00E1038A">
        <w:rPr>
          <w:lang w:val="en-GB"/>
        </w:rPr>
        <w:t xml:space="preserve">inserted pseudo-hollandite. </w:t>
      </w:r>
      <w:r>
        <w:t xml:space="preserve">A </w:t>
      </w:r>
      <w:r w:rsidRPr="00035C2D">
        <w:t xml:space="preserve">slight increase </w:t>
      </w:r>
      <w:r w:rsidR="00513017" w:rsidRPr="00035C2D">
        <w:t>is</w:t>
      </w:r>
      <w:r w:rsidRPr="00035C2D">
        <w:t xml:space="preserve"> </w:t>
      </w:r>
      <w:r w:rsidR="00406EEA" w:rsidRPr="00035C2D">
        <w:t xml:space="preserve">also </w:t>
      </w:r>
      <w:r w:rsidRPr="00035C2D">
        <w:t>observed</w:t>
      </w:r>
      <w:r w:rsidR="00E420C3" w:rsidRPr="00035C2D">
        <w:t xml:space="preserve"> from 750 K upwards</w:t>
      </w:r>
      <w:r w:rsidR="00513017" w:rsidRPr="00035C2D">
        <w:t>,</w:t>
      </w:r>
      <w:r w:rsidRPr="00035C2D">
        <w:t xml:space="preserve"> </w:t>
      </w:r>
      <w:r w:rsidR="00E420C3" w:rsidRPr="00035C2D">
        <w:t>consistent with</w:t>
      </w:r>
      <w:r w:rsidRPr="00035C2D">
        <w:t xml:space="preserve"> the thermal activation of minority </w:t>
      </w:r>
      <w:r w:rsidRPr="00230E20">
        <w:t>carrier</w:t>
      </w:r>
      <w:r w:rsidR="00777FF9" w:rsidRPr="00230E20">
        <w:t>s</w:t>
      </w:r>
      <w:r w:rsidRPr="00230E20">
        <w:t xml:space="preserve"> </w:t>
      </w:r>
      <w:r w:rsidR="00513017" w:rsidRPr="00230E20">
        <w:t>contributing to the electrical thermal conductivity component</w:t>
      </w:r>
      <w:r w:rsidR="005425ED" w:rsidRPr="00230E20">
        <w:t xml:space="preserve"> (</w:t>
      </w:r>
      <w:r w:rsidRPr="00230E20">
        <w:fldChar w:fldCharType="begin"/>
      </w:r>
      <w:r w:rsidRPr="00230E20">
        <w:instrText xml:space="preserve"> REF _Ref155628334 \h </w:instrText>
      </w:r>
      <w:r w:rsidR="00230E20">
        <w:instrText xml:space="preserve"> \* MERGEFORMAT </w:instrText>
      </w:r>
      <w:r w:rsidRPr="00230E20">
        <w:fldChar w:fldCharType="separate"/>
      </w:r>
      <w:r w:rsidR="00B7537F" w:rsidRPr="00B7537F">
        <w:rPr>
          <w:b/>
          <w:bCs/>
        </w:rPr>
        <w:t xml:space="preserve">Figure </w:t>
      </w:r>
      <w:r w:rsidRPr="00230E20">
        <w:fldChar w:fldCharType="end"/>
      </w:r>
      <w:r w:rsidR="00152BBC">
        <w:rPr>
          <w:b/>
          <w:bCs/>
        </w:rPr>
        <w:t>9b</w:t>
      </w:r>
      <w:r w:rsidR="005425ED" w:rsidRPr="00230E20">
        <w:rPr>
          <w:b/>
        </w:rPr>
        <w:t>)</w:t>
      </w:r>
      <w:r w:rsidRPr="00230E20">
        <w:t>.</w:t>
      </w:r>
      <w:r w:rsidR="00777FF9" w:rsidRPr="00230E20">
        <w:t xml:space="preserve"> </w:t>
      </w:r>
      <w:r w:rsidR="00F67DDC" w:rsidRPr="00230E20">
        <w:t>Nevertheless, t</w:t>
      </w:r>
      <w:r w:rsidR="00777FF9" w:rsidRPr="00230E20">
        <w:t xml:space="preserve">he total thermal conductivity remains largely dominated by the lattice thermal </w:t>
      </w:r>
      <w:r w:rsidR="00F67DDC" w:rsidRPr="00230E20">
        <w:t>part</w:t>
      </w:r>
      <w:r w:rsidR="00777FF9" w:rsidRPr="00230E20">
        <w:t xml:space="preserve"> which </w:t>
      </w:r>
      <w:r w:rsidR="003C5F34" w:rsidRPr="00230E20">
        <w:t>maintains</w:t>
      </w:r>
      <w:r w:rsidR="00777FF9" w:rsidRPr="00230E20">
        <w:t xml:space="preserve"> low values (between 0.75 and 0.82 W.m</w:t>
      </w:r>
      <w:r w:rsidR="00777FF9" w:rsidRPr="00230E20">
        <w:rPr>
          <w:vertAlign w:val="superscript"/>
        </w:rPr>
        <w:t>-</w:t>
      </w:r>
      <w:r w:rsidR="005B2BFB">
        <w:rPr>
          <w:noProof/>
          <w:color w:val="FF0000"/>
        </w:rPr>
        <mc:AlternateContent>
          <mc:Choice Requires="wpg">
            <w:drawing>
              <wp:anchor distT="0" distB="0" distL="114300" distR="114300" simplePos="0" relativeHeight="251685888" behindDoc="0" locked="0" layoutInCell="1" allowOverlap="1" wp14:anchorId="1D120130" wp14:editId="3C0C58BD">
                <wp:simplePos x="0" y="0"/>
                <wp:positionH relativeFrom="margin">
                  <wp:align>right</wp:align>
                </wp:positionH>
                <wp:positionV relativeFrom="paragraph">
                  <wp:posOffset>173</wp:posOffset>
                </wp:positionV>
                <wp:extent cx="5943600" cy="5541010"/>
                <wp:effectExtent l="0" t="0" r="0" b="2540"/>
                <wp:wrapTopAndBottom/>
                <wp:docPr id="32" name="Groupe 32"/>
                <wp:cNvGraphicFramePr/>
                <a:graphic xmlns:a="http://schemas.openxmlformats.org/drawingml/2006/main">
                  <a:graphicData uri="http://schemas.microsoft.com/office/word/2010/wordprocessingGroup">
                    <wpg:wgp>
                      <wpg:cNvGrpSpPr/>
                      <wpg:grpSpPr>
                        <a:xfrm>
                          <a:off x="0" y="0"/>
                          <a:ext cx="5943600" cy="5536414"/>
                          <a:chOff x="0" y="4596"/>
                          <a:chExt cx="5943600" cy="5536414"/>
                        </a:xfrm>
                      </wpg:grpSpPr>
                      <pic:pic xmlns:pic="http://schemas.openxmlformats.org/drawingml/2006/picture">
                        <pic:nvPicPr>
                          <pic:cNvPr id="30" name="Image 30"/>
                          <pic:cNvPicPr>
                            <a:picLocks noChangeAspect="1"/>
                          </pic:cNvPicPr>
                        </pic:nvPicPr>
                        <pic:blipFill>
                          <a:blip r:embed="rId30"/>
                          <a:srcRect/>
                          <a:stretch/>
                        </pic:blipFill>
                        <pic:spPr bwMode="auto">
                          <a:xfrm>
                            <a:off x="1517073" y="4596"/>
                            <a:ext cx="2912745" cy="4867607"/>
                          </a:xfrm>
                          <a:prstGeom prst="rect">
                            <a:avLst/>
                          </a:prstGeom>
                          <a:noFill/>
                          <a:ln>
                            <a:noFill/>
                          </a:ln>
                        </pic:spPr>
                      </pic:pic>
                      <wps:wsp>
                        <wps:cNvPr id="31" name="Zone de texte 31"/>
                        <wps:cNvSpPr txBox="1"/>
                        <wps:spPr>
                          <a:xfrm>
                            <a:off x="0" y="4932045"/>
                            <a:ext cx="5943600" cy="608965"/>
                          </a:xfrm>
                          <a:prstGeom prst="rect">
                            <a:avLst/>
                          </a:prstGeom>
                          <a:solidFill>
                            <a:prstClr val="white"/>
                          </a:solidFill>
                          <a:ln>
                            <a:noFill/>
                          </a:ln>
                        </wps:spPr>
                        <wps:txbx>
                          <w:txbxContent>
                            <w:p w14:paraId="0295C124" w14:textId="614B2D09" w:rsidR="00152BBC" w:rsidRPr="00466CA0" w:rsidRDefault="00152BBC" w:rsidP="00152BBC">
                              <w:pPr>
                                <w:pStyle w:val="Lgende"/>
                                <w:rPr>
                                  <w:sz w:val="22"/>
                                  <w:szCs w:val="22"/>
                                </w:rPr>
                              </w:pPr>
                              <w:r w:rsidRPr="00466CA0">
                                <w:rPr>
                                  <w:b/>
                                  <w:bCs/>
                                  <w:sz w:val="22"/>
                                  <w:szCs w:val="22"/>
                                </w:rPr>
                                <w:t>Figure 9</w:t>
                              </w:r>
                              <w:r w:rsidRPr="00466CA0">
                                <w:rPr>
                                  <w:sz w:val="22"/>
                                  <w:szCs w:val="22"/>
                                </w:rPr>
                                <w:t xml:space="preserve"> – a) Total thermal conductivit</w:t>
                              </w:r>
                              <w:r w:rsidR="00466CA0">
                                <w:rPr>
                                  <w:sz w:val="22"/>
                                  <w:szCs w:val="22"/>
                                </w:rPr>
                                <w:t>y</w:t>
                              </w:r>
                              <w:r w:rsidRPr="00466CA0">
                                <w:rPr>
                                  <w:sz w:val="22"/>
                                  <w:szCs w:val="22"/>
                                </w:rPr>
                                <w:t xml:space="preserve"> of Rb</w:t>
                              </w:r>
                              <w:r w:rsidRPr="00466CA0">
                                <w:rPr>
                                  <w:sz w:val="22"/>
                                  <w:szCs w:val="22"/>
                                  <w:vertAlign w:val="subscript"/>
                                </w:rPr>
                                <w:t>0.2</w:t>
                              </w:r>
                              <w:r w:rsidRPr="00466CA0">
                                <w:rPr>
                                  <w:sz w:val="22"/>
                                  <w:szCs w:val="22"/>
                                </w:rPr>
                                <w:t>Ba</w:t>
                              </w:r>
                              <w:r w:rsidRPr="00466CA0">
                                <w:rPr>
                                  <w:sz w:val="22"/>
                                  <w:szCs w:val="22"/>
                                  <w:vertAlign w:val="subscript"/>
                                </w:rPr>
                                <w:t>0.4</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and comparison to other pseudo-hollandites (Ba</w:t>
                              </w:r>
                              <w:r w:rsidRPr="00466CA0">
                                <w:rPr>
                                  <w:sz w:val="22"/>
                                  <w:szCs w:val="22"/>
                                  <w:vertAlign w:val="subscript"/>
                                </w:rPr>
                                <w:t>0.5</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xml:space="preserve"> and Tl</w:t>
                              </w:r>
                              <w:r w:rsidRPr="00466CA0">
                                <w:rPr>
                                  <w:sz w:val="22"/>
                                  <w:szCs w:val="22"/>
                                  <w:vertAlign w:val="subscript"/>
                                </w:rPr>
                                <w:t>x</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b) Electronic and lattice contributions to the thermal conductivity of Rb</w:t>
                              </w:r>
                              <w:r w:rsidRPr="00466CA0">
                                <w:rPr>
                                  <w:sz w:val="22"/>
                                  <w:szCs w:val="22"/>
                                  <w:vertAlign w:val="subscript"/>
                                </w:rPr>
                                <w:t>0.2</w:t>
                              </w:r>
                              <w:r w:rsidRPr="00466CA0">
                                <w:rPr>
                                  <w:sz w:val="22"/>
                                  <w:szCs w:val="22"/>
                                </w:rPr>
                                <w:t>Ba</w:t>
                              </w:r>
                              <w:r w:rsidRPr="00466CA0">
                                <w:rPr>
                                  <w:sz w:val="22"/>
                                  <w:szCs w:val="22"/>
                                  <w:vertAlign w:val="subscript"/>
                                </w:rPr>
                                <w:t>0.4</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120130" id="Groupe 32" o:spid="_x0000_s1044" style="position:absolute;left:0;text-align:left;margin-left:416.8pt;margin-top:0;width:468pt;height:436.3pt;z-index:251685888;mso-position-horizontal:right;mso-position-horizontal-relative:margin" coordorigin=",45" coordsize="59436,5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">
                <v:shape id="Image 30" o:spid="_x0000_s1045" type="#_x0000_t75" style="position:absolute;left:15170;top:45;width:29128;height:48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">
                  <v:imagedata r:id="rId31" o:title=""/>
                </v:shape>
                <v:shape id="Zone de texte 31" o:spid="_x0000_s1046" type="#_x0000_t202" style="position:absolute;top:49320;width:59436;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0295C124" w14:textId="614B2D09" w:rsidR="00152BBC" w:rsidRPr="00466CA0" w:rsidRDefault="00152BBC" w:rsidP="00152BBC">
                        <w:pPr>
                          <w:pStyle w:val="Lgende"/>
                          <w:rPr>
                            <w:sz w:val="22"/>
                            <w:szCs w:val="22"/>
                          </w:rPr>
                        </w:pPr>
                        <w:r w:rsidRPr="00466CA0">
                          <w:rPr>
                            <w:b/>
                            <w:bCs/>
                            <w:sz w:val="22"/>
                            <w:szCs w:val="22"/>
                          </w:rPr>
                          <w:t>Figure 9</w:t>
                        </w:r>
                        <w:r w:rsidRPr="00466CA0">
                          <w:rPr>
                            <w:sz w:val="22"/>
                            <w:szCs w:val="22"/>
                          </w:rPr>
                          <w:t xml:space="preserve"> – a) Total thermal conductivit</w:t>
                        </w:r>
                        <w:r w:rsidR="00466CA0">
                          <w:rPr>
                            <w:sz w:val="22"/>
                            <w:szCs w:val="22"/>
                          </w:rPr>
                          <w:t>y</w:t>
                        </w:r>
                        <w:r w:rsidRPr="00466CA0">
                          <w:rPr>
                            <w:sz w:val="22"/>
                            <w:szCs w:val="22"/>
                          </w:rPr>
                          <w:t xml:space="preserve"> of Rb</w:t>
                        </w:r>
                        <w:r w:rsidRPr="00466CA0">
                          <w:rPr>
                            <w:sz w:val="22"/>
                            <w:szCs w:val="22"/>
                            <w:vertAlign w:val="subscript"/>
                          </w:rPr>
                          <w:t>0.2</w:t>
                        </w:r>
                        <w:r w:rsidRPr="00466CA0">
                          <w:rPr>
                            <w:sz w:val="22"/>
                            <w:szCs w:val="22"/>
                          </w:rPr>
                          <w:t>Ba</w:t>
                        </w:r>
                        <w:r w:rsidRPr="00466CA0">
                          <w:rPr>
                            <w:sz w:val="22"/>
                            <w:szCs w:val="22"/>
                            <w:vertAlign w:val="subscript"/>
                          </w:rPr>
                          <w:t>0.4</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and comparison to other pseudo-hollandites (Ba</w:t>
                        </w:r>
                        <w:r w:rsidRPr="00466CA0">
                          <w:rPr>
                            <w:sz w:val="22"/>
                            <w:szCs w:val="22"/>
                            <w:vertAlign w:val="subscript"/>
                          </w:rPr>
                          <w:t>0.5</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xml:space="preserve"> and Tl</w:t>
                        </w:r>
                        <w:r w:rsidRPr="00466CA0">
                          <w:rPr>
                            <w:sz w:val="22"/>
                            <w:szCs w:val="22"/>
                            <w:vertAlign w:val="subscript"/>
                          </w:rPr>
                          <w:t>x</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 b) Electronic and lattice contributions to the thermal conductivity of Rb</w:t>
                        </w:r>
                        <w:r w:rsidRPr="00466CA0">
                          <w:rPr>
                            <w:sz w:val="22"/>
                            <w:szCs w:val="22"/>
                            <w:vertAlign w:val="subscript"/>
                          </w:rPr>
                          <w:t>0.2</w:t>
                        </w:r>
                        <w:r w:rsidRPr="00466CA0">
                          <w:rPr>
                            <w:sz w:val="22"/>
                            <w:szCs w:val="22"/>
                          </w:rPr>
                          <w:t>Ba</w:t>
                        </w:r>
                        <w:r w:rsidRPr="00466CA0">
                          <w:rPr>
                            <w:sz w:val="22"/>
                            <w:szCs w:val="22"/>
                            <w:vertAlign w:val="subscript"/>
                          </w:rPr>
                          <w:t>0.4</w:t>
                        </w:r>
                        <w:r w:rsidRPr="00466CA0">
                          <w:rPr>
                            <w:sz w:val="22"/>
                            <w:szCs w:val="22"/>
                          </w:rPr>
                          <w:t>Cr</w:t>
                        </w:r>
                        <w:r w:rsidRPr="00466CA0">
                          <w:rPr>
                            <w:sz w:val="22"/>
                            <w:szCs w:val="22"/>
                            <w:vertAlign w:val="subscript"/>
                          </w:rPr>
                          <w:t>5</w:t>
                        </w:r>
                        <w:r w:rsidRPr="00466CA0">
                          <w:rPr>
                            <w:sz w:val="22"/>
                            <w:szCs w:val="22"/>
                          </w:rPr>
                          <w:t>Se</w:t>
                        </w:r>
                        <w:r w:rsidRPr="00466CA0">
                          <w:rPr>
                            <w:sz w:val="22"/>
                            <w:szCs w:val="22"/>
                            <w:vertAlign w:val="subscript"/>
                          </w:rPr>
                          <w:t>8</w:t>
                        </w:r>
                        <w:r w:rsidRPr="00466CA0">
                          <w:rPr>
                            <w:sz w:val="22"/>
                            <w:szCs w:val="22"/>
                          </w:rPr>
                          <w:t>.</w:t>
                        </w:r>
                      </w:p>
                    </w:txbxContent>
                  </v:textbox>
                </v:shape>
                <w10:wrap type="topAndBottom" anchorx="margin"/>
              </v:group>
            </w:pict>
          </mc:Fallback>
        </mc:AlternateContent>
      </w:r>
      <w:proofErr w:type="gramStart"/>
      <w:r w:rsidR="00777FF9" w:rsidRPr="00230E20">
        <w:rPr>
          <w:vertAlign w:val="superscript"/>
        </w:rPr>
        <w:t>1</w:t>
      </w:r>
      <w:r w:rsidR="00777FF9" w:rsidRPr="00230E20">
        <w:t>.K</w:t>
      </w:r>
      <w:proofErr w:type="gramEnd"/>
      <w:r w:rsidR="00777FF9" w:rsidRPr="00230E20">
        <w:rPr>
          <w:vertAlign w:val="superscript"/>
        </w:rPr>
        <w:t>-1</w:t>
      </w:r>
      <w:r w:rsidR="00777FF9" w:rsidRPr="00035C2D">
        <w:t>)</w:t>
      </w:r>
      <w:r w:rsidR="003C5F34" w:rsidRPr="00035C2D">
        <w:t xml:space="preserve">. </w:t>
      </w:r>
      <w:r w:rsidR="00843343" w:rsidRPr="00035C2D">
        <w:t>Notably, it can be observed that Tl</w:t>
      </w:r>
      <w:r w:rsidR="00843343" w:rsidRPr="00035C2D">
        <w:rPr>
          <w:vertAlign w:val="subscript"/>
        </w:rPr>
        <w:t>x</w:t>
      </w:r>
      <w:r w:rsidR="00843343" w:rsidRPr="00035C2D">
        <w:t>Cr</w:t>
      </w:r>
      <w:r w:rsidR="00843343" w:rsidRPr="00035C2D">
        <w:rPr>
          <w:vertAlign w:val="subscript"/>
        </w:rPr>
        <w:t>5</w:t>
      </w:r>
      <w:r w:rsidR="00843343" w:rsidRPr="00035C2D">
        <w:t>Se</w:t>
      </w:r>
      <w:r w:rsidR="00843343" w:rsidRPr="00035C2D">
        <w:rPr>
          <w:vertAlign w:val="subscript"/>
        </w:rPr>
        <w:t>8</w:t>
      </w:r>
      <w:r w:rsidR="00843343" w:rsidRPr="00035C2D">
        <w:t xml:space="preserve"> exhibits lower thermal conductivity values, primarily caused by </w:t>
      </w:r>
      <w:r w:rsidR="00466CA0" w:rsidRPr="00035C2D">
        <w:t>a</w:t>
      </w:r>
      <w:r w:rsidR="00843343" w:rsidRPr="00035C2D">
        <w:t xml:space="preserve"> heavier element</w:t>
      </w:r>
      <w:r w:rsidR="00466CA0" w:rsidRPr="00035C2D">
        <w:t xml:space="preserve"> (Tl)</w:t>
      </w:r>
      <w:r w:rsidR="00843343" w:rsidRPr="00035C2D">
        <w:t xml:space="preserve"> in the channel than Rb or Ba, inducing </w:t>
      </w:r>
      <w:r w:rsidR="00EC7BCB" w:rsidRPr="00035C2D">
        <w:t xml:space="preserve">a stronger local mass fluctuation which in turn promotes phonon scattering </w:t>
      </w:r>
      <w:r w:rsidR="00843343" w:rsidRPr="00035C2D">
        <w:t xml:space="preserve">and thus a lower lattice thermal </w:t>
      </w:r>
      <w:r w:rsidR="00843343" w:rsidRPr="00035C2D">
        <w:lastRenderedPageBreak/>
        <w:t xml:space="preserve">conductivity. </w:t>
      </w:r>
      <w:r w:rsidR="003C5F34" w:rsidRPr="00035C2D">
        <w:t xml:space="preserve">These </w:t>
      </w:r>
      <w:r w:rsidR="003C5F34" w:rsidRPr="00230E20">
        <w:t>characteristics</w:t>
      </w:r>
      <w:r w:rsidR="00777FF9" w:rsidRPr="00230E20">
        <w:t xml:space="preserve"> result in very low</w:t>
      </w:r>
      <w:r w:rsidR="00777FF9">
        <w:t xml:space="preserve"> thermal conductivity materials, </w:t>
      </w:r>
      <w:r w:rsidR="003C5F34" w:rsidRPr="003C5F34">
        <w:t>a desirable feature for achieving high-performance thermoelectric materials.</w:t>
      </w:r>
    </w:p>
    <w:p w14:paraId="0A356B55" w14:textId="4FA938CC" w:rsidR="00DA637C" w:rsidRDefault="00CB13A2" w:rsidP="00DA29A2">
      <w:pPr>
        <w:spacing w:after="0"/>
        <w:ind w:firstLine="284"/>
        <w:rPr>
          <w:lang w:val="en-GB"/>
        </w:rPr>
      </w:pPr>
      <w:r>
        <w:t xml:space="preserve">The figure of merit of </w:t>
      </w:r>
      <w:r w:rsidRPr="00E1038A">
        <w:rPr>
          <w:lang w:val="en-GB"/>
        </w:rPr>
        <w:t>Rb</w:t>
      </w:r>
      <w:r w:rsidRPr="00E1038A">
        <w:rPr>
          <w:vertAlign w:val="subscript"/>
          <w:lang w:val="en-GB"/>
        </w:rPr>
        <w:t>0.2</w:t>
      </w:r>
      <w:r w:rsidRPr="00E1038A">
        <w:rPr>
          <w:lang w:val="en-GB"/>
        </w:rPr>
        <w:t>Ba</w:t>
      </w:r>
      <w:r w:rsidRPr="00E1038A">
        <w:rPr>
          <w:vertAlign w:val="subscript"/>
          <w:lang w:val="en-GB"/>
        </w:rPr>
        <w:t>0.4</w:t>
      </w:r>
      <w:r w:rsidRPr="00E1038A">
        <w:rPr>
          <w:lang w:val="en-GB"/>
        </w:rPr>
        <w:t>Cr</w:t>
      </w:r>
      <w:r w:rsidRPr="00E1038A">
        <w:rPr>
          <w:vertAlign w:val="subscript"/>
          <w:lang w:val="en-GB"/>
        </w:rPr>
        <w:t>5</w:t>
      </w:r>
      <w:r w:rsidRPr="00E1038A">
        <w:rPr>
          <w:lang w:val="en-GB"/>
        </w:rPr>
        <w:t>Se</w:t>
      </w:r>
      <w:r w:rsidRPr="00E1038A">
        <w:rPr>
          <w:vertAlign w:val="subscript"/>
          <w:lang w:val="en-GB"/>
        </w:rPr>
        <w:t>8</w:t>
      </w:r>
      <w:r w:rsidRPr="00E1038A">
        <w:rPr>
          <w:lang w:val="en-GB"/>
        </w:rPr>
        <w:t xml:space="preserve"> was </w:t>
      </w:r>
      <w:r w:rsidR="00E240D1">
        <w:rPr>
          <w:lang w:val="en-GB"/>
        </w:rPr>
        <w:t xml:space="preserve">evaluated </w:t>
      </w:r>
      <w:r w:rsidRPr="00E1038A">
        <w:rPr>
          <w:lang w:val="en-GB"/>
        </w:rPr>
        <w:t xml:space="preserve">to determine </w:t>
      </w:r>
      <w:r w:rsidR="007F5044" w:rsidRPr="00E1038A">
        <w:rPr>
          <w:lang w:val="en-GB"/>
        </w:rPr>
        <w:t>its</w:t>
      </w:r>
      <w:r w:rsidRPr="00E1038A">
        <w:rPr>
          <w:lang w:val="en-GB"/>
        </w:rPr>
        <w:t xml:space="preserve"> thermoelectric efficiency</w:t>
      </w:r>
      <w:r w:rsidR="007F5044" w:rsidRPr="00E1038A">
        <w:rPr>
          <w:lang w:val="en-GB"/>
        </w:rPr>
        <w:t xml:space="preserve"> </w:t>
      </w:r>
      <w:r w:rsidR="0058421C" w:rsidRPr="00E1038A">
        <w:rPr>
          <w:lang w:val="en-GB"/>
        </w:rPr>
        <w:t>(</w:t>
      </w:r>
      <w:r w:rsidR="0058421C">
        <w:rPr>
          <w:lang w:val="fr-FR"/>
        </w:rPr>
        <w:fldChar w:fldCharType="begin"/>
      </w:r>
      <w:r w:rsidR="0058421C" w:rsidRPr="00E1038A">
        <w:rPr>
          <w:lang w:val="en-GB"/>
        </w:rPr>
        <w:instrText xml:space="preserve"> REF _Ref155631869 \h </w:instrText>
      </w:r>
      <w:r w:rsidR="0058421C">
        <w:rPr>
          <w:lang w:val="fr-FR"/>
        </w:rPr>
      </w:r>
      <w:r w:rsidR="0058421C">
        <w:rPr>
          <w:lang w:val="fr-FR"/>
        </w:rPr>
        <w:fldChar w:fldCharType="separate"/>
      </w:r>
      <w:r w:rsidR="00B7537F" w:rsidRPr="0022007D">
        <w:rPr>
          <w:b/>
          <w:bCs/>
        </w:rPr>
        <w:t xml:space="preserve">Figure </w:t>
      </w:r>
      <w:r w:rsidR="0058421C">
        <w:rPr>
          <w:lang w:val="fr-FR"/>
        </w:rPr>
        <w:fldChar w:fldCharType="end"/>
      </w:r>
      <w:r w:rsidR="00152BBC">
        <w:rPr>
          <w:b/>
          <w:bCs/>
          <w:lang w:val="en-GB"/>
        </w:rPr>
        <w:t>10</w:t>
      </w:r>
      <w:r w:rsidR="0058421C" w:rsidRPr="00E1038A">
        <w:rPr>
          <w:lang w:val="en-GB"/>
        </w:rPr>
        <w:t>)</w:t>
      </w:r>
      <w:r w:rsidRPr="00E1038A">
        <w:rPr>
          <w:lang w:val="en-GB"/>
        </w:rPr>
        <w:t xml:space="preserve">. Values rise from about 0.05 at 300 K to a </w:t>
      </w:r>
      <w:r w:rsidR="00E240D1">
        <w:rPr>
          <w:lang w:val="en-GB"/>
        </w:rPr>
        <w:t>peak</w:t>
      </w:r>
      <w:r w:rsidRPr="00E1038A">
        <w:rPr>
          <w:lang w:val="en-GB"/>
        </w:rPr>
        <w:t xml:space="preserve"> value of 0.22 at 873 K</w:t>
      </w:r>
      <w:r w:rsidR="00C91F60" w:rsidRPr="00E1038A">
        <w:rPr>
          <w:lang w:val="en-GB"/>
        </w:rPr>
        <w:t xml:space="preserve">. </w:t>
      </w:r>
      <w:r w:rsidR="00843343">
        <w:rPr>
          <w:lang w:val="en-GB"/>
        </w:rPr>
        <w:t>In particular</w:t>
      </w:r>
      <w:r w:rsidR="00E240D1">
        <w:rPr>
          <w:lang w:val="en-GB"/>
        </w:rPr>
        <w:t>,</w:t>
      </w:r>
      <w:r w:rsidR="00C91F60" w:rsidRPr="00E1038A">
        <w:rPr>
          <w:lang w:val="en-GB"/>
        </w:rPr>
        <w:t xml:space="preserve"> </w:t>
      </w:r>
      <w:r w:rsidR="00F67DDC" w:rsidRPr="00843343">
        <w:rPr>
          <w:lang w:val="en-GB"/>
        </w:rPr>
        <w:t>its</w:t>
      </w:r>
      <w:r w:rsidR="00C91F60" w:rsidRPr="00843343">
        <w:rPr>
          <w:lang w:val="en-GB"/>
        </w:rPr>
        <w:t xml:space="preserve"> figure of merit exhibit</w:t>
      </w:r>
      <w:r w:rsidR="00F67DDC" w:rsidRPr="00843343">
        <w:rPr>
          <w:lang w:val="en-GB"/>
        </w:rPr>
        <w:t>s</w:t>
      </w:r>
      <w:r w:rsidR="00C91F60" w:rsidRPr="00843343">
        <w:rPr>
          <w:lang w:val="en-GB"/>
        </w:rPr>
        <w:t xml:space="preserve"> sub</w:t>
      </w:r>
      <w:r w:rsidR="009816C9" w:rsidRPr="00843343">
        <w:rPr>
          <w:lang w:val="en-GB"/>
        </w:rPr>
        <w:t>s</w:t>
      </w:r>
      <w:r w:rsidR="00C91F60" w:rsidRPr="00843343">
        <w:rPr>
          <w:lang w:val="en-GB"/>
        </w:rPr>
        <w:t>tantially</w:t>
      </w:r>
      <w:r w:rsidR="00C91F60" w:rsidRPr="00E1038A">
        <w:rPr>
          <w:lang w:val="en-GB"/>
        </w:rPr>
        <w:t xml:space="preserve"> larger values than Ba</w:t>
      </w:r>
      <w:r w:rsidR="00C91F60" w:rsidRPr="00E1038A">
        <w:rPr>
          <w:vertAlign w:val="subscript"/>
          <w:lang w:val="en-GB"/>
        </w:rPr>
        <w:t>0.5</w:t>
      </w:r>
      <w:r w:rsidR="00C91F60" w:rsidRPr="00E1038A">
        <w:rPr>
          <w:lang w:val="en-GB"/>
        </w:rPr>
        <w:t>Cr</w:t>
      </w:r>
      <w:r w:rsidR="00C91F60" w:rsidRPr="00E1038A">
        <w:rPr>
          <w:vertAlign w:val="subscript"/>
          <w:lang w:val="en-GB"/>
        </w:rPr>
        <w:t>5</w:t>
      </w:r>
      <w:r w:rsidR="00C91F60" w:rsidRPr="00E1038A">
        <w:rPr>
          <w:lang w:val="en-GB"/>
        </w:rPr>
        <w:t>Se</w:t>
      </w:r>
      <w:r w:rsidR="00C91F60" w:rsidRPr="00E1038A">
        <w:rPr>
          <w:vertAlign w:val="subscript"/>
          <w:lang w:val="en-GB"/>
        </w:rPr>
        <w:t>8</w:t>
      </w:r>
      <w:r w:rsidR="00C91F60" w:rsidRPr="00E1038A">
        <w:rPr>
          <w:lang w:val="en-GB"/>
        </w:rPr>
        <w:t xml:space="preserve"> on the </w:t>
      </w:r>
      <w:r w:rsidR="00E240D1">
        <w:rPr>
          <w:lang w:val="en-GB"/>
        </w:rPr>
        <w:t>entire</w:t>
      </w:r>
      <w:r w:rsidR="00C91F60" w:rsidRPr="00E1038A">
        <w:rPr>
          <w:lang w:val="en-GB"/>
        </w:rPr>
        <w:t xml:space="preserve"> temperature range</w:t>
      </w:r>
      <w:r w:rsidR="00E240D1">
        <w:rPr>
          <w:lang w:val="en-GB"/>
        </w:rPr>
        <w:t xml:space="preserve">. This </w:t>
      </w:r>
      <w:r w:rsidR="00E240D1" w:rsidRPr="00035C2D">
        <w:rPr>
          <w:lang w:val="en-GB"/>
        </w:rPr>
        <w:t>enhancement</w:t>
      </w:r>
      <w:r w:rsidR="00C91F60" w:rsidRPr="00035C2D">
        <w:rPr>
          <w:lang w:val="en-GB"/>
        </w:rPr>
        <w:t xml:space="preserve"> </w:t>
      </w:r>
      <w:r w:rsidR="00E240D1" w:rsidRPr="00035C2D">
        <w:rPr>
          <w:lang w:val="en-GB"/>
        </w:rPr>
        <w:t>is</w:t>
      </w:r>
      <w:r w:rsidR="00C91F60" w:rsidRPr="00035C2D">
        <w:rPr>
          <w:lang w:val="en-GB"/>
        </w:rPr>
        <w:t xml:space="preserve"> </w:t>
      </w:r>
      <w:r w:rsidR="00E240D1" w:rsidRPr="00035C2D">
        <w:rPr>
          <w:lang w:val="en-GB"/>
        </w:rPr>
        <w:t>attributed to</w:t>
      </w:r>
      <w:r w:rsidR="008D10AA" w:rsidRPr="00035C2D">
        <w:rPr>
          <w:lang w:val="en-GB"/>
        </w:rPr>
        <w:t xml:space="preserve"> an enhanced power factor due to synergistic effects on the electrical transport properties</w:t>
      </w:r>
      <w:r w:rsidR="00C91F60" w:rsidRPr="00035C2D">
        <w:rPr>
          <w:lang w:val="en-GB"/>
        </w:rPr>
        <w:t xml:space="preserve"> </w:t>
      </w:r>
      <w:r w:rsidR="00DA29A2" w:rsidRPr="00035C2D">
        <w:rPr>
          <w:lang w:val="en-GB"/>
        </w:rPr>
        <w:t>a</w:t>
      </w:r>
      <w:r w:rsidR="00C91F60" w:rsidRPr="00035C2D">
        <w:rPr>
          <w:lang w:val="en-GB"/>
        </w:rPr>
        <w:t xml:space="preserve">nd a slightly lower thermal conductivity </w:t>
      </w:r>
      <w:r w:rsidR="00E240D1" w:rsidRPr="00035C2D">
        <w:rPr>
          <w:lang w:val="en-GB"/>
        </w:rPr>
        <w:t>resulting from</w:t>
      </w:r>
      <w:r w:rsidR="00C91F60" w:rsidRPr="00035C2D">
        <w:rPr>
          <w:lang w:val="en-GB"/>
        </w:rPr>
        <w:t xml:space="preserve"> the presence of both Rb and Ba cations inside the </w:t>
      </w:r>
      <w:r w:rsidR="00C91F60" w:rsidRPr="00843343">
        <w:rPr>
          <w:lang w:val="en-GB"/>
        </w:rPr>
        <w:t>channel</w:t>
      </w:r>
      <w:r w:rsidR="00DA29A2" w:rsidRPr="00843343">
        <w:rPr>
          <w:lang w:val="en-GB"/>
        </w:rPr>
        <w:t>s</w:t>
      </w:r>
      <w:r w:rsidR="00C91F60" w:rsidRPr="00843343">
        <w:rPr>
          <w:lang w:val="en-GB"/>
        </w:rPr>
        <w:t>.</w:t>
      </w:r>
      <w:r w:rsidR="003D41C1" w:rsidRPr="00843343">
        <w:rPr>
          <w:lang w:val="en-GB"/>
        </w:rPr>
        <w:t xml:space="preserve"> </w:t>
      </w:r>
      <w:r w:rsidR="00DA637C" w:rsidRPr="00843343">
        <w:rPr>
          <w:lang w:val="en-GB"/>
        </w:rPr>
        <w:t>Although</w:t>
      </w:r>
      <w:r w:rsidR="00DA637C" w:rsidRPr="00DA637C">
        <w:rPr>
          <w:lang w:val="en-GB"/>
        </w:rPr>
        <w:t xml:space="preserve"> its performance falls short of that of Tl</w:t>
      </w:r>
      <w:r w:rsidR="00DA637C" w:rsidRPr="00DA637C">
        <w:rPr>
          <w:vertAlign w:val="subscript"/>
          <w:lang w:val="en-GB"/>
        </w:rPr>
        <w:t>x</w:t>
      </w:r>
      <w:r w:rsidR="00DA637C" w:rsidRPr="00DA637C">
        <w:rPr>
          <w:lang w:val="en-GB"/>
        </w:rPr>
        <w:t>Cr</w:t>
      </w:r>
      <w:r w:rsidR="00DA637C" w:rsidRPr="00DA637C">
        <w:rPr>
          <w:vertAlign w:val="subscript"/>
          <w:lang w:val="en-GB"/>
        </w:rPr>
        <w:t>5</w:t>
      </w:r>
      <w:r w:rsidR="00DA637C" w:rsidRPr="00DA637C">
        <w:rPr>
          <w:lang w:val="en-GB"/>
        </w:rPr>
        <w:t>Se</w:t>
      </w:r>
      <w:r w:rsidR="00DA637C" w:rsidRPr="00DA637C">
        <w:rPr>
          <w:vertAlign w:val="subscript"/>
          <w:lang w:val="en-GB"/>
        </w:rPr>
        <w:t>8</w:t>
      </w:r>
      <w:r w:rsidR="00DA637C" w:rsidRPr="00DA637C">
        <w:rPr>
          <w:lang w:val="en-GB"/>
        </w:rPr>
        <w:t xml:space="preserve">, primarily due </w:t>
      </w:r>
      <w:r w:rsidR="00DA637C" w:rsidRPr="00843343">
        <w:rPr>
          <w:lang w:val="en-GB"/>
        </w:rPr>
        <w:t>to the high level of degeneracy</w:t>
      </w:r>
      <w:r w:rsidR="00DA29A2">
        <w:rPr>
          <w:lang w:val="en-GB"/>
        </w:rPr>
        <w:t xml:space="preserve"> </w:t>
      </w:r>
      <w:r w:rsidR="00DA637C" w:rsidRPr="00843343">
        <w:rPr>
          <w:lang w:val="en-GB"/>
        </w:rPr>
        <w:t xml:space="preserve">leading to </w:t>
      </w:r>
      <w:r w:rsidR="00DA29A2" w:rsidRPr="00843343">
        <w:rPr>
          <w:lang w:val="en-GB"/>
        </w:rPr>
        <w:t xml:space="preserve">a </w:t>
      </w:r>
      <w:r w:rsidR="00DA637C" w:rsidRPr="00843343">
        <w:rPr>
          <w:lang w:val="en-GB"/>
        </w:rPr>
        <w:t>low resistivit</w:t>
      </w:r>
      <w:r w:rsidR="00DA29A2" w:rsidRPr="00843343">
        <w:rPr>
          <w:lang w:val="en-GB"/>
        </w:rPr>
        <w:t>y</w:t>
      </w:r>
      <w:r w:rsidR="00DA637C" w:rsidRPr="00843343">
        <w:rPr>
          <w:lang w:val="en-GB"/>
        </w:rPr>
        <w:t xml:space="preserve"> in the latter</w:t>
      </w:r>
      <w:r w:rsidR="00DA637C" w:rsidRPr="00DA637C">
        <w:rPr>
          <w:lang w:val="en-GB"/>
        </w:rPr>
        <w:t xml:space="preserve"> compound, Rb</w:t>
      </w:r>
      <w:r w:rsidR="00DA637C" w:rsidRPr="00DA637C">
        <w:rPr>
          <w:vertAlign w:val="subscript"/>
          <w:lang w:val="en-GB"/>
        </w:rPr>
        <w:t>0.2</w:t>
      </w:r>
      <w:r w:rsidR="00DA637C" w:rsidRPr="00DA637C">
        <w:rPr>
          <w:lang w:val="en-GB"/>
        </w:rPr>
        <w:t>Ba</w:t>
      </w:r>
      <w:r w:rsidR="00DA637C" w:rsidRPr="00DA637C">
        <w:rPr>
          <w:vertAlign w:val="subscript"/>
          <w:lang w:val="en-GB"/>
        </w:rPr>
        <w:t>0.4</w:t>
      </w:r>
      <w:r w:rsidR="00DA637C" w:rsidRPr="00DA637C">
        <w:rPr>
          <w:lang w:val="en-GB"/>
        </w:rPr>
        <w:t>Cr</w:t>
      </w:r>
      <w:r w:rsidR="00DA637C" w:rsidRPr="00DA637C">
        <w:rPr>
          <w:vertAlign w:val="subscript"/>
          <w:lang w:val="en-GB"/>
        </w:rPr>
        <w:t>5</w:t>
      </w:r>
      <w:r w:rsidR="00DA637C" w:rsidRPr="00DA637C">
        <w:rPr>
          <w:lang w:val="en-GB"/>
        </w:rPr>
        <w:t>Se</w:t>
      </w:r>
      <w:r w:rsidR="00DA637C" w:rsidRPr="00DA637C">
        <w:rPr>
          <w:vertAlign w:val="subscript"/>
          <w:lang w:val="en-GB"/>
        </w:rPr>
        <w:t>8</w:t>
      </w:r>
      <w:r w:rsidR="00DA637C" w:rsidRPr="00DA637C">
        <w:rPr>
          <w:lang w:val="en-GB"/>
        </w:rPr>
        <w:t xml:space="preserve"> presents a notably higher thermopower. These findings suggest promising avenues for future thermoelectric optimizations within the double-inserted pseudo-hollandite family of compounds.</w:t>
      </w:r>
    </w:p>
    <w:p w14:paraId="6BB32ECC" w14:textId="3ADCD581" w:rsidR="00843343" w:rsidRDefault="007123B1">
      <w:pPr>
        <w:spacing w:line="259" w:lineRule="auto"/>
        <w:jc w:val="left"/>
        <w:rPr>
          <w:lang w:val="en-GB"/>
        </w:rPr>
      </w:pPr>
      <w:r w:rsidRPr="00843343">
        <w:rPr>
          <w:noProof/>
          <w:lang w:val="fr-FR" w:eastAsia="fr-FR"/>
        </w:rPr>
        <mc:AlternateContent>
          <mc:Choice Requires="wpg">
            <w:drawing>
              <wp:anchor distT="0" distB="0" distL="114300" distR="114300" simplePos="0" relativeHeight="251675648" behindDoc="0" locked="0" layoutInCell="1" allowOverlap="1" wp14:anchorId="54D399A4" wp14:editId="0C655E67">
                <wp:simplePos x="0" y="0"/>
                <wp:positionH relativeFrom="margin">
                  <wp:align>right</wp:align>
                </wp:positionH>
                <wp:positionV relativeFrom="paragraph">
                  <wp:posOffset>46</wp:posOffset>
                </wp:positionV>
                <wp:extent cx="5935980" cy="2931160"/>
                <wp:effectExtent l="0" t="0" r="7620" b="2540"/>
                <wp:wrapTopAndBottom/>
                <wp:docPr id="16" name="Groupe 16"/>
                <wp:cNvGraphicFramePr/>
                <a:graphic xmlns:a="http://schemas.openxmlformats.org/drawingml/2006/main">
                  <a:graphicData uri="http://schemas.microsoft.com/office/word/2010/wordprocessingGroup">
                    <wpg:wgp>
                      <wpg:cNvGrpSpPr/>
                      <wpg:grpSpPr>
                        <a:xfrm>
                          <a:off x="0" y="0"/>
                          <a:ext cx="5935980" cy="2931160"/>
                          <a:chOff x="0" y="35618"/>
                          <a:chExt cx="5935980" cy="2889739"/>
                        </a:xfrm>
                      </wpg:grpSpPr>
                      <pic:pic xmlns:pic="http://schemas.openxmlformats.org/drawingml/2006/picture">
                        <pic:nvPicPr>
                          <pic:cNvPr id="14" name="Image 14"/>
                          <pic:cNvPicPr>
                            <a:picLocks noChangeAspect="1"/>
                          </pic:cNvPicPr>
                        </pic:nvPicPr>
                        <pic:blipFill>
                          <a:blip r:embed="rId32"/>
                          <a:srcRect/>
                          <a:stretch/>
                        </pic:blipFill>
                        <pic:spPr bwMode="auto">
                          <a:xfrm>
                            <a:off x="1509033" y="35618"/>
                            <a:ext cx="2917914" cy="2315092"/>
                          </a:xfrm>
                          <a:prstGeom prst="rect">
                            <a:avLst/>
                          </a:prstGeom>
                          <a:noFill/>
                          <a:ln>
                            <a:noFill/>
                          </a:ln>
                        </pic:spPr>
                      </pic:pic>
                      <wps:wsp>
                        <wps:cNvPr id="15" name="Zone de texte 15"/>
                        <wps:cNvSpPr txBox="1"/>
                        <wps:spPr>
                          <a:xfrm>
                            <a:off x="0" y="2453640"/>
                            <a:ext cx="5935980" cy="471717"/>
                          </a:xfrm>
                          <a:prstGeom prst="rect">
                            <a:avLst/>
                          </a:prstGeom>
                          <a:solidFill>
                            <a:prstClr val="white"/>
                          </a:solidFill>
                          <a:ln>
                            <a:noFill/>
                          </a:ln>
                        </wps:spPr>
                        <wps:txbx>
                          <w:txbxContent>
                            <w:p w14:paraId="780D55D6" w14:textId="457F8ED8" w:rsidR="00F4541F" w:rsidRPr="0022007D" w:rsidRDefault="00F4541F" w:rsidP="0022007D">
                              <w:pPr>
                                <w:pStyle w:val="Lgende"/>
                                <w:rPr>
                                  <w:noProof/>
                                  <w:lang w:val="en-GB"/>
                                </w:rPr>
                              </w:pPr>
                              <w:bookmarkStart w:id="11" w:name="_Ref155631869"/>
                              <w:r w:rsidRPr="0022007D">
                                <w:rPr>
                                  <w:b/>
                                  <w:bCs/>
                                </w:rPr>
                                <w:t xml:space="preserve">Figure </w:t>
                              </w:r>
                              <w:bookmarkEnd w:id="11"/>
                              <w:r w:rsidR="00152BBC">
                                <w:rPr>
                                  <w:b/>
                                  <w:bCs/>
                                </w:rPr>
                                <w:t>10</w:t>
                              </w:r>
                              <w:r w:rsidRPr="0022007D">
                                <w:rPr>
                                  <w:b/>
                                  <w:bCs/>
                                </w:rPr>
                                <w:t>.</w:t>
                              </w:r>
                              <w:r>
                                <w:t xml:space="preserve"> Evolution of the thermoelectric figure of merit of Rb</w:t>
                              </w:r>
                              <w:r w:rsidRPr="0022007D">
                                <w:rPr>
                                  <w:vertAlign w:val="subscript"/>
                                </w:rPr>
                                <w:t>0.2</w:t>
                              </w:r>
                              <w:r>
                                <w:t>Ba</w:t>
                              </w:r>
                              <w:r w:rsidRPr="0022007D">
                                <w:rPr>
                                  <w:vertAlign w:val="subscript"/>
                                </w:rPr>
                                <w:t>0.4</w:t>
                              </w:r>
                              <w:r>
                                <w:t>Cr</w:t>
                              </w:r>
                              <w:r w:rsidRPr="0022007D">
                                <w:rPr>
                                  <w:vertAlign w:val="subscript"/>
                                </w:rPr>
                                <w:t>5</w:t>
                              </w:r>
                              <w:r>
                                <w:t>Se</w:t>
                              </w:r>
                              <w:r w:rsidRPr="0022007D">
                                <w:rPr>
                                  <w:vertAlign w:val="subscript"/>
                                </w:rPr>
                                <w:t>8</w:t>
                              </w:r>
                              <w:r>
                                <w:t xml:space="preserve"> (black) and comparison with other pseudo-hollandite compounds (Ba</w:t>
                              </w:r>
                              <w:r w:rsidRPr="0022007D">
                                <w:rPr>
                                  <w:vertAlign w:val="subscript"/>
                                </w:rPr>
                                <w:t>0.5</w:t>
                              </w:r>
                              <w:r>
                                <w:t>Cr</w:t>
                              </w:r>
                              <w:r w:rsidRPr="0022007D">
                                <w:rPr>
                                  <w:vertAlign w:val="subscript"/>
                                </w:rPr>
                                <w:t>5</w:t>
                              </w:r>
                              <w:r>
                                <w:t>Se</w:t>
                              </w:r>
                              <w:r w:rsidRPr="0022007D">
                                <w:rPr>
                                  <w:vertAlign w:val="subscript"/>
                                </w:rPr>
                                <w:t>8</w:t>
                              </w:r>
                              <w:r>
                                <w:t xml:space="preserve"> in red and Tl</w:t>
                              </w:r>
                              <w:r w:rsidRPr="009816C9">
                                <w:rPr>
                                  <w:vertAlign w:val="subscript"/>
                                </w:rPr>
                                <w:t>x</w:t>
                              </w:r>
                              <w:r>
                                <w:t>Cr</w:t>
                              </w:r>
                              <w:r w:rsidRPr="009816C9">
                                <w:rPr>
                                  <w:vertAlign w:val="subscript"/>
                                </w:rPr>
                                <w:t>5</w:t>
                              </w:r>
                              <w:r>
                                <w:t>Se</w:t>
                              </w:r>
                              <w:r w:rsidRPr="009816C9">
                                <w:rPr>
                                  <w:vertAlign w:val="subscript"/>
                                </w:rPr>
                                <w:t>8</w:t>
                              </w:r>
                              <w:r>
                                <w:t xml:space="preserve"> in g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4D399A4" id="Groupe 16" o:spid="_x0000_s1047" style="position:absolute;margin-left:416.2pt;margin-top:0;width:467.4pt;height:230.8pt;z-index:251675648;mso-position-horizontal:right;mso-position-horizontal-relative:margin;mso-height-relative:margin" coordorigin=",356" coordsize="59359,2889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">
                <v:shape id="Image 14" o:spid="_x0000_s1048" type="#_x0000_t75" style="position:absolute;left:15090;top:356;width:29179;height:23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">
                  <v:imagedata r:id="rId33" o:title=""/>
                </v:shape>
                <v:shape id="Zone de texte 15" o:spid="_x0000_s1049" type="#_x0000_t202" style="position:absolute;top:24536;width:59359;height:4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80D55D6" w14:textId="457F8ED8" w:rsidR="00F4541F" w:rsidRPr="0022007D" w:rsidRDefault="00F4541F" w:rsidP="0022007D">
                        <w:pPr>
                          <w:pStyle w:val="Lgende"/>
                          <w:rPr>
                            <w:noProof/>
                            <w:lang w:val="en-GB"/>
                          </w:rPr>
                        </w:pPr>
                        <w:bookmarkStart w:id="18" w:name="_Ref155631869"/>
                        <w:r w:rsidRPr="0022007D">
                          <w:rPr>
                            <w:b/>
                            <w:bCs/>
                          </w:rPr>
                          <w:t xml:space="preserve">Figure </w:t>
                        </w:r>
                        <w:bookmarkEnd w:id="18"/>
                        <w:r w:rsidR="00152BBC">
                          <w:rPr>
                            <w:b/>
                            <w:bCs/>
                          </w:rPr>
                          <w:t>10</w:t>
                        </w:r>
                        <w:r w:rsidRPr="0022007D">
                          <w:rPr>
                            <w:b/>
                            <w:bCs/>
                          </w:rPr>
                          <w:t>.</w:t>
                        </w:r>
                        <w:r>
                          <w:t xml:space="preserve"> Evolution of the thermoelectric figure of merit of Rb</w:t>
                        </w:r>
                        <w:r w:rsidRPr="0022007D">
                          <w:rPr>
                            <w:vertAlign w:val="subscript"/>
                          </w:rPr>
                          <w:t>0.2</w:t>
                        </w:r>
                        <w:r>
                          <w:t>Ba</w:t>
                        </w:r>
                        <w:r w:rsidRPr="0022007D">
                          <w:rPr>
                            <w:vertAlign w:val="subscript"/>
                          </w:rPr>
                          <w:t>0.4</w:t>
                        </w:r>
                        <w:r>
                          <w:t>Cr</w:t>
                        </w:r>
                        <w:r w:rsidRPr="0022007D">
                          <w:rPr>
                            <w:vertAlign w:val="subscript"/>
                          </w:rPr>
                          <w:t>5</w:t>
                        </w:r>
                        <w:r>
                          <w:t>Se</w:t>
                        </w:r>
                        <w:r w:rsidRPr="0022007D">
                          <w:rPr>
                            <w:vertAlign w:val="subscript"/>
                          </w:rPr>
                          <w:t>8</w:t>
                        </w:r>
                        <w:r>
                          <w:t xml:space="preserve"> (black) and comparison with other pseudo-hollandite compounds (Ba</w:t>
                        </w:r>
                        <w:r w:rsidRPr="0022007D">
                          <w:rPr>
                            <w:vertAlign w:val="subscript"/>
                          </w:rPr>
                          <w:t>0.5</w:t>
                        </w:r>
                        <w:r>
                          <w:t>Cr</w:t>
                        </w:r>
                        <w:r w:rsidRPr="0022007D">
                          <w:rPr>
                            <w:vertAlign w:val="subscript"/>
                          </w:rPr>
                          <w:t>5</w:t>
                        </w:r>
                        <w:r>
                          <w:t>Se</w:t>
                        </w:r>
                        <w:r w:rsidRPr="0022007D">
                          <w:rPr>
                            <w:vertAlign w:val="subscript"/>
                          </w:rPr>
                          <w:t>8</w:t>
                        </w:r>
                        <w:r>
                          <w:t xml:space="preserve"> in red and Tl</w:t>
                        </w:r>
                        <w:r w:rsidRPr="009816C9">
                          <w:rPr>
                            <w:vertAlign w:val="subscript"/>
                          </w:rPr>
                          <w:t>x</w:t>
                        </w:r>
                        <w:r>
                          <w:t>Cr</w:t>
                        </w:r>
                        <w:r w:rsidRPr="009816C9">
                          <w:rPr>
                            <w:vertAlign w:val="subscript"/>
                          </w:rPr>
                          <w:t>5</w:t>
                        </w:r>
                        <w:r>
                          <w:t>Se</w:t>
                        </w:r>
                        <w:r w:rsidRPr="009816C9">
                          <w:rPr>
                            <w:vertAlign w:val="subscript"/>
                          </w:rPr>
                          <w:t>8</w:t>
                        </w:r>
                        <w:r>
                          <w:t xml:space="preserve"> in green).</w:t>
                        </w:r>
                      </w:p>
                    </w:txbxContent>
                  </v:textbox>
                </v:shape>
                <w10:wrap type="topAndBottom" anchorx="margin"/>
              </v:group>
            </w:pict>
          </mc:Fallback>
        </mc:AlternateContent>
      </w:r>
      <w:r w:rsidR="00843343">
        <w:rPr>
          <w:lang w:val="en-GB"/>
        </w:rPr>
        <w:br w:type="page"/>
      </w:r>
    </w:p>
    <w:p w14:paraId="6AD15A74" w14:textId="3EC6CCFF" w:rsidR="00DC5CB4" w:rsidRPr="00DA29A2" w:rsidRDefault="00DC5CB4" w:rsidP="00376EF5">
      <w:pPr>
        <w:spacing w:after="240" w:line="259" w:lineRule="auto"/>
        <w:jc w:val="left"/>
        <w:rPr>
          <w:lang w:val="en-GB"/>
        </w:rPr>
      </w:pPr>
      <w:r w:rsidRPr="003752E4">
        <w:rPr>
          <w:b/>
          <w:bCs/>
          <w:lang w:val="en-GB"/>
        </w:rPr>
        <w:lastRenderedPageBreak/>
        <w:t>CONCLUSION</w:t>
      </w:r>
    </w:p>
    <w:p w14:paraId="70AD9E99" w14:textId="444A9728" w:rsidR="002E2307" w:rsidRPr="003222C8" w:rsidRDefault="004678B2" w:rsidP="00376EF5">
      <w:pPr>
        <w:spacing w:before="120"/>
        <w:ind w:firstLine="284"/>
      </w:pPr>
      <w:r w:rsidRPr="004678B2">
        <w:t>In this study, a novel quaternary pseudo</w:t>
      </w:r>
      <w:r>
        <w:t>-</w:t>
      </w:r>
      <w:r w:rsidRPr="004678B2">
        <w:t>hollandite Rb</w:t>
      </w:r>
      <w:r w:rsidRPr="004678B2">
        <w:rPr>
          <w:vertAlign w:val="subscript"/>
        </w:rPr>
        <w:t>0.2</w:t>
      </w:r>
      <w:r w:rsidRPr="004678B2">
        <w:t>Ba</w:t>
      </w:r>
      <w:r w:rsidRPr="004678B2">
        <w:rPr>
          <w:vertAlign w:val="subscript"/>
        </w:rPr>
        <w:t>0.4</w:t>
      </w:r>
      <w:r w:rsidRPr="004678B2">
        <w:t>Cr</w:t>
      </w:r>
      <w:r w:rsidRPr="004678B2">
        <w:rPr>
          <w:vertAlign w:val="subscript"/>
        </w:rPr>
        <w:t>5</w:t>
      </w:r>
      <w:r w:rsidRPr="004678B2">
        <w:t>Se</w:t>
      </w:r>
      <w:r w:rsidRPr="004678B2">
        <w:rPr>
          <w:vertAlign w:val="subscript"/>
        </w:rPr>
        <w:t>8</w:t>
      </w:r>
      <w:r w:rsidRPr="004678B2">
        <w:t xml:space="preserve"> was successfully synthesi</w:t>
      </w:r>
      <w:r>
        <w:t>z</w:t>
      </w:r>
      <w:r w:rsidRPr="004678B2">
        <w:t>ed and characteri</w:t>
      </w:r>
      <w:r>
        <w:t>z</w:t>
      </w:r>
      <w:r w:rsidRPr="004678B2">
        <w:t xml:space="preserve">ed to elucidate its structural and transport properties. </w:t>
      </w:r>
      <w:r w:rsidR="00DA637C" w:rsidRPr="00DA637C">
        <w:t>Single crystals were grown, and detailed single-crystal X-ray diffraction analysis revealed a one-dimensional structure with mixed occupancy of Rb and Ba atoms within the channels. The observed anisotropic atomic displacement parameters were attributed to atomic disorder on the cationic site 2</w:t>
      </w:r>
      <w:r w:rsidR="00DA637C" w:rsidRPr="00DA637C">
        <w:rPr>
          <w:i/>
          <w:iCs/>
        </w:rPr>
        <w:t>a</w:t>
      </w:r>
      <w:r w:rsidR="0092084E">
        <w:rPr>
          <w:i/>
          <w:iCs/>
        </w:rPr>
        <w:t xml:space="preserve"> </w:t>
      </w:r>
      <w:r w:rsidR="0092084E" w:rsidRPr="0092084E">
        <w:t xml:space="preserve">in the space group </w:t>
      </w:r>
      <w:r w:rsidR="0092084E" w:rsidRPr="0092084E">
        <w:rPr>
          <w:i/>
          <w:iCs/>
        </w:rPr>
        <w:t>C</w:t>
      </w:r>
      <w:r w:rsidR="0092084E" w:rsidRPr="0092084E">
        <w:t>2/</w:t>
      </w:r>
      <w:r w:rsidR="0092084E" w:rsidRPr="0092084E">
        <w:rPr>
          <w:i/>
          <w:iCs/>
        </w:rPr>
        <w:t>m</w:t>
      </w:r>
      <w:r w:rsidR="00DA637C" w:rsidRPr="00DA637C">
        <w:t>.</w:t>
      </w:r>
      <w:r w:rsidR="00DA637C">
        <w:t xml:space="preserve"> </w:t>
      </w:r>
      <w:r w:rsidR="007F5044">
        <w:t>P</w:t>
      </w:r>
      <w:r w:rsidR="001C05AA">
        <w:t>olycrystalline</w:t>
      </w:r>
      <w:r w:rsidR="007F5044">
        <w:t xml:space="preserve"> s</w:t>
      </w:r>
      <w:r w:rsidR="00F747FA">
        <w:t>amples</w:t>
      </w:r>
      <w:r w:rsidR="007F5044">
        <w:t xml:space="preserve"> were synthesized and </w:t>
      </w:r>
      <w:r w:rsidR="002E2307">
        <w:t>confirmed</w:t>
      </w:r>
      <w:r w:rsidR="007F5044">
        <w:t xml:space="preserve"> as single phase </w:t>
      </w:r>
      <w:r w:rsidR="007F5044" w:rsidRPr="00731A12">
        <w:t xml:space="preserve">by </w:t>
      </w:r>
      <w:r w:rsidR="007C4A94">
        <w:t xml:space="preserve">powder </w:t>
      </w:r>
      <w:r w:rsidR="007F5044" w:rsidRPr="00731A12">
        <w:t>X-ray diffraction.</w:t>
      </w:r>
      <w:r w:rsidR="003222C8">
        <w:t xml:space="preserve"> </w:t>
      </w:r>
      <w:r w:rsidR="002E2307" w:rsidRPr="004678B2">
        <w:rPr>
          <w:lang w:val="en-GB"/>
        </w:rPr>
        <w:t>High-temperature X</w:t>
      </w:r>
      <w:r w:rsidR="00AF60AA">
        <w:rPr>
          <w:lang w:val="en-GB"/>
        </w:rPr>
        <w:t>-ray diffraction</w:t>
      </w:r>
      <w:r w:rsidR="002E2307" w:rsidRPr="004678B2">
        <w:rPr>
          <w:lang w:val="en-GB"/>
        </w:rPr>
        <w:t xml:space="preserve"> patterns indicated the compound's thermal stability without decomposing into secondary phases. The thermal expansion coefficient, a critical factor for device implementation, was determined to be 2.6(1) </w:t>
      </w:r>
      <w:r w:rsidR="002E2307" w:rsidRPr="002E2307">
        <w:rPr>
          <w:lang w:val="en-GB"/>
        </w:rPr>
        <w:t>× 10</w:t>
      </w:r>
      <w:r w:rsidR="002E2307" w:rsidRPr="002E2307">
        <w:rPr>
          <w:vertAlign w:val="superscript"/>
          <w:lang w:val="en-GB"/>
        </w:rPr>
        <w:t>-5</w:t>
      </w:r>
      <w:r w:rsidR="002E2307" w:rsidRPr="002E2307">
        <w:rPr>
          <w:lang w:val="en-GB"/>
        </w:rPr>
        <w:t xml:space="preserve"> K</w:t>
      </w:r>
      <w:r w:rsidR="002E2307" w:rsidRPr="002E2307">
        <w:rPr>
          <w:vertAlign w:val="superscript"/>
          <w:lang w:val="en-GB"/>
        </w:rPr>
        <w:t>-1</w:t>
      </w:r>
      <w:r w:rsidR="002E2307" w:rsidRPr="002E2307">
        <w:rPr>
          <w:lang w:val="en-GB"/>
        </w:rPr>
        <w:t xml:space="preserve"> at 300 K, representing </w:t>
      </w:r>
      <w:r w:rsidR="002E2307">
        <w:rPr>
          <w:lang w:val="en-GB"/>
        </w:rPr>
        <w:t xml:space="preserve">to the best of our knowledge </w:t>
      </w:r>
      <w:r w:rsidR="002E2307" w:rsidRPr="002E2307">
        <w:rPr>
          <w:lang w:val="en-GB"/>
        </w:rPr>
        <w:t xml:space="preserve">the first reported value in </w:t>
      </w:r>
      <w:r w:rsidR="002E2307" w:rsidRPr="00035C2D">
        <w:rPr>
          <w:lang w:val="en-GB"/>
        </w:rPr>
        <w:t xml:space="preserve">hollandite derivatives. </w:t>
      </w:r>
      <w:r w:rsidR="00B522C1">
        <w:t>A t</w:t>
      </w:r>
      <w:r w:rsidR="002E2307" w:rsidRPr="00035C2D">
        <w:t xml:space="preserve">heoretical investigation unveiled the density of states distribution </w:t>
      </w:r>
      <w:r w:rsidR="00BF1393" w:rsidRPr="00035C2D">
        <w:t xml:space="preserve">and Seebeck coefficient </w:t>
      </w:r>
      <w:r w:rsidR="002E2307" w:rsidRPr="00035C2D">
        <w:t xml:space="preserve">of </w:t>
      </w:r>
      <w:r w:rsidR="00BF1393" w:rsidRPr="00035C2D">
        <w:t>both Rb</w:t>
      </w:r>
      <w:r w:rsidR="00BF1393" w:rsidRPr="00035C2D">
        <w:rPr>
          <w:vertAlign w:val="subscript"/>
        </w:rPr>
        <w:t>0.2</w:t>
      </w:r>
      <w:r w:rsidR="00BF1393" w:rsidRPr="00035C2D">
        <w:t>Ba</w:t>
      </w:r>
      <w:r w:rsidR="00BF1393" w:rsidRPr="00035C2D">
        <w:rPr>
          <w:vertAlign w:val="subscript"/>
        </w:rPr>
        <w:t>0.4</w:t>
      </w:r>
      <w:r w:rsidR="00BF1393" w:rsidRPr="00035C2D">
        <w:t>Cr</w:t>
      </w:r>
      <w:r w:rsidR="00BF1393" w:rsidRPr="00035C2D">
        <w:rPr>
          <w:vertAlign w:val="subscript"/>
        </w:rPr>
        <w:t>5</w:t>
      </w:r>
      <w:r w:rsidR="00BF1393" w:rsidRPr="00035C2D">
        <w:t>Se</w:t>
      </w:r>
      <w:r w:rsidR="00BF1393" w:rsidRPr="00035C2D">
        <w:rPr>
          <w:vertAlign w:val="subscript"/>
        </w:rPr>
        <w:t>8</w:t>
      </w:r>
      <w:r w:rsidR="00BF1393" w:rsidRPr="00035C2D">
        <w:t xml:space="preserve"> and </w:t>
      </w:r>
      <w:r w:rsidR="002E2307" w:rsidRPr="00035C2D">
        <w:t>Ba</w:t>
      </w:r>
      <w:r w:rsidR="002E2307" w:rsidRPr="00035C2D">
        <w:rPr>
          <w:vertAlign w:val="subscript"/>
        </w:rPr>
        <w:t>0.5</w:t>
      </w:r>
      <w:r w:rsidR="002E2307" w:rsidRPr="00035C2D">
        <w:t>Cr</w:t>
      </w:r>
      <w:r w:rsidR="002E2307" w:rsidRPr="00035C2D">
        <w:rPr>
          <w:vertAlign w:val="subscript"/>
        </w:rPr>
        <w:t>5</w:t>
      </w:r>
      <w:r w:rsidR="002E2307" w:rsidRPr="00035C2D">
        <w:t>Se</w:t>
      </w:r>
      <w:r w:rsidR="002E2307" w:rsidRPr="00035C2D">
        <w:rPr>
          <w:vertAlign w:val="subscript"/>
        </w:rPr>
        <w:t>8</w:t>
      </w:r>
      <w:r w:rsidR="002E2307" w:rsidRPr="00035C2D">
        <w:t xml:space="preserve">, </w:t>
      </w:r>
      <w:r w:rsidR="002E2307" w:rsidRPr="00035C2D">
        <w:rPr>
          <w:lang w:val="en-GB"/>
        </w:rPr>
        <w:t xml:space="preserve">providing insights into the transport properties of </w:t>
      </w:r>
      <w:r w:rsidR="00BF1393" w:rsidRPr="00035C2D">
        <w:rPr>
          <w:lang w:val="en-GB"/>
        </w:rPr>
        <w:t>both compounds</w:t>
      </w:r>
      <w:r w:rsidR="002E2307" w:rsidRPr="00035C2D">
        <w:rPr>
          <w:lang w:val="en-GB"/>
        </w:rPr>
        <w:t xml:space="preserve">. </w:t>
      </w:r>
      <w:r w:rsidR="00D5005C" w:rsidRPr="00035C2D">
        <w:t>Resistivity measurements of the title compound demonstrated an intermediate electrical conductive mode</w:t>
      </w:r>
      <w:r w:rsidR="008D10AA" w:rsidRPr="00035C2D">
        <w:t>, in particular</w:t>
      </w:r>
      <w:r w:rsidR="00D5005C" w:rsidRPr="00035C2D">
        <w:t xml:space="preserve"> a </w:t>
      </w:r>
      <w:r w:rsidR="00D948B3" w:rsidRPr="00035C2D">
        <w:t xml:space="preserve">partially </w:t>
      </w:r>
      <w:r w:rsidR="00D5005C" w:rsidRPr="00035C2D">
        <w:t xml:space="preserve">degenerate semiconducting behavior </w:t>
      </w:r>
      <w:r w:rsidR="00933BDB" w:rsidRPr="00035C2D">
        <w:t>from 300 to 873 K</w:t>
      </w:r>
      <w:r w:rsidR="00D5005C" w:rsidRPr="00035C2D">
        <w:t>.</w:t>
      </w:r>
      <w:r w:rsidR="00D5005C" w:rsidRPr="00035C2D">
        <w:rPr>
          <w:lang w:val="en-GB"/>
        </w:rPr>
        <w:t xml:space="preserve"> </w:t>
      </w:r>
      <w:r w:rsidR="002E2307" w:rsidRPr="00035C2D">
        <w:rPr>
          <w:lang w:val="en-GB"/>
        </w:rPr>
        <w:t>Thermal conductivity measurements indicated values</w:t>
      </w:r>
      <w:r w:rsidR="00904629" w:rsidRPr="00035C2D">
        <w:rPr>
          <w:lang w:val="en-GB"/>
        </w:rPr>
        <w:t xml:space="preserve"> below 1 W.m</w:t>
      </w:r>
      <w:r w:rsidR="00904629" w:rsidRPr="00035C2D">
        <w:rPr>
          <w:vertAlign w:val="superscript"/>
          <w:lang w:val="en-GB"/>
        </w:rPr>
        <w:t>-</w:t>
      </w:r>
      <w:proofErr w:type="gramStart"/>
      <w:r w:rsidR="00904629" w:rsidRPr="00035C2D">
        <w:rPr>
          <w:vertAlign w:val="superscript"/>
          <w:lang w:val="en-GB"/>
        </w:rPr>
        <w:t>1</w:t>
      </w:r>
      <w:r w:rsidR="00904629" w:rsidRPr="00035C2D">
        <w:rPr>
          <w:lang w:val="en-GB"/>
        </w:rPr>
        <w:t>.K</w:t>
      </w:r>
      <w:proofErr w:type="gramEnd"/>
      <w:r w:rsidR="00904629" w:rsidRPr="00035C2D">
        <w:rPr>
          <w:vertAlign w:val="superscript"/>
          <w:lang w:val="en-GB"/>
        </w:rPr>
        <w:t>-1</w:t>
      </w:r>
      <w:r w:rsidR="002E2307" w:rsidRPr="00035C2D">
        <w:rPr>
          <w:lang w:val="en-GB"/>
        </w:rPr>
        <w:t>, slightly lower than Ba</w:t>
      </w:r>
      <w:r w:rsidR="002E2307" w:rsidRPr="00035C2D">
        <w:rPr>
          <w:vertAlign w:val="subscript"/>
          <w:lang w:val="en-GB"/>
        </w:rPr>
        <w:t>0.5</w:t>
      </w:r>
      <w:r w:rsidR="002E2307" w:rsidRPr="00035C2D">
        <w:rPr>
          <w:lang w:val="en-GB"/>
        </w:rPr>
        <w:t>Cr</w:t>
      </w:r>
      <w:r w:rsidR="002E2307" w:rsidRPr="00035C2D">
        <w:rPr>
          <w:vertAlign w:val="subscript"/>
          <w:lang w:val="en-GB"/>
        </w:rPr>
        <w:t>5</w:t>
      </w:r>
      <w:r w:rsidR="002E2307" w:rsidRPr="00035C2D">
        <w:rPr>
          <w:lang w:val="en-GB"/>
        </w:rPr>
        <w:t>Se</w:t>
      </w:r>
      <w:r w:rsidR="002E2307" w:rsidRPr="00035C2D">
        <w:rPr>
          <w:vertAlign w:val="subscript"/>
          <w:lang w:val="en-GB"/>
        </w:rPr>
        <w:t>8</w:t>
      </w:r>
      <w:r w:rsidR="002E2307" w:rsidRPr="00035C2D">
        <w:rPr>
          <w:lang w:val="en-GB"/>
        </w:rPr>
        <w:t xml:space="preserve"> but higher than Tl</w:t>
      </w:r>
      <w:r w:rsidR="002E2307" w:rsidRPr="00035C2D">
        <w:rPr>
          <w:vertAlign w:val="subscript"/>
          <w:lang w:val="en-GB"/>
        </w:rPr>
        <w:t>x</w:t>
      </w:r>
      <w:r w:rsidR="002E2307" w:rsidRPr="00035C2D">
        <w:rPr>
          <w:lang w:val="en-GB"/>
        </w:rPr>
        <w:t>Cr</w:t>
      </w:r>
      <w:r w:rsidR="002E2307" w:rsidRPr="00035C2D">
        <w:rPr>
          <w:vertAlign w:val="subscript"/>
          <w:lang w:val="en-GB"/>
        </w:rPr>
        <w:t>5</w:t>
      </w:r>
      <w:r w:rsidR="002E2307" w:rsidRPr="00035C2D">
        <w:rPr>
          <w:lang w:val="en-GB"/>
        </w:rPr>
        <w:t>Se</w:t>
      </w:r>
      <w:r w:rsidR="002E2307" w:rsidRPr="00035C2D">
        <w:rPr>
          <w:vertAlign w:val="subscript"/>
          <w:lang w:val="en-GB"/>
        </w:rPr>
        <w:t>8</w:t>
      </w:r>
      <w:r w:rsidR="002E2307" w:rsidRPr="00035C2D">
        <w:rPr>
          <w:lang w:val="en-GB"/>
        </w:rPr>
        <w:t xml:space="preserve">. Conversely, the Seebeck coefficient </w:t>
      </w:r>
      <w:r w:rsidR="00F747FA">
        <w:rPr>
          <w:lang w:val="en-GB"/>
        </w:rPr>
        <w:t>i</w:t>
      </w:r>
      <w:r w:rsidR="002E2307" w:rsidRPr="002E2307">
        <w:rPr>
          <w:lang w:val="en-GB"/>
        </w:rPr>
        <w:t xml:space="preserve">s consistently higher, reaching a maximum of 400 </w:t>
      </w:r>
      <w:proofErr w:type="gramStart"/>
      <w:r w:rsidR="002E2307" w:rsidRPr="002E2307">
        <w:rPr>
          <w:lang w:val="en-GB"/>
        </w:rPr>
        <w:t>µV.K</w:t>
      </w:r>
      <w:proofErr w:type="gramEnd"/>
      <w:r w:rsidR="002E2307" w:rsidRPr="00D5005C">
        <w:rPr>
          <w:vertAlign w:val="superscript"/>
          <w:lang w:val="en-GB"/>
        </w:rPr>
        <w:t>-1</w:t>
      </w:r>
      <w:r w:rsidR="002E2307" w:rsidRPr="002E2307">
        <w:rPr>
          <w:lang w:val="en-GB"/>
        </w:rPr>
        <w:t xml:space="preserve"> at </w:t>
      </w:r>
      <w:r w:rsidR="002E2307" w:rsidRPr="00735AE8">
        <w:rPr>
          <w:lang w:val="en-GB"/>
        </w:rPr>
        <w:t>620 K. The</w:t>
      </w:r>
      <w:r w:rsidR="00D948B3" w:rsidRPr="00735AE8">
        <w:rPr>
          <w:lang w:val="en-GB"/>
        </w:rPr>
        <w:t xml:space="preserve"> decorrelated transport properties induced by an increased </w:t>
      </w:r>
      <w:r w:rsidR="00904629" w:rsidRPr="00735AE8">
        <w:rPr>
          <w:lang w:val="en-GB"/>
        </w:rPr>
        <w:t xml:space="preserve">hole </w:t>
      </w:r>
      <w:r w:rsidR="00D948B3" w:rsidRPr="00735AE8">
        <w:rPr>
          <w:lang w:val="en-GB"/>
        </w:rPr>
        <w:t>effective mass</w:t>
      </w:r>
      <w:r w:rsidR="002E2307" w:rsidRPr="00735AE8">
        <w:rPr>
          <w:lang w:val="en-GB"/>
        </w:rPr>
        <w:t xml:space="preserve"> contribute to a </w:t>
      </w:r>
      <w:r w:rsidR="002E2307" w:rsidRPr="002E2307">
        <w:rPr>
          <w:lang w:val="en-GB"/>
        </w:rPr>
        <w:t>larger figure of merit for Rb</w:t>
      </w:r>
      <w:r w:rsidR="002E2307" w:rsidRPr="00D5005C">
        <w:rPr>
          <w:vertAlign w:val="subscript"/>
          <w:lang w:val="en-GB"/>
        </w:rPr>
        <w:t>0.2</w:t>
      </w:r>
      <w:r w:rsidR="002E2307" w:rsidRPr="002E2307">
        <w:rPr>
          <w:lang w:val="en-GB"/>
        </w:rPr>
        <w:t>Ba</w:t>
      </w:r>
      <w:r w:rsidR="002E2307" w:rsidRPr="00D5005C">
        <w:rPr>
          <w:vertAlign w:val="subscript"/>
          <w:lang w:val="en-GB"/>
        </w:rPr>
        <w:t>0.4</w:t>
      </w:r>
      <w:r w:rsidR="002E2307" w:rsidRPr="002E2307">
        <w:rPr>
          <w:lang w:val="en-GB"/>
        </w:rPr>
        <w:t>Cr</w:t>
      </w:r>
      <w:r w:rsidR="002E2307" w:rsidRPr="00D5005C">
        <w:rPr>
          <w:vertAlign w:val="subscript"/>
          <w:lang w:val="en-GB"/>
        </w:rPr>
        <w:t>5</w:t>
      </w:r>
      <w:r w:rsidR="002E2307" w:rsidRPr="002E2307">
        <w:rPr>
          <w:lang w:val="en-GB"/>
        </w:rPr>
        <w:t>Se</w:t>
      </w:r>
      <w:r w:rsidR="002E2307" w:rsidRPr="00D5005C">
        <w:rPr>
          <w:vertAlign w:val="subscript"/>
          <w:lang w:val="en-GB"/>
        </w:rPr>
        <w:t>8</w:t>
      </w:r>
      <w:r w:rsidR="002E2307" w:rsidRPr="002E2307">
        <w:rPr>
          <w:lang w:val="en-GB"/>
        </w:rPr>
        <w:t xml:space="preserve"> compared to </w:t>
      </w:r>
      <w:r w:rsidR="00F747FA">
        <w:rPr>
          <w:lang w:val="en-GB"/>
        </w:rPr>
        <w:t xml:space="preserve">that of </w:t>
      </w:r>
      <w:r w:rsidR="002E2307" w:rsidRPr="002E2307">
        <w:rPr>
          <w:lang w:val="en-GB"/>
        </w:rPr>
        <w:t>Ba</w:t>
      </w:r>
      <w:r w:rsidR="002E2307" w:rsidRPr="00D5005C">
        <w:rPr>
          <w:vertAlign w:val="subscript"/>
          <w:lang w:val="en-GB"/>
        </w:rPr>
        <w:t>0.5</w:t>
      </w:r>
      <w:r w:rsidR="002E2307" w:rsidRPr="002E2307">
        <w:rPr>
          <w:lang w:val="en-GB"/>
        </w:rPr>
        <w:t>Cr</w:t>
      </w:r>
      <w:r w:rsidR="002E2307" w:rsidRPr="00D5005C">
        <w:rPr>
          <w:vertAlign w:val="subscript"/>
          <w:lang w:val="en-GB"/>
        </w:rPr>
        <w:t>5</w:t>
      </w:r>
      <w:r w:rsidR="002E2307" w:rsidRPr="002E2307">
        <w:rPr>
          <w:lang w:val="en-GB"/>
        </w:rPr>
        <w:t>Se</w:t>
      </w:r>
      <w:r w:rsidR="002E2307" w:rsidRPr="00D5005C">
        <w:rPr>
          <w:vertAlign w:val="subscript"/>
          <w:lang w:val="en-GB"/>
        </w:rPr>
        <w:t>8</w:t>
      </w:r>
      <w:r w:rsidR="002E2307" w:rsidRPr="002E2307">
        <w:rPr>
          <w:lang w:val="en-GB"/>
        </w:rPr>
        <w:t xml:space="preserve">, with a maximum value </w:t>
      </w:r>
      <w:r w:rsidR="002E2307" w:rsidRPr="00035C2D">
        <w:rPr>
          <w:lang w:val="en-GB"/>
        </w:rPr>
        <w:t xml:space="preserve">of 0.22 at 673 K, surpassing </w:t>
      </w:r>
      <w:r w:rsidR="00904629" w:rsidRPr="00035C2D">
        <w:rPr>
          <w:lang w:val="en-GB"/>
        </w:rPr>
        <w:t>that</w:t>
      </w:r>
      <w:r w:rsidR="002E2307" w:rsidRPr="00035C2D">
        <w:rPr>
          <w:lang w:val="en-GB"/>
        </w:rPr>
        <w:t xml:space="preserve"> of </w:t>
      </w:r>
      <w:r w:rsidR="00904629" w:rsidRPr="00035C2D">
        <w:rPr>
          <w:lang w:val="en-GB"/>
        </w:rPr>
        <w:t>Ba</w:t>
      </w:r>
      <w:r w:rsidR="00904629" w:rsidRPr="00035C2D">
        <w:rPr>
          <w:vertAlign w:val="subscript"/>
          <w:lang w:val="en-GB"/>
        </w:rPr>
        <w:t>0.5</w:t>
      </w:r>
      <w:r w:rsidR="00904629" w:rsidRPr="00035C2D">
        <w:rPr>
          <w:lang w:val="en-GB"/>
        </w:rPr>
        <w:t>Cr</w:t>
      </w:r>
      <w:r w:rsidR="00904629" w:rsidRPr="00035C2D">
        <w:rPr>
          <w:vertAlign w:val="subscript"/>
          <w:lang w:val="en-GB"/>
        </w:rPr>
        <w:t>5</w:t>
      </w:r>
      <w:r w:rsidR="00904629" w:rsidRPr="00035C2D">
        <w:rPr>
          <w:lang w:val="en-GB"/>
        </w:rPr>
        <w:t>Se</w:t>
      </w:r>
      <w:r w:rsidR="00904629" w:rsidRPr="00035C2D">
        <w:rPr>
          <w:vertAlign w:val="subscript"/>
          <w:lang w:val="en-GB"/>
        </w:rPr>
        <w:t xml:space="preserve">8 </w:t>
      </w:r>
      <w:r w:rsidR="00904629" w:rsidRPr="00035C2D">
        <w:rPr>
          <w:lang w:val="en-GB"/>
        </w:rPr>
        <w:t>(</w:t>
      </w:r>
      <w:r w:rsidR="002E2307" w:rsidRPr="00035C2D">
        <w:rPr>
          <w:lang w:val="en-GB"/>
        </w:rPr>
        <w:t>0.12 at 835 K</w:t>
      </w:r>
      <w:r w:rsidR="00904629" w:rsidRPr="00035C2D">
        <w:rPr>
          <w:lang w:val="en-GB"/>
        </w:rPr>
        <w:t>)</w:t>
      </w:r>
      <w:r w:rsidR="002E2307" w:rsidRPr="00035C2D">
        <w:rPr>
          <w:lang w:val="en-GB"/>
        </w:rPr>
        <w:t>.</w:t>
      </w:r>
      <w:r w:rsidR="00D5005C" w:rsidRPr="00035C2D">
        <w:rPr>
          <w:lang w:val="en-GB"/>
        </w:rPr>
        <w:t xml:space="preserve"> </w:t>
      </w:r>
      <w:r w:rsidR="002E2307" w:rsidRPr="00035C2D">
        <w:rPr>
          <w:lang w:val="en-GB"/>
        </w:rPr>
        <w:t>While Tl</w:t>
      </w:r>
      <w:r w:rsidR="002E2307" w:rsidRPr="00035C2D">
        <w:rPr>
          <w:vertAlign w:val="subscript"/>
          <w:lang w:val="en-GB"/>
        </w:rPr>
        <w:t>x</w:t>
      </w:r>
      <w:r w:rsidR="002E2307" w:rsidRPr="00035C2D">
        <w:rPr>
          <w:lang w:val="en-GB"/>
        </w:rPr>
        <w:t>Cr</w:t>
      </w:r>
      <w:r w:rsidR="002E2307" w:rsidRPr="00035C2D">
        <w:rPr>
          <w:vertAlign w:val="subscript"/>
          <w:lang w:val="en-GB"/>
        </w:rPr>
        <w:t>5</w:t>
      </w:r>
      <w:r w:rsidR="002E2307" w:rsidRPr="00035C2D">
        <w:rPr>
          <w:lang w:val="en-GB"/>
        </w:rPr>
        <w:t>Se</w:t>
      </w:r>
      <w:r w:rsidR="002E2307" w:rsidRPr="00035C2D">
        <w:rPr>
          <w:vertAlign w:val="subscript"/>
          <w:lang w:val="en-GB"/>
        </w:rPr>
        <w:t>8</w:t>
      </w:r>
      <w:r w:rsidR="002E2307" w:rsidRPr="00035C2D">
        <w:rPr>
          <w:lang w:val="en-GB"/>
        </w:rPr>
        <w:t xml:space="preserve"> remains the </w:t>
      </w:r>
      <w:r w:rsidR="00B522C1">
        <w:rPr>
          <w:lang w:val="en-GB"/>
        </w:rPr>
        <w:t>most efficient</w:t>
      </w:r>
      <w:r w:rsidR="002E2307" w:rsidRPr="00035C2D">
        <w:rPr>
          <w:lang w:val="en-GB"/>
        </w:rPr>
        <w:t xml:space="preserve"> thermoelectric </w:t>
      </w:r>
      <w:r w:rsidR="002E2307" w:rsidRPr="002E2307">
        <w:rPr>
          <w:lang w:val="en-GB"/>
        </w:rPr>
        <w:t xml:space="preserve">material in this </w:t>
      </w:r>
      <w:r w:rsidR="00035C2D">
        <w:rPr>
          <w:lang w:val="en-GB"/>
        </w:rPr>
        <w:t xml:space="preserve">family of </w:t>
      </w:r>
      <w:r w:rsidR="002E2307" w:rsidRPr="002E2307">
        <w:rPr>
          <w:lang w:val="en-GB"/>
        </w:rPr>
        <w:t>compound</w:t>
      </w:r>
      <w:r w:rsidR="00035C2D">
        <w:rPr>
          <w:lang w:val="en-GB"/>
        </w:rPr>
        <w:t>s</w:t>
      </w:r>
      <w:r w:rsidR="002E2307" w:rsidRPr="002E2307">
        <w:rPr>
          <w:lang w:val="en-GB"/>
        </w:rPr>
        <w:t>, the toxicity of thallium makes Rb</w:t>
      </w:r>
      <w:r w:rsidR="002E2307" w:rsidRPr="00D5005C">
        <w:rPr>
          <w:vertAlign w:val="subscript"/>
          <w:lang w:val="en-GB"/>
        </w:rPr>
        <w:t>0.2</w:t>
      </w:r>
      <w:r w:rsidR="002E2307" w:rsidRPr="002E2307">
        <w:rPr>
          <w:lang w:val="en-GB"/>
        </w:rPr>
        <w:t>Ba</w:t>
      </w:r>
      <w:r w:rsidR="002E2307" w:rsidRPr="00D5005C">
        <w:rPr>
          <w:vertAlign w:val="subscript"/>
          <w:lang w:val="en-GB"/>
        </w:rPr>
        <w:t>0.4</w:t>
      </w:r>
      <w:r w:rsidR="002E2307" w:rsidRPr="002E2307">
        <w:rPr>
          <w:lang w:val="en-GB"/>
        </w:rPr>
        <w:t>Cr</w:t>
      </w:r>
      <w:r w:rsidR="002E2307" w:rsidRPr="00D5005C">
        <w:rPr>
          <w:vertAlign w:val="subscript"/>
          <w:lang w:val="en-GB"/>
        </w:rPr>
        <w:t>5</w:t>
      </w:r>
      <w:r w:rsidR="002E2307" w:rsidRPr="002E2307">
        <w:rPr>
          <w:lang w:val="en-GB"/>
        </w:rPr>
        <w:t>Se</w:t>
      </w:r>
      <w:r w:rsidR="002E2307" w:rsidRPr="00D5005C">
        <w:rPr>
          <w:vertAlign w:val="subscript"/>
          <w:lang w:val="en-GB"/>
        </w:rPr>
        <w:t>8</w:t>
      </w:r>
      <w:r w:rsidR="002E2307" w:rsidRPr="002E2307">
        <w:rPr>
          <w:lang w:val="en-GB"/>
        </w:rPr>
        <w:t xml:space="preserve"> a </w:t>
      </w:r>
      <w:r w:rsidR="00D5005C">
        <w:rPr>
          <w:lang w:val="en-GB"/>
        </w:rPr>
        <w:t>decent</w:t>
      </w:r>
      <w:r w:rsidR="002E2307" w:rsidRPr="002E2307">
        <w:rPr>
          <w:lang w:val="en-GB"/>
        </w:rPr>
        <w:t xml:space="preserve"> alternative. Overall, this study highlights the potential of double-inserted pseudo-hollandites as </w:t>
      </w:r>
      <w:r w:rsidR="00D5005C">
        <w:rPr>
          <w:lang w:val="en-GB"/>
        </w:rPr>
        <w:t xml:space="preserve">promising </w:t>
      </w:r>
      <w:r w:rsidR="002E2307" w:rsidRPr="002E2307">
        <w:rPr>
          <w:lang w:val="en-GB"/>
        </w:rPr>
        <w:t>candidates for achieving high-performance thermoelectric materials.</w:t>
      </w:r>
    </w:p>
    <w:p w14:paraId="6D961BA9" w14:textId="77777777" w:rsidR="00CF63C9" w:rsidRPr="00CF63C9" w:rsidRDefault="00CF63C9" w:rsidP="00CF63C9">
      <w:pPr>
        <w:spacing w:after="240" w:line="240" w:lineRule="auto"/>
        <w:jc w:val="left"/>
        <w:rPr>
          <w:rFonts w:eastAsia="Times New Roman"/>
          <w:b/>
          <w:bCs/>
          <w:szCs w:val="20"/>
        </w:rPr>
      </w:pPr>
      <w:r w:rsidRPr="00CF63C9">
        <w:rPr>
          <w:rFonts w:eastAsia="Times New Roman"/>
          <w:b/>
          <w:bCs/>
          <w:szCs w:val="20"/>
        </w:rPr>
        <w:lastRenderedPageBreak/>
        <w:t>ASSOCIATED CONTENT</w:t>
      </w:r>
    </w:p>
    <w:p w14:paraId="27381B45" w14:textId="389F139F" w:rsidR="00CF63C9" w:rsidRPr="00CF63C9" w:rsidRDefault="00CF63C9" w:rsidP="00CF63C9">
      <w:pPr>
        <w:spacing w:before="60" w:after="120" w:line="240" w:lineRule="auto"/>
        <w:rPr>
          <w:rFonts w:eastAsia="Times New Roman"/>
          <w:szCs w:val="20"/>
        </w:rPr>
      </w:pPr>
      <w:r w:rsidRPr="00CF63C9">
        <w:rPr>
          <w:rFonts w:eastAsia="Times New Roman"/>
          <w:b/>
          <w:szCs w:val="20"/>
        </w:rPr>
        <w:t>Supporting Information</w:t>
      </w:r>
    </w:p>
    <w:p w14:paraId="23D62CA0" w14:textId="2E75F0AF" w:rsidR="002539AA" w:rsidRDefault="003F79F7" w:rsidP="00CF63C9">
      <w:pPr>
        <w:spacing w:before="60" w:after="360" w:line="240" w:lineRule="auto"/>
        <w:rPr>
          <w:rFonts w:eastAsia="Times New Roman"/>
          <w:szCs w:val="20"/>
        </w:rPr>
      </w:pPr>
      <w:r>
        <w:rPr>
          <w:rFonts w:eastAsia="Times New Roman"/>
          <w:szCs w:val="20"/>
        </w:rPr>
        <w:t xml:space="preserve">The Supporting Information </w:t>
      </w:r>
      <w:r w:rsidR="002539AA">
        <w:rPr>
          <w:rFonts w:eastAsia="Times New Roman"/>
          <w:szCs w:val="20"/>
        </w:rPr>
        <w:t xml:space="preserve">(Crystallographic Information File) </w:t>
      </w:r>
      <w:r>
        <w:rPr>
          <w:rFonts w:eastAsia="Times New Roman"/>
          <w:szCs w:val="20"/>
        </w:rPr>
        <w:t>is available free of charge</w:t>
      </w:r>
      <w:r w:rsidR="002539AA">
        <w:rPr>
          <w:rFonts w:eastAsia="Times New Roman"/>
          <w:szCs w:val="20"/>
        </w:rPr>
        <w:t xml:space="preserve"> at </w:t>
      </w:r>
      <w:hyperlink r:id="rId34" w:history="1">
        <w:r w:rsidR="002539AA" w:rsidRPr="00797F04">
          <w:rPr>
            <w:rStyle w:val="Lienhypertexte"/>
            <w:rFonts w:eastAsia="Times New Roman"/>
            <w:szCs w:val="20"/>
          </w:rPr>
          <w:t>https://pubs.acs.org/</w:t>
        </w:r>
      </w:hyperlink>
    </w:p>
    <w:p w14:paraId="12E11E00" w14:textId="62D91311" w:rsidR="00CF63C9" w:rsidRPr="00CF63C9" w:rsidRDefault="00CF63C9" w:rsidP="00CF63C9">
      <w:pPr>
        <w:spacing w:after="0"/>
        <w:jc w:val="left"/>
        <w:rPr>
          <w:rFonts w:eastAsia="Times New Roman"/>
          <w:b/>
          <w:bCs/>
          <w:szCs w:val="20"/>
        </w:rPr>
      </w:pPr>
      <w:r w:rsidRPr="00CF63C9">
        <w:rPr>
          <w:rFonts w:eastAsia="Times New Roman"/>
          <w:b/>
          <w:bCs/>
          <w:szCs w:val="20"/>
        </w:rPr>
        <w:t>AUTHOR INFORMATION</w:t>
      </w:r>
    </w:p>
    <w:p w14:paraId="6148AB9C" w14:textId="1FB72B64" w:rsidR="00CF63C9" w:rsidRPr="00CF63C9" w:rsidRDefault="00CF63C9" w:rsidP="00CF63C9">
      <w:pPr>
        <w:spacing w:after="60"/>
        <w:jc w:val="left"/>
        <w:rPr>
          <w:rFonts w:eastAsia="Times New Roman"/>
          <w:b/>
          <w:szCs w:val="20"/>
        </w:rPr>
      </w:pPr>
      <w:r w:rsidRPr="00CF63C9">
        <w:rPr>
          <w:rFonts w:eastAsia="Times New Roman"/>
          <w:b/>
          <w:szCs w:val="20"/>
        </w:rPr>
        <w:t>Corresponding Author</w:t>
      </w:r>
      <w:r>
        <w:rPr>
          <w:rFonts w:eastAsia="Times New Roman"/>
          <w:b/>
          <w:szCs w:val="20"/>
        </w:rPr>
        <w:t>s</w:t>
      </w:r>
    </w:p>
    <w:p w14:paraId="5774FF63" w14:textId="3E766636" w:rsidR="00CF63C9" w:rsidRDefault="00CF63C9" w:rsidP="006738E0">
      <w:pPr>
        <w:spacing w:before="60" w:after="120" w:line="240" w:lineRule="auto"/>
        <w:rPr>
          <w:rFonts w:eastAsia="Times New Roman"/>
          <w:b/>
          <w:bCs/>
          <w:szCs w:val="20"/>
        </w:rPr>
      </w:pPr>
      <w:r w:rsidRPr="00CF63C9">
        <w:rPr>
          <w:rFonts w:eastAsia="Times New Roman"/>
          <w:b/>
          <w:bCs/>
          <w:szCs w:val="20"/>
          <w:lang w:val="en-GB"/>
        </w:rPr>
        <w:t>Hugo Bouteiller</w:t>
      </w:r>
      <w:r w:rsidRPr="00CF63C9">
        <w:rPr>
          <w:rFonts w:eastAsia="Times New Roman"/>
          <w:szCs w:val="20"/>
          <w:lang w:val="en-GB"/>
        </w:rPr>
        <w:t xml:space="preserve"> </w:t>
      </w:r>
      <w:r w:rsidRPr="00CF63C9">
        <w:rPr>
          <w:rFonts w:ascii="Times" w:eastAsia="Times New Roman" w:hAnsi="Times"/>
          <w:szCs w:val="20"/>
          <w:lang w:val="en-GB"/>
        </w:rPr>
        <w:t>–</w:t>
      </w:r>
      <w:r w:rsidRPr="00CF63C9">
        <w:rPr>
          <w:rFonts w:eastAsia="Times New Roman"/>
          <w:szCs w:val="20"/>
          <w:lang w:val="en-GB"/>
        </w:rPr>
        <w:t xml:space="preserve"> </w:t>
      </w:r>
      <w:r w:rsidRPr="00CF63C9">
        <w:rPr>
          <w:rFonts w:ascii="Times" w:eastAsia="Times New Roman" w:hAnsi="Times"/>
          <w:szCs w:val="20"/>
          <w:lang w:val="en-GB"/>
        </w:rPr>
        <w:t xml:space="preserve">orcid.org/0009-0004-2132-2962; </w:t>
      </w:r>
      <w:r w:rsidRPr="00CF63C9">
        <w:rPr>
          <w:rFonts w:eastAsia="Times New Roman"/>
          <w:szCs w:val="20"/>
          <w:lang w:val="en-GB"/>
        </w:rPr>
        <w:t>Email: hugo.bouteiller@univ-poitiers.fr</w:t>
      </w:r>
    </w:p>
    <w:p w14:paraId="7BE8AA97" w14:textId="79ACBF33" w:rsidR="00B522C1" w:rsidRPr="00B522C1" w:rsidRDefault="00B522C1" w:rsidP="00B522C1">
      <w:pPr>
        <w:spacing w:before="60" w:after="120" w:line="240" w:lineRule="auto"/>
        <w:rPr>
          <w:rFonts w:ascii="Times" w:eastAsia="Times New Roman" w:hAnsi="Times"/>
          <w:szCs w:val="20"/>
          <w:lang w:val="fr-FR"/>
        </w:rPr>
      </w:pPr>
      <w:r w:rsidRPr="00B522C1">
        <w:rPr>
          <w:rFonts w:eastAsia="Times New Roman"/>
          <w:b/>
          <w:bCs/>
          <w:szCs w:val="20"/>
          <w:lang w:val="fr-FR"/>
        </w:rPr>
        <w:t xml:space="preserve">Jean-François </w:t>
      </w:r>
      <w:proofErr w:type="spellStart"/>
      <w:r w:rsidRPr="00B522C1">
        <w:rPr>
          <w:rFonts w:eastAsia="Times New Roman"/>
          <w:b/>
          <w:bCs/>
          <w:szCs w:val="20"/>
          <w:lang w:val="fr-FR"/>
        </w:rPr>
        <w:t>Halet</w:t>
      </w:r>
      <w:proofErr w:type="spellEnd"/>
      <w:r w:rsidRPr="00B522C1">
        <w:rPr>
          <w:rFonts w:eastAsia="Times New Roman"/>
          <w:szCs w:val="20"/>
          <w:lang w:val="fr-FR"/>
        </w:rPr>
        <w:t xml:space="preserve"> </w:t>
      </w:r>
      <w:r w:rsidRPr="00B522C1">
        <w:rPr>
          <w:rFonts w:ascii="Times" w:eastAsia="Times New Roman" w:hAnsi="Times"/>
          <w:szCs w:val="20"/>
          <w:lang w:val="fr-FR"/>
        </w:rPr>
        <w:t>–</w:t>
      </w:r>
      <w:r w:rsidRPr="00B522C1">
        <w:rPr>
          <w:rFonts w:eastAsia="Times New Roman"/>
          <w:szCs w:val="20"/>
          <w:lang w:val="fr-FR"/>
        </w:rPr>
        <w:t xml:space="preserve"> </w:t>
      </w:r>
      <w:r w:rsidRPr="00B522C1">
        <w:rPr>
          <w:rFonts w:ascii="Times" w:eastAsia="Times New Roman" w:hAnsi="Times"/>
          <w:szCs w:val="20"/>
          <w:lang w:val="fr-FR"/>
        </w:rPr>
        <w:t>orcid.org/0000-0002-2315-</w:t>
      </w:r>
      <w:proofErr w:type="gramStart"/>
      <w:r w:rsidRPr="00B522C1">
        <w:rPr>
          <w:rFonts w:ascii="Times" w:eastAsia="Times New Roman" w:hAnsi="Times"/>
          <w:szCs w:val="20"/>
          <w:lang w:val="fr-FR"/>
        </w:rPr>
        <w:t>4200;</w:t>
      </w:r>
      <w:proofErr w:type="gramEnd"/>
      <w:r w:rsidRPr="00B522C1">
        <w:rPr>
          <w:rFonts w:ascii="Times" w:eastAsia="Times New Roman" w:hAnsi="Times"/>
          <w:szCs w:val="20"/>
          <w:lang w:val="fr-FR"/>
        </w:rPr>
        <w:t xml:space="preserve"> </w:t>
      </w:r>
      <w:r w:rsidRPr="00B522C1">
        <w:rPr>
          <w:rFonts w:eastAsia="Times New Roman"/>
          <w:szCs w:val="20"/>
          <w:lang w:val="fr-FR"/>
        </w:rPr>
        <w:t>Email: jean-francois.halet@univ-rennes.fr</w:t>
      </w:r>
    </w:p>
    <w:p w14:paraId="772CB17F" w14:textId="77777777" w:rsidR="00CF63C9" w:rsidRPr="00CF63C9" w:rsidRDefault="00CF63C9" w:rsidP="006738E0">
      <w:pPr>
        <w:spacing w:before="60" w:after="120" w:line="240" w:lineRule="auto"/>
        <w:rPr>
          <w:rFonts w:eastAsia="Times New Roman"/>
          <w:szCs w:val="20"/>
        </w:rPr>
      </w:pPr>
      <w:r w:rsidRPr="00CF63C9">
        <w:rPr>
          <w:rFonts w:eastAsia="Times New Roman"/>
          <w:b/>
          <w:bCs/>
          <w:szCs w:val="20"/>
        </w:rPr>
        <w:t xml:space="preserve">David </w:t>
      </w:r>
      <w:proofErr w:type="spellStart"/>
      <w:r w:rsidRPr="00CF63C9">
        <w:rPr>
          <w:rFonts w:eastAsia="Times New Roman"/>
          <w:b/>
          <w:bCs/>
          <w:szCs w:val="20"/>
        </w:rPr>
        <w:t>Berthebaud</w:t>
      </w:r>
      <w:proofErr w:type="spellEnd"/>
      <w:r w:rsidRPr="00CF63C9">
        <w:rPr>
          <w:rFonts w:eastAsia="Times New Roman"/>
          <w:szCs w:val="20"/>
        </w:rPr>
        <w:t xml:space="preserve"> </w:t>
      </w:r>
      <w:r w:rsidRPr="00CF63C9">
        <w:rPr>
          <w:rFonts w:ascii="Times" w:eastAsia="Times New Roman" w:hAnsi="Times"/>
          <w:szCs w:val="20"/>
        </w:rPr>
        <w:t>–</w:t>
      </w:r>
      <w:r w:rsidRPr="00CF63C9">
        <w:rPr>
          <w:rFonts w:eastAsia="Times New Roman"/>
          <w:szCs w:val="20"/>
        </w:rPr>
        <w:t xml:space="preserve"> </w:t>
      </w:r>
      <w:r w:rsidRPr="00CF63C9">
        <w:rPr>
          <w:rFonts w:ascii="Times" w:eastAsia="Times New Roman" w:hAnsi="Times"/>
          <w:szCs w:val="20"/>
        </w:rPr>
        <w:t xml:space="preserve">orcid.org/0000-0002-2892-2125; </w:t>
      </w:r>
      <w:r w:rsidRPr="00CF63C9">
        <w:rPr>
          <w:rFonts w:eastAsia="Times New Roman"/>
          <w:szCs w:val="20"/>
        </w:rPr>
        <w:t>Email: david.berthebaud@cnrs.fr</w:t>
      </w:r>
    </w:p>
    <w:p w14:paraId="08A2587D" w14:textId="77777777" w:rsidR="00CF63C9" w:rsidRPr="00CF63C9" w:rsidRDefault="00CF63C9" w:rsidP="00CF63C9">
      <w:pPr>
        <w:spacing w:before="60" w:after="60" w:line="240" w:lineRule="auto"/>
        <w:rPr>
          <w:rFonts w:eastAsia="Times New Roman"/>
          <w:b/>
          <w:bCs/>
          <w:szCs w:val="20"/>
        </w:rPr>
      </w:pPr>
    </w:p>
    <w:p w14:paraId="572976EB" w14:textId="22DDD00C" w:rsidR="00CF63C9" w:rsidRPr="00466AD7" w:rsidRDefault="00CF63C9" w:rsidP="006D7E2C">
      <w:pPr>
        <w:spacing w:before="60" w:after="240" w:line="240" w:lineRule="auto"/>
        <w:rPr>
          <w:rFonts w:eastAsia="Times New Roman"/>
          <w:szCs w:val="20"/>
          <w:lang w:val="fr-FR"/>
        </w:rPr>
      </w:pPr>
      <w:proofErr w:type="spellStart"/>
      <w:r w:rsidRPr="00466AD7">
        <w:rPr>
          <w:rFonts w:eastAsia="Times New Roman"/>
          <w:b/>
          <w:bCs/>
          <w:szCs w:val="20"/>
          <w:lang w:val="fr-FR"/>
        </w:rPr>
        <w:t>Authors</w:t>
      </w:r>
      <w:proofErr w:type="spellEnd"/>
    </w:p>
    <w:p w14:paraId="0ACF6C12" w14:textId="0437BE31" w:rsidR="006D7E2C" w:rsidRPr="00CF63C9" w:rsidRDefault="006D7E2C" w:rsidP="006738E0">
      <w:pPr>
        <w:spacing w:before="60" w:after="120" w:line="240" w:lineRule="auto"/>
        <w:rPr>
          <w:rFonts w:eastAsia="Times New Roman"/>
          <w:szCs w:val="20"/>
          <w:lang w:val="fr-FR"/>
        </w:rPr>
      </w:pPr>
      <w:r w:rsidRPr="00CF63C9">
        <w:rPr>
          <w:rFonts w:eastAsia="Times New Roman"/>
          <w:b/>
          <w:bCs/>
          <w:szCs w:val="20"/>
          <w:lang w:val="fr-FR"/>
        </w:rPr>
        <w:t>Bruno Fontaine</w:t>
      </w:r>
      <w:r w:rsidRPr="00CF63C9">
        <w:rPr>
          <w:rFonts w:eastAsia="Times New Roman"/>
          <w:szCs w:val="20"/>
          <w:lang w:val="fr-FR"/>
        </w:rPr>
        <w:t xml:space="preserve"> </w:t>
      </w:r>
      <w:r w:rsidRPr="00CF63C9">
        <w:rPr>
          <w:rFonts w:ascii="Times" w:eastAsia="Times New Roman" w:hAnsi="Times"/>
          <w:szCs w:val="20"/>
          <w:lang w:val="fr-FR"/>
        </w:rPr>
        <w:t xml:space="preserve">– </w:t>
      </w:r>
      <w:proofErr w:type="gramStart"/>
      <w:r w:rsidRPr="00CF63C9">
        <w:rPr>
          <w:rFonts w:eastAsia="Times New Roman"/>
          <w:szCs w:val="20"/>
          <w:lang w:val="fr-FR"/>
        </w:rPr>
        <w:t>Email:</w:t>
      </w:r>
      <w:proofErr w:type="gramEnd"/>
      <w:r w:rsidRPr="00CF63C9">
        <w:rPr>
          <w:rFonts w:eastAsia="Times New Roman"/>
          <w:szCs w:val="20"/>
          <w:lang w:val="fr-FR"/>
        </w:rPr>
        <w:t xml:space="preserve"> bruno.fontaine@ensc-rennes.fr</w:t>
      </w:r>
    </w:p>
    <w:p w14:paraId="514BB85E" w14:textId="3C5AA455" w:rsidR="00CF63C9" w:rsidRPr="00CF63C9" w:rsidRDefault="00CF63C9" w:rsidP="006738E0">
      <w:pPr>
        <w:spacing w:before="60" w:after="120" w:line="240" w:lineRule="auto"/>
        <w:rPr>
          <w:rFonts w:eastAsia="Times New Roman"/>
          <w:szCs w:val="20"/>
          <w:lang w:val="fr-FR"/>
        </w:rPr>
      </w:pPr>
      <w:r w:rsidRPr="00CF63C9">
        <w:rPr>
          <w:rFonts w:eastAsia="Times New Roman"/>
          <w:b/>
          <w:bCs/>
          <w:szCs w:val="20"/>
          <w:lang w:val="fr-FR"/>
        </w:rPr>
        <w:t>Olivier Perez</w:t>
      </w:r>
      <w:r w:rsidRPr="00CF63C9">
        <w:rPr>
          <w:rFonts w:eastAsia="Times New Roman"/>
          <w:szCs w:val="20"/>
          <w:lang w:val="fr-FR"/>
        </w:rPr>
        <w:t xml:space="preserve"> </w:t>
      </w:r>
      <w:r w:rsidRPr="00CF63C9">
        <w:rPr>
          <w:rFonts w:ascii="Times" w:eastAsia="Times New Roman" w:hAnsi="Times"/>
          <w:szCs w:val="20"/>
          <w:lang w:val="fr-FR"/>
        </w:rPr>
        <w:t xml:space="preserve">– </w:t>
      </w:r>
      <w:proofErr w:type="gramStart"/>
      <w:r w:rsidRPr="00CF63C9">
        <w:rPr>
          <w:rFonts w:eastAsia="Times New Roman"/>
          <w:szCs w:val="20"/>
          <w:lang w:val="fr-FR"/>
        </w:rPr>
        <w:t>Email:</w:t>
      </w:r>
      <w:proofErr w:type="gramEnd"/>
      <w:r w:rsidRPr="00CF63C9">
        <w:rPr>
          <w:rFonts w:eastAsia="Times New Roman"/>
          <w:szCs w:val="20"/>
          <w:lang w:val="fr-FR"/>
        </w:rPr>
        <w:t xml:space="preserve"> olivier.perez@ensicaen.fr</w:t>
      </w:r>
    </w:p>
    <w:p w14:paraId="5D781324" w14:textId="0D2FB967" w:rsidR="00CF63C9" w:rsidRPr="00CF63C9" w:rsidRDefault="00CF63C9" w:rsidP="006738E0">
      <w:pPr>
        <w:spacing w:before="60" w:after="120" w:line="240" w:lineRule="auto"/>
        <w:rPr>
          <w:rFonts w:ascii="Times" w:eastAsia="Times New Roman" w:hAnsi="Times"/>
          <w:szCs w:val="20"/>
          <w:lang w:val="fr-FR"/>
        </w:rPr>
      </w:pPr>
      <w:r>
        <w:rPr>
          <w:rFonts w:eastAsia="Times New Roman"/>
          <w:b/>
          <w:bCs/>
          <w:szCs w:val="20"/>
          <w:lang w:val="fr-FR"/>
        </w:rPr>
        <w:t xml:space="preserve">Sylvie Hébert </w:t>
      </w:r>
      <w:r w:rsidRPr="00CF63C9">
        <w:rPr>
          <w:rFonts w:ascii="Times" w:eastAsia="Times New Roman" w:hAnsi="Times"/>
          <w:szCs w:val="20"/>
          <w:lang w:val="fr-FR"/>
        </w:rPr>
        <w:t>–</w:t>
      </w:r>
      <w:r w:rsidRPr="00CF63C9">
        <w:rPr>
          <w:rFonts w:eastAsia="Times New Roman"/>
          <w:szCs w:val="20"/>
          <w:lang w:val="fr-FR"/>
        </w:rPr>
        <w:t xml:space="preserve"> </w:t>
      </w:r>
      <w:r w:rsidRPr="00CF63C9">
        <w:rPr>
          <w:rFonts w:ascii="Times" w:eastAsia="Times New Roman" w:hAnsi="Times"/>
          <w:szCs w:val="20"/>
          <w:lang w:val="fr-FR"/>
        </w:rPr>
        <w:t>orcid.org/</w:t>
      </w:r>
      <w:r w:rsidR="006D7E2C" w:rsidRPr="006D7E2C">
        <w:rPr>
          <w:rFonts w:ascii="Times" w:eastAsia="Times New Roman" w:hAnsi="Times"/>
          <w:szCs w:val="20"/>
          <w:lang w:val="fr-FR"/>
        </w:rPr>
        <w:t>0000-0001-7412-</w:t>
      </w:r>
      <w:proofErr w:type="gramStart"/>
      <w:r w:rsidR="006D7E2C" w:rsidRPr="006D7E2C">
        <w:rPr>
          <w:rFonts w:ascii="Times" w:eastAsia="Times New Roman" w:hAnsi="Times"/>
          <w:szCs w:val="20"/>
          <w:lang w:val="fr-FR"/>
        </w:rPr>
        <w:t>2367</w:t>
      </w:r>
      <w:r w:rsidRPr="00CF63C9">
        <w:rPr>
          <w:rFonts w:ascii="Times" w:eastAsia="Times New Roman" w:hAnsi="Times"/>
          <w:szCs w:val="20"/>
          <w:lang w:val="fr-FR"/>
        </w:rPr>
        <w:t>;</w:t>
      </w:r>
      <w:proofErr w:type="gramEnd"/>
      <w:r w:rsidRPr="00CF63C9">
        <w:rPr>
          <w:rFonts w:ascii="Times" w:eastAsia="Times New Roman" w:hAnsi="Times"/>
          <w:szCs w:val="20"/>
          <w:lang w:val="fr-FR"/>
        </w:rPr>
        <w:t xml:space="preserve"> </w:t>
      </w:r>
      <w:r w:rsidRPr="00CF63C9">
        <w:rPr>
          <w:rFonts w:eastAsia="Times New Roman"/>
          <w:szCs w:val="20"/>
          <w:lang w:val="fr-FR"/>
        </w:rPr>
        <w:t xml:space="preserve">Email: </w:t>
      </w:r>
      <w:r>
        <w:rPr>
          <w:rFonts w:eastAsia="Times New Roman"/>
          <w:szCs w:val="20"/>
          <w:lang w:val="fr-FR"/>
        </w:rPr>
        <w:t>sylvie.hebert</w:t>
      </w:r>
      <w:r w:rsidRPr="00CF63C9">
        <w:rPr>
          <w:rFonts w:eastAsia="Times New Roman"/>
          <w:szCs w:val="20"/>
          <w:lang w:val="fr-FR"/>
        </w:rPr>
        <w:t>@</w:t>
      </w:r>
      <w:r>
        <w:rPr>
          <w:rFonts w:eastAsia="Times New Roman"/>
          <w:szCs w:val="20"/>
          <w:lang w:val="fr-FR"/>
        </w:rPr>
        <w:t>ensicaen.fr</w:t>
      </w:r>
    </w:p>
    <w:p w14:paraId="0789A4B0" w14:textId="0B71EBDB" w:rsidR="006D7E2C" w:rsidRPr="00CF63C9" w:rsidRDefault="006D7E2C" w:rsidP="006738E0">
      <w:pPr>
        <w:spacing w:before="60" w:after="120" w:line="240" w:lineRule="auto"/>
        <w:rPr>
          <w:rFonts w:ascii="Times" w:eastAsia="Times New Roman" w:hAnsi="Times"/>
          <w:szCs w:val="20"/>
          <w:lang w:val="fr-FR"/>
        </w:rPr>
      </w:pPr>
      <w:r w:rsidRPr="006D7E2C">
        <w:rPr>
          <w:rFonts w:eastAsia="Times New Roman"/>
          <w:b/>
          <w:bCs/>
          <w:szCs w:val="20"/>
          <w:lang w:val="fr-FR"/>
        </w:rPr>
        <w:t xml:space="preserve">Cédric </w:t>
      </w:r>
      <w:proofErr w:type="spellStart"/>
      <w:r w:rsidRPr="006D7E2C">
        <w:rPr>
          <w:rFonts w:eastAsia="Times New Roman"/>
          <w:b/>
          <w:bCs/>
          <w:szCs w:val="20"/>
          <w:lang w:val="fr-FR"/>
        </w:rPr>
        <w:t>Bourgès</w:t>
      </w:r>
      <w:proofErr w:type="spellEnd"/>
      <w:r w:rsidRPr="006D7E2C">
        <w:rPr>
          <w:rFonts w:eastAsia="Times New Roman"/>
          <w:b/>
          <w:bCs/>
          <w:szCs w:val="20"/>
          <w:lang w:val="fr-FR"/>
        </w:rPr>
        <w:t xml:space="preserve"> </w:t>
      </w:r>
      <w:r w:rsidRPr="00CF63C9">
        <w:rPr>
          <w:rFonts w:ascii="Times" w:eastAsia="Times New Roman" w:hAnsi="Times"/>
          <w:szCs w:val="20"/>
          <w:lang w:val="fr-FR"/>
        </w:rPr>
        <w:t>–</w:t>
      </w:r>
      <w:r w:rsidRPr="006D7E2C">
        <w:rPr>
          <w:rFonts w:ascii="Times" w:eastAsia="Times New Roman" w:hAnsi="Times"/>
          <w:szCs w:val="20"/>
          <w:lang w:val="fr-FR"/>
        </w:rPr>
        <w:t xml:space="preserve"> </w:t>
      </w:r>
      <w:r w:rsidRPr="00CF63C9">
        <w:rPr>
          <w:rFonts w:ascii="Times" w:eastAsia="Times New Roman" w:hAnsi="Times"/>
          <w:szCs w:val="20"/>
          <w:lang w:val="fr-FR"/>
        </w:rPr>
        <w:t>orcid.org/</w:t>
      </w:r>
      <w:r w:rsidRPr="006D7E2C">
        <w:rPr>
          <w:rFonts w:ascii="Times" w:eastAsia="Times New Roman" w:hAnsi="Times"/>
          <w:szCs w:val="20"/>
          <w:lang w:val="fr-FR"/>
        </w:rPr>
        <w:t>0000-0001-9056-</w:t>
      </w:r>
      <w:proofErr w:type="gramStart"/>
      <w:r w:rsidRPr="006D7E2C">
        <w:rPr>
          <w:rFonts w:ascii="Times" w:eastAsia="Times New Roman" w:hAnsi="Times"/>
          <w:szCs w:val="20"/>
          <w:lang w:val="fr-FR"/>
        </w:rPr>
        <w:t>0420</w:t>
      </w:r>
      <w:r w:rsidRPr="00CF63C9">
        <w:rPr>
          <w:rFonts w:ascii="Times" w:eastAsia="Times New Roman" w:hAnsi="Times"/>
          <w:szCs w:val="20"/>
          <w:lang w:val="fr-FR"/>
        </w:rPr>
        <w:t>;</w:t>
      </w:r>
      <w:proofErr w:type="gramEnd"/>
      <w:r w:rsidRPr="00CF63C9">
        <w:rPr>
          <w:rFonts w:ascii="Times" w:eastAsia="Times New Roman" w:hAnsi="Times"/>
          <w:szCs w:val="20"/>
          <w:lang w:val="fr-FR"/>
        </w:rPr>
        <w:t xml:space="preserve"> </w:t>
      </w:r>
      <w:r w:rsidRPr="00CF63C9">
        <w:rPr>
          <w:rFonts w:eastAsia="Times New Roman"/>
          <w:szCs w:val="20"/>
          <w:lang w:val="fr-FR"/>
        </w:rPr>
        <w:t xml:space="preserve">Email: </w:t>
      </w:r>
      <w:r w:rsidRPr="006D7E2C">
        <w:rPr>
          <w:rFonts w:eastAsia="Times New Roman"/>
          <w:szCs w:val="20"/>
          <w:lang w:val="fr-FR"/>
        </w:rPr>
        <w:t>bourges.cedric@nims.go.jp</w:t>
      </w:r>
    </w:p>
    <w:p w14:paraId="7668D404" w14:textId="4EB01385" w:rsidR="00CF63C9" w:rsidRPr="00F563AB" w:rsidRDefault="006D7E2C" w:rsidP="006738E0">
      <w:pPr>
        <w:spacing w:before="60" w:after="120" w:line="240" w:lineRule="auto"/>
        <w:rPr>
          <w:rFonts w:eastAsia="Times New Roman"/>
          <w:b/>
          <w:bCs/>
          <w:szCs w:val="20"/>
          <w:lang w:val="fr-FR"/>
        </w:rPr>
      </w:pPr>
      <w:proofErr w:type="spellStart"/>
      <w:r w:rsidRPr="00F563AB">
        <w:rPr>
          <w:rFonts w:eastAsia="Times New Roman"/>
          <w:b/>
          <w:bCs/>
          <w:szCs w:val="20"/>
          <w:lang w:val="fr-FR"/>
        </w:rPr>
        <w:t>Yoshitaka</w:t>
      </w:r>
      <w:proofErr w:type="spellEnd"/>
      <w:r w:rsidRPr="00F563AB">
        <w:rPr>
          <w:rFonts w:eastAsia="Times New Roman"/>
          <w:b/>
          <w:bCs/>
          <w:szCs w:val="20"/>
          <w:lang w:val="fr-FR"/>
        </w:rPr>
        <w:t xml:space="preserve"> Matsushita </w:t>
      </w:r>
      <w:r w:rsidRPr="00F563AB">
        <w:rPr>
          <w:rFonts w:ascii="Times" w:eastAsia="Times New Roman" w:hAnsi="Times"/>
          <w:szCs w:val="20"/>
          <w:lang w:val="fr-FR"/>
        </w:rPr>
        <w:t>– orcid.org/</w:t>
      </w:r>
      <w:r w:rsidRPr="00F563AB">
        <w:rPr>
          <w:lang w:val="fr-FR"/>
        </w:rPr>
        <w:t xml:space="preserve"> </w:t>
      </w:r>
      <w:r w:rsidRPr="00F563AB">
        <w:rPr>
          <w:rFonts w:ascii="Times" w:eastAsia="Times New Roman" w:hAnsi="Times"/>
          <w:szCs w:val="20"/>
          <w:lang w:val="fr-FR"/>
        </w:rPr>
        <w:t>0000-0002-4968-</w:t>
      </w:r>
      <w:proofErr w:type="gramStart"/>
      <w:r w:rsidRPr="00F563AB">
        <w:rPr>
          <w:rFonts w:ascii="Times" w:eastAsia="Times New Roman" w:hAnsi="Times"/>
          <w:szCs w:val="20"/>
          <w:lang w:val="fr-FR"/>
        </w:rPr>
        <w:t>8905;</w:t>
      </w:r>
      <w:proofErr w:type="gramEnd"/>
      <w:r w:rsidRPr="00F563AB">
        <w:rPr>
          <w:rFonts w:ascii="Times" w:eastAsia="Times New Roman" w:hAnsi="Times"/>
          <w:szCs w:val="20"/>
          <w:lang w:val="fr-FR"/>
        </w:rPr>
        <w:t xml:space="preserve"> </w:t>
      </w:r>
      <w:r w:rsidRPr="00F563AB">
        <w:rPr>
          <w:rFonts w:eastAsia="Times New Roman"/>
          <w:szCs w:val="20"/>
          <w:lang w:val="fr-FR"/>
        </w:rPr>
        <w:t>Email: matsushita.yoshitaka@nims.go.jp</w:t>
      </w:r>
    </w:p>
    <w:p w14:paraId="4670AA42" w14:textId="470E21E9" w:rsidR="00CF63C9" w:rsidRPr="00F563AB" w:rsidRDefault="00CF63C9" w:rsidP="006738E0">
      <w:pPr>
        <w:spacing w:before="60" w:after="120" w:line="240" w:lineRule="auto"/>
        <w:rPr>
          <w:rFonts w:eastAsia="Times New Roman"/>
          <w:szCs w:val="20"/>
          <w:lang w:val="fr-FR"/>
        </w:rPr>
      </w:pPr>
      <w:proofErr w:type="spellStart"/>
      <w:r w:rsidRPr="00F563AB">
        <w:rPr>
          <w:rFonts w:eastAsia="Times New Roman"/>
          <w:b/>
          <w:bCs/>
          <w:szCs w:val="20"/>
          <w:lang w:val="fr-FR"/>
        </w:rPr>
        <w:t>Takao</w:t>
      </w:r>
      <w:proofErr w:type="spellEnd"/>
      <w:r w:rsidRPr="00F563AB">
        <w:rPr>
          <w:rFonts w:eastAsia="Times New Roman"/>
          <w:b/>
          <w:bCs/>
          <w:szCs w:val="20"/>
          <w:lang w:val="fr-FR"/>
        </w:rPr>
        <w:t xml:space="preserve"> Mori</w:t>
      </w:r>
      <w:r w:rsidRPr="00F563AB">
        <w:rPr>
          <w:rFonts w:eastAsia="Times New Roman"/>
          <w:szCs w:val="20"/>
          <w:lang w:val="fr-FR"/>
        </w:rPr>
        <w:t xml:space="preserve"> </w:t>
      </w:r>
      <w:r w:rsidRPr="00F563AB">
        <w:rPr>
          <w:rFonts w:ascii="Times" w:eastAsia="Times New Roman" w:hAnsi="Times"/>
          <w:szCs w:val="20"/>
          <w:lang w:val="fr-FR"/>
        </w:rPr>
        <w:t>–</w:t>
      </w:r>
      <w:r w:rsidRPr="00F563AB">
        <w:rPr>
          <w:rFonts w:eastAsia="Times New Roman"/>
          <w:szCs w:val="20"/>
          <w:lang w:val="fr-FR"/>
        </w:rPr>
        <w:t xml:space="preserve"> </w:t>
      </w:r>
      <w:r w:rsidRPr="00F563AB">
        <w:rPr>
          <w:rFonts w:ascii="Times" w:eastAsia="Times New Roman" w:hAnsi="Times"/>
          <w:szCs w:val="20"/>
          <w:lang w:val="fr-FR"/>
        </w:rPr>
        <w:t>orcid.org/0000-0003-2682-</w:t>
      </w:r>
      <w:proofErr w:type="gramStart"/>
      <w:r w:rsidRPr="00F563AB">
        <w:rPr>
          <w:rFonts w:ascii="Times" w:eastAsia="Times New Roman" w:hAnsi="Times"/>
          <w:szCs w:val="20"/>
          <w:lang w:val="fr-FR"/>
        </w:rPr>
        <w:t>1846;</w:t>
      </w:r>
      <w:proofErr w:type="gramEnd"/>
      <w:r w:rsidRPr="00F563AB">
        <w:rPr>
          <w:rFonts w:ascii="Times" w:eastAsia="Times New Roman" w:hAnsi="Times"/>
          <w:szCs w:val="20"/>
          <w:lang w:val="fr-FR"/>
        </w:rPr>
        <w:t xml:space="preserve"> </w:t>
      </w:r>
      <w:r w:rsidRPr="00F563AB">
        <w:rPr>
          <w:rFonts w:eastAsia="Times New Roman"/>
          <w:szCs w:val="20"/>
          <w:lang w:val="fr-FR"/>
        </w:rPr>
        <w:t>Email: mori.takao@nims.go.jp</w:t>
      </w:r>
    </w:p>
    <w:p w14:paraId="7B4B4106" w14:textId="77777777" w:rsidR="00CF63C9" w:rsidRPr="004163D6" w:rsidRDefault="00CF63C9" w:rsidP="006738E0">
      <w:pPr>
        <w:spacing w:before="60" w:after="120" w:line="240" w:lineRule="auto"/>
        <w:rPr>
          <w:rFonts w:eastAsia="Times New Roman"/>
          <w:szCs w:val="20"/>
          <w:lang w:val="fr-FR"/>
        </w:rPr>
      </w:pPr>
      <w:r w:rsidRPr="004163D6">
        <w:rPr>
          <w:rFonts w:eastAsia="Times New Roman"/>
          <w:b/>
          <w:bCs/>
          <w:szCs w:val="20"/>
          <w:lang w:val="fr-FR"/>
        </w:rPr>
        <w:t xml:space="preserve">Franck </w:t>
      </w:r>
      <w:proofErr w:type="spellStart"/>
      <w:r w:rsidRPr="004163D6">
        <w:rPr>
          <w:rFonts w:eastAsia="Times New Roman"/>
          <w:b/>
          <w:bCs/>
          <w:szCs w:val="20"/>
          <w:lang w:val="fr-FR"/>
        </w:rPr>
        <w:t>Gascoin</w:t>
      </w:r>
      <w:proofErr w:type="spellEnd"/>
      <w:r w:rsidRPr="004163D6">
        <w:rPr>
          <w:rFonts w:eastAsia="Times New Roman"/>
          <w:szCs w:val="20"/>
          <w:lang w:val="fr-FR"/>
        </w:rPr>
        <w:t xml:space="preserve"> </w:t>
      </w:r>
      <w:r w:rsidRPr="004163D6">
        <w:rPr>
          <w:rFonts w:ascii="Times" w:eastAsia="Times New Roman" w:hAnsi="Times"/>
          <w:szCs w:val="20"/>
          <w:lang w:val="fr-FR"/>
        </w:rPr>
        <w:t>–</w:t>
      </w:r>
      <w:r w:rsidRPr="004163D6">
        <w:rPr>
          <w:rFonts w:eastAsia="Times New Roman"/>
          <w:szCs w:val="20"/>
          <w:lang w:val="fr-FR"/>
        </w:rPr>
        <w:t xml:space="preserve"> </w:t>
      </w:r>
      <w:r w:rsidRPr="004163D6">
        <w:rPr>
          <w:rFonts w:ascii="Times" w:eastAsia="Times New Roman" w:hAnsi="Times"/>
          <w:szCs w:val="20"/>
          <w:lang w:val="fr-FR"/>
        </w:rPr>
        <w:t>orcid.org/0000-0002-9791-</w:t>
      </w:r>
      <w:proofErr w:type="gramStart"/>
      <w:r w:rsidRPr="004163D6">
        <w:rPr>
          <w:rFonts w:ascii="Times" w:eastAsia="Times New Roman" w:hAnsi="Times"/>
          <w:szCs w:val="20"/>
          <w:lang w:val="fr-FR"/>
        </w:rPr>
        <w:t>1358;</w:t>
      </w:r>
      <w:proofErr w:type="gramEnd"/>
      <w:r w:rsidRPr="004163D6">
        <w:rPr>
          <w:rFonts w:ascii="Times" w:eastAsia="Times New Roman" w:hAnsi="Times"/>
          <w:szCs w:val="20"/>
          <w:lang w:val="fr-FR"/>
        </w:rPr>
        <w:t xml:space="preserve"> </w:t>
      </w:r>
      <w:r w:rsidRPr="004163D6">
        <w:rPr>
          <w:rFonts w:eastAsia="Times New Roman"/>
          <w:szCs w:val="20"/>
          <w:lang w:val="fr-FR"/>
        </w:rPr>
        <w:t>Email: franck.gascoin@ensicaen.fr</w:t>
      </w:r>
    </w:p>
    <w:p w14:paraId="110A75AC" w14:textId="77777777" w:rsidR="00CF63C9" w:rsidRPr="004163D6" w:rsidRDefault="00CF63C9" w:rsidP="00CF63C9">
      <w:pPr>
        <w:spacing w:before="60" w:after="60" w:line="240" w:lineRule="auto"/>
        <w:rPr>
          <w:rFonts w:eastAsia="Times New Roman"/>
          <w:szCs w:val="20"/>
          <w:lang w:val="fr-FR"/>
        </w:rPr>
      </w:pPr>
    </w:p>
    <w:p w14:paraId="59510FF0" w14:textId="77777777" w:rsidR="00CF63C9" w:rsidRPr="004163D6" w:rsidRDefault="00CF63C9" w:rsidP="00CF63C9">
      <w:pPr>
        <w:spacing w:before="120" w:after="60"/>
        <w:jc w:val="left"/>
        <w:rPr>
          <w:rFonts w:eastAsia="Times New Roman"/>
          <w:b/>
          <w:szCs w:val="20"/>
          <w:lang w:val="fr-FR"/>
        </w:rPr>
      </w:pPr>
      <w:proofErr w:type="spellStart"/>
      <w:r w:rsidRPr="004163D6">
        <w:rPr>
          <w:rFonts w:eastAsia="Times New Roman"/>
          <w:b/>
          <w:szCs w:val="20"/>
          <w:lang w:val="fr-FR"/>
        </w:rPr>
        <w:t>Author</w:t>
      </w:r>
      <w:proofErr w:type="spellEnd"/>
      <w:r w:rsidRPr="004163D6">
        <w:rPr>
          <w:rFonts w:eastAsia="Times New Roman"/>
          <w:b/>
          <w:szCs w:val="20"/>
          <w:lang w:val="fr-FR"/>
        </w:rPr>
        <w:t xml:space="preserve"> Contributions</w:t>
      </w:r>
    </w:p>
    <w:p w14:paraId="15DD5CD5" w14:textId="54CA08FE" w:rsidR="00CF63C9" w:rsidRPr="00CF63C9" w:rsidRDefault="00D56C54" w:rsidP="00CF63C9">
      <w:pPr>
        <w:spacing w:after="0"/>
        <w:ind w:firstLine="202"/>
        <w:rPr>
          <w:rFonts w:eastAsia="Times New Roman"/>
          <w:szCs w:val="20"/>
        </w:rPr>
      </w:pPr>
      <w:r w:rsidRPr="00BC1F98">
        <w:rPr>
          <w:rFonts w:eastAsia="Times New Roman"/>
          <w:b/>
          <w:bCs/>
          <w:szCs w:val="20"/>
        </w:rPr>
        <w:t>HB</w:t>
      </w:r>
      <w:r w:rsidRPr="00D56C54">
        <w:rPr>
          <w:rFonts w:eastAsia="Times New Roman"/>
          <w:szCs w:val="20"/>
        </w:rPr>
        <w:t>: conceptualization, data curation, formal analysis,</w:t>
      </w:r>
      <w:r>
        <w:rPr>
          <w:rFonts w:eastAsia="Times New Roman"/>
          <w:szCs w:val="20"/>
        </w:rPr>
        <w:t xml:space="preserve"> </w:t>
      </w:r>
      <w:r w:rsidRPr="00D56C54">
        <w:rPr>
          <w:rFonts w:eastAsia="Times New Roman"/>
          <w:szCs w:val="20"/>
        </w:rPr>
        <w:t>investigation, methodology, validation, visualization, writing –</w:t>
      </w:r>
      <w:r>
        <w:rPr>
          <w:rFonts w:eastAsia="Times New Roman"/>
          <w:szCs w:val="20"/>
        </w:rPr>
        <w:t xml:space="preserve"> </w:t>
      </w:r>
      <w:r w:rsidRPr="00D56C54">
        <w:rPr>
          <w:rFonts w:eastAsia="Times New Roman"/>
          <w:szCs w:val="20"/>
        </w:rPr>
        <w:t xml:space="preserve">original draft, writing – review &amp; editing. </w:t>
      </w:r>
      <w:r w:rsidRPr="00BC1F98">
        <w:rPr>
          <w:rFonts w:eastAsia="Times New Roman"/>
          <w:b/>
          <w:bCs/>
          <w:szCs w:val="20"/>
        </w:rPr>
        <w:t>BF</w:t>
      </w:r>
      <w:r w:rsidRPr="00D56C54">
        <w:rPr>
          <w:rFonts w:eastAsia="Times New Roman"/>
          <w:szCs w:val="20"/>
        </w:rPr>
        <w:t>:</w:t>
      </w:r>
      <w:r>
        <w:rPr>
          <w:rFonts w:eastAsia="Times New Roman"/>
          <w:szCs w:val="20"/>
        </w:rPr>
        <w:t xml:space="preserve"> </w:t>
      </w:r>
      <w:r w:rsidRPr="00D56C54">
        <w:rPr>
          <w:rFonts w:eastAsia="Times New Roman"/>
          <w:szCs w:val="20"/>
        </w:rPr>
        <w:t xml:space="preserve">software, data curation, formal analysis, investigation, </w:t>
      </w:r>
      <w:r>
        <w:rPr>
          <w:rFonts w:eastAsia="Times New Roman"/>
          <w:szCs w:val="20"/>
        </w:rPr>
        <w:t>validation</w:t>
      </w:r>
      <w:r w:rsidRPr="00D56C54">
        <w:rPr>
          <w:rFonts w:eastAsia="Times New Roman"/>
          <w:szCs w:val="20"/>
        </w:rPr>
        <w:t>.</w:t>
      </w:r>
      <w:r>
        <w:rPr>
          <w:rFonts w:eastAsia="Times New Roman"/>
          <w:szCs w:val="20"/>
        </w:rPr>
        <w:t xml:space="preserve"> </w:t>
      </w:r>
      <w:r w:rsidRPr="00BC1F98">
        <w:rPr>
          <w:rFonts w:eastAsia="Times New Roman"/>
          <w:b/>
          <w:bCs/>
          <w:szCs w:val="20"/>
        </w:rPr>
        <w:t>OP</w:t>
      </w:r>
      <w:r>
        <w:rPr>
          <w:rFonts w:eastAsia="Times New Roman"/>
          <w:szCs w:val="20"/>
        </w:rPr>
        <w:t>:</w:t>
      </w:r>
      <w:r w:rsidRPr="00D56C54">
        <w:rPr>
          <w:rFonts w:eastAsia="Times New Roman"/>
          <w:szCs w:val="20"/>
        </w:rPr>
        <w:t xml:space="preserve"> data curation, formal analysis</w:t>
      </w:r>
      <w:r w:rsidR="00BC1F98">
        <w:rPr>
          <w:rFonts w:eastAsia="Times New Roman"/>
          <w:szCs w:val="20"/>
        </w:rPr>
        <w:t>, validation</w:t>
      </w:r>
      <w:r w:rsidR="00157210">
        <w:rPr>
          <w:rFonts w:eastAsia="Times New Roman"/>
          <w:szCs w:val="20"/>
        </w:rPr>
        <w:t>,</w:t>
      </w:r>
      <w:r w:rsidR="00157210" w:rsidRPr="00157210">
        <w:rPr>
          <w:rFonts w:eastAsia="Times New Roman"/>
          <w:szCs w:val="20"/>
        </w:rPr>
        <w:t xml:space="preserve"> </w:t>
      </w:r>
      <w:r w:rsidR="00157210" w:rsidRPr="00D56C54">
        <w:rPr>
          <w:rFonts w:eastAsia="Times New Roman"/>
          <w:szCs w:val="20"/>
        </w:rPr>
        <w:t>writing – review &amp; editing</w:t>
      </w:r>
      <w:r>
        <w:rPr>
          <w:rFonts w:eastAsia="Times New Roman"/>
          <w:szCs w:val="20"/>
        </w:rPr>
        <w:t xml:space="preserve">. </w:t>
      </w:r>
      <w:r w:rsidRPr="00BC1F98">
        <w:rPr>
          <w:rFonts w:eastAsia="Times New Roman"/>
          <w:b/>
          <w:bCs/>
          <w:szCs w:val="20"/>
        </w:rPr>
        <w:t>SH</w:t>
      </w:r>
      <w:r>
        <w:rPr>
          <w:rFonts w:eastAsia="Times New Roman"/>
          <w:szCs w:val="20"/>
        </w:rPr>
        <w:t xml:space="preserve">: </w:t>
      </w:r>
      <w:r w:rsidRPr="00D56C54">
        <w:rPr>
          <w:rFonts w:eastAsia="Times New Roman"/>
          <w:szCs w:val="20"/>
        </w:rPr>
        <w:t>data curation, formal analysis,</w:t>
      </w:r>
      <w:r>
        <w:rPr>
          <w:rFonts w:eastAsia="Times New Roman"/>
          <w:szCs w:val="20"/>
        </w:rPr>
        <w:t xml:space="preserve"> validation, </w:t>
      </w:r>
      <w:r w:rsidRPr="00D56C54">
        <w:rPr>
          <w:rFonts w:eastAsia="Times New Roman"/>
          <w:szCs w:val="20"/>
        </w:rPr>
        <w:t>writing – review &amp; editing</w:t>
      </w:r>
      <w:r>
        <w:rPr>
          <w:rFonts w:eastAsia="Times New Roman"/>
          <w:szCs w:val="20"/>
        </w:rPr>
        <w:t>.</w:t>
      </w:r>
      <w:r w:rsidRPr="00D56C54">
        <w:rPr>
          <w:rFonts w:eastAsia="Times New Roman"/>
          <w:szCs w:val="20"/>
        </w:rPr>
        <w:t xml:space="preserve"> </w:t>
      </w:r>
      <w:r w:rsidRPr="00BC1F98">
        <w:rPr>
          <w:rFonts w:eastAsia="Times New Roman"/>
          <w:b/>
          <w:bCs/>
          <w:szCs w:val="20"/>
        </w:rPr>
        <w:t>CB</w:t>
      </w:r>
      <w:r>
        <w:rPr>
          <w:rFonts w:eastAsia="Times New Roman"/>
          <w:szCs w:val="20"/>
        </w:rPr>
        <w:t xml:space="preserve">: </w:t>
      </w:r>
      <w:r w:rsidR="00121454">
        <w:rPr>
          <w:rFonts w:eastAsia="Times New Roman"/>
          <w:szCs w:val="20"/>
        </w:rPr>
        <w:t xml:space="preserve">data curation, </w:t>
      </w:r>
      <w:r w:rsidRPr="00D56C54">
        <w:rPr>
          <w:rFonts w:eastAsia="Times New Roman"/>
          <w:szCs w:val="20"/>
        </w:rPr>
        <w:t>formal analysis,</w:t>
      </w:r>
      <w:r>
        <w:rPr>
          <w:rFonts w:eastAsia="Times New Roman"/>
          <w:szCs w:val="20"/>
        </w:rPr>
        <w:t xml:space="preserve"> validation, </w:t>
      </w:r>
      <w:r w:rsidRPr="00D56C54">
        <w:rPr>
          <w:rFonts w:eastAsia="Times New Roman"/>
          <w:szCs w:val="20"/>
        </w:rPr>
        <w:t>writing – review &amp; editing</w:t>
      </w:r>
      <w:r w:rsidR="00121454">
        <w:rPr>
          <w:rFonts w:eastAsia="Times New Roman"/>
          <w:szCs w:val="20"/>
        </w:rPr>
        <w:t xml:space="preserve">. </w:t>
      </w:r>
      <w:r w:rsidR="00121454" w:rsidRPr="00BC1F98">
        <w:rPr>
          <w:rFonts w:eastAsia="Times New Roman"/>
          <w:b/>
          <w:bCs/>
          <w:szCs w:val="20"/>
        </w:rPr>
        <w:t>YM</w:t>
      </w:r>
      <w:r w:rsidR="00121454">
        <w:rPr>
          <w:rFonts w:eastAsia="Times New Roman"/>
          <w:szCs w:val="20"/>
        </w:rPr>
        <w:t xml:space="preserve">: data curation, </w:t>
      </w:r>
      <w:r w:rsidR="00121454" w:rsidRPr="00D56C54">
        <w:rPr>
          <w:rFonts w:eastAsia="Times New Roman"/>
          <w:szCs w:val="20"/>
        </w:rPr>
        <w:t>formal analysis,</w:t>
      </w:r>
      <w:r w:rsidR="00121454">
        <w:rPr>
          <w:rFonts w:eastAsia="Times New Roman"/>
          <w:szCs w:val="20"/>
        </w:rPr>
        <w:t xml:space="preserve"> validation, </w:t>
      </w:r>
      <w:r w:rsidR="00121454" w:rsidRPr="00D56C54">
        <w:rPr>
          <w:rFonts w:eastAsia="Times New Roman"/>
          <w:szCs w:val="20"/>
        </w:rPr>
        <w:t>writing – review &amp; editing</w:t>
      </w:r>
      <w:r w:rsidR="00121454">
        <w:rPr>
          <w:rFonts w:eastAsia="Times New Roman"/>
          <w:szCs w:val="20"/>
        </w:rPr>
        <w:t xml:space="preserve">. </w:t>
      </w:r>
      <w:r w:rsidRPr="00BC1F98">
        <w:rPr>
          <w:rFonts w:eastAsia="Times New Roman"/>
          <w:b/>
          <w:bCs/>
          <w:szCs w:val="20"/>
        </w:rPr>
        <w:t>TM</w:t>
      </w:r>
      <w:r w:rsidRPr="00D56C54">
        <w:rPr>
          <w:rFonts w:eastAsia="Times New Roman"/>
          <w:szCs w:val="20"/>
        </w:rPr>
        <w:t>: funding acquisition, resources, supervision,</w:t>
      </w:r>
      <w:r>
        <w:rPr>
          <w:rFonts w:eastAsia="Times New Roman"/>
          <w:szCs w:val="20"/>
        </w:rPr>
        <w:t xml:space="preserve"> </w:t>
      </w:r>
      <w:r w:rsidRPr="00D56C54">
        <w:rPr>
          <w:rFonts w:eastAsia="Times New Roman"/>
          <w:szCs w:val="20"/>
        </w:rPr>
        <w:t xml:space="preserve">writing – review &amp; editing. </w:t>
      </w:r>
      <w:r w:rsidR="00121454" w:rsidRPr="00BC1F98">
        <w:rPr>
          <w:rFonts w:eastAsia="Times New Roman"/>
          <w:b/>
          <w:bCs/>
          <w:szCs w:val="20"/>
        </w:rPr>
        <w:t>FG</w:t>
      </w:r>
      <w:r w:rsidR="00121454" w:rsidRPr="00D56C54">
        <w:rPr>
          <w:rFonts w:eastAsia="Times New Roman"/>
          <w:szCs w:val="20"/>
        </w:rPr>
        <w:t>: conceptualization, funding acquisition,</w:t>
      </w:r>
      <w:r w:rsidR="00121454">
        <w:rPr>
          <w:rFonts w:eastAsia="Times New Roman"/>
          <w:szCs w:val="20"/>
        </w:rPr>
        <w:t xml:space="preserve"> validation</w:t>
      </w:r>
      <w:r w:rsidR="00121454" w:rsidRPr="00D56C54">
        <w:rPr>
          <w:rFonts w:eastAsia="Times New Roman"/>
          <w:szCs w:val="20"/>
        </w:rPr>
        <w:t xml:space="preserve">, project </w:t>
      </w:r>
      <w:r w:rsidR="00121454" w:rsidRPr="00D56C54">
        <w:rPr>
          <w:rFonts w:eastAsia="Times New Roman"/>
          <w:szCs w:val="20"/>
        </w:rPr>
        <w:lastRenderedPageBreak/>
        <w:t>administration,</w:t>
      </w:r>
      <w:r w:rsidR="00121454">
        <w:rPr>
          <w:rFonts w:eastAsia="Times New Roman"/>
          <w:szCs w:val="20"/>
        </w:rPr>
        <w:t xml:space="preserve"> </w:t>
      </w:r>
      <w:r w:rsidR="00121454" w:rsidRPr="00D56C54">
        <w:t>resources, supervision.</w:t>
      </w:r>
      <w:r w:rsidR="00121454">
        <w:t xml:space="preserve"> </w:t>
      </w:r>
      <w:r w:rsidRPr="00BC1F98">
        <w:rPr>
          <w:rFonts w:eastAsia="Times New Roman"/>
          <w:b/>
          <w:bCs/>
          <w:szCs w:val="20"/>
        </w:rPr>
        <w:t>J-FH</w:t>
      </w:r>
      <w:r w:rsidRPr="00D56C54">
        <w:rPr>
          <w:rFonts w:eastAsia="Times New Roman"/>
          <w:szCs w:val="20"/>
        </w:rPr>
        <w:t xml:space="preserve">: </w:t>
      </w:r>
      <w:r w:rsidR="00BC1F98" w:rsidRPr="00D56C54">
        <w:rPr>
          <w:rFonts w:eastAsia="Times New Roman"/>
          <w:szCs w:val="20"/>
        </w:rPr>
        <w:t>conceptualization</w:t>
      </w:r>
      <w:r w:rsidR="00BC1F98">
        <w:rPr>
          <w:rFonts w:eastAsia="Times New Roman"/>
          <w:szCs w:val="20"/>
        </w:rPr>
        <w:t xml:space="preserve">, </w:t>
      </w:r>
      <w:r>
        <w:rPr>
          <w:rFonts w:eastAsia="Times New Roman"/>
          <w:szCs w:val="20"/>
        </w:rPr>
        <w:t xml:space="preserve">software, </w:t>
      </w:r>
      <w:r w:rsidRPr="00D56C54">
        <w:rPr>
          <w:rFonts w:eastAsia="Times New Roman"/>
          <w:szCs w:val="20"/>
        </w:rPr>
        <w:t>data curation</w:t>
      </w:r>
      <w:r>
        <w:rPr>
          <w:rFonts w:eastAsia="Times New Roman"/>
          <w:szCs w:val="20"/>
        </w:rPr>
        <w:t>,</w:t>
      </w:r>
      <w:r w:rsidRPr="00D56C54">
        <w:rPr>
          <w:rFonts w:eastAsia="Times New Roman"/>
          <w:szCs w:val="20"/>
        </w:rPr>
        <w:t xml:space="preserve"> formal analysis, investigation,</w:t>
      </w:r>
      <w:r>
        <w:rPr>
          <w:rFonts w:eastAsia="Times New Roman"/>
          <w:szCs w:val="20"/>
        </w:rPr>
        <w:t xml:space="preserve"> </w:t>
      </w:r>
      <w:r w:rsidR="00BC1F98">
        <w:rPr>
          <w:rFonts w:eastAsia="Times New Roman"/>
          <w:szCs w:val="20"/>
        </w:rPr>
        <w:t xml:space="preserve">visualization, </w:t>
      </w:r>
      <w:r>
        <w:rPr>
          <w:rFonts w:eastAsia="Times New Roman"/>
          <w:szCs w:val="20"/>
        </w:rPr>
        <w:t>validation</w:t>
      </w:r>
      <w:r w:rsidRPr="00D56C54">
        <w:rPr>
          <w:rFonts w:eastAsia="Times New Roman"/>
          <w:szCs w:val="20"/>
        </w:rPr>
        <w:t>, supervision, writing –</w:t>
      </w:r>
      <w:r>
        <w:rPr>
          <w:rFonts w:eastAsia="Times New Roman"/>
          <w:szCs w:val="20"/>
        </w:rPr>
        <w:t xml:space="preserve"> </w:t>
      </w:r>
      <w:r w:rsidRPr="00D56C54">
        <w:rPr>
          <w:rFonts w:eastAsia="Times New Roman"/>
          <w:szCs w:val="20"/>
        </w:rPr>
        <w:t xml:space="preserve">review &amp; editing. </w:t>
      </w:r>
      <w:r w:rsidRPr="00BC1F98">
        <w:rPr>
          <w:rFonts w:eastAsia="Times New Roman"/>
          <w:b/>
          <w:bCs/>
          <w:szCs w:val="20"/>
        </w:rPr>
        <w:t>D</w:t>
      </w:r>
      <w:r w:rsidR="00BC1F98" w:rsidRPr="00BC1F98">
        <w:rPr>
          <w:rFonts w:eastAsia="Times New Roman"/>
          <w:b/>
          <w:bCs/>
          <w:szCs w:val="20"/>
        </w:rPr>
        <w:t>B</w:t>
      </w:r>
      <w:r w:rsidRPr="00D56C54">
        <w:rPr>
          <w:rFonts w:eastAsia="Times New Roman"/>
          <w:szCs w:val="20"/>
        </w:rPr>
        <w:t>: conceptualization,</w:t>
      </w:r>
      <w:r>
        <w:rPr>
          <w:rFonts w:eastAsia="Times New Roman"/>
          <w:szCs w:val="20"/>
        </w:rPr>
        <w:t xml:space="preserve"> </w:t>
      </w:r>
      <w:r w:rsidRPr="00D56C54">
        <w:rPr>
          <w:rFonts w:eastAsia="Times New Roman"/>
          <w:szCs w:val="20"/>
        </w:rPr>
        <w:t xml:space="preserve">formal analysis, investigation, methodology, </w:t>
      </w:r>
      <w:r w:rsidR="00BC1F98">
        <w:rPr>
          <w:rFonts w:eastAsia="Times New Roman"/>
          <w:szCs w:val="20"/>
        </w:rPr>
        <w:t xml:space="preserve">visualization, </w:t>
      </w:r>
      <w:r w:rsidRPr="00D56C54">
        <w:rPr>
          <w:rFonts w:eastAsia="Times New Roman"/>
          <w:szCs w:val="20"/>
        </w:rPr>
        <w:t>project administration,</w:t>
      </w:r>
      <w:r>
        <w:rPr>
          <w:rFonts w:eastAsia="Times New Roman"/>
          <w:szCs w:val="20"/>
        </w:rPr>
        <w:t xml:space="preserve"> </w:t>
      </w:r>
      <w:r w:rsidRPr="00D56C54">
        <w:rPr>
          <w:rFonts w:eastAsia="Times New Roman"/>
          <w:szCs w:val="20"/>
        </w:rPr>
        <w:t>resources, supervision, writing – review &amp; editing.</w:t>
      </w:r>
      <w:r>
        <w:rPr>
          <w:rFonts w:eastAsia="Times New Roman"/>
          <w:szCs w:val="20"/>
        </w:rPr>
        <w:t xml:space="preserve"> </w:t>
      </w:r>
    </w:p>
    <w:p w14:paraId="683F0768" w14:textId="77777777" w:rsidR="00CF63C9" w:rsidRPr="00CF63C9" w:rsidRDefault="00CF63C9" w:rsidP="00CF63C9">
      <w:pPr>
        <w:spacing w:before="120" w:after="60"/>
        <w:jc w:val="left"/>
        <w:rPr>
          <w:rFonts w:eastAsia="Times New Roman"/>
          <w:b/>
          <w:szCs w:val="20"/>
          <w:lang w:val="en-GB"/>
        </w:rPr>
      </w:pPr>
      <w:r w:rsidRPr="00CF63C9">
        <w:rPr>
          <w:rFonts w:eastAsia="Times New Roman"/>
          <w:b/>
          <w:szCs w:val="20"/>
          <w:lang w:val="en-GB"/>
        </w:rPr>
        <w:t>ACKNOWLEDGMENTS</w:t>
      </w:r>
    </w:p>
    <w:p w14:paraId="550C0B2E" w14:textId="4F6C3876" w:rsidR="00CF63C9" w:rsidRPr="00CF63C9" w:rsidRDefault="00CF63C9" w:rsidP="00CF63C9">
      <w:pPr>
        <w:spacing w:after="240"/>
        <w:rPr>
          <w:rFonts w:ascii="Times" w:eastAsia="Times New Roman" w:hAnsi="Times"/>
          <w:szCs w:val="20"/>
          <w:lang w:val="en-GB"/>
        </w:rPr>
      </w:pPr>
      <w:r w:rsidRPr="00CF63C9">
        <w:rPr>
          <w:rFonts w:ascii="Times" w:eastAsia="Times New Roman" w:hAnsi="Times"/>
          <w:szCs w:val="20"/>
          <w:lang w:val="en-GB"/>
        </w:rPr>
        <w:t xml:space="preserve">The authors are grateful to the </w:t>
      </w:r>
      <w:proofErr w:type="spellStart"/>
      <w:r w:rsidRPr="00CF63C9">
        <w:rPr>
          <w:rFonts w:ascii="Times" w:eastAsia="Times New Roman" w:hAnsi="Times"/>
          <w:szCs w:val="20"/>
          <w:lang w:val="en-GB"/>
        </w:rPr>
        <w:t>Agence</w:t>
      </w:r>
      <w:proofErr w:type="spellEnd"/>
      <w:r w:rsidRPr="00CF63C9">
        <w:rPr>
          <w:rFonts w:ascii="Times" w:eastAsia="Times New Roman" w:hAnsi="Times"/>
          <w:szCs w:val="20"/>
          <w:lang w:val="en-GB"/>
        </w:rPr>
        <w:t xml:space="preserve"> Nationale de la Recherche (ANR – Project HIGHTHERM – Ref ANR-18-CE05-0037) and the Japan Society for the Promotion of Science (JSPS – PE21708</w:t>
      </w:r>
      <w:r w:rsidR="00535972">
        <w:rPr>
          <w:rFonts w:ascii="Times" w:eastAsia="Times New Roman" w:hAnsi="Times"/>
          <w:szCs w:val="20"/>
          <w:lang w:val="en-GB"/>
        </w:rPr>
        <w:t xml:space="preserve"> </w:t>
      </w:r>
      <w:r w:rsidR="00535972" w:rsidRPr="00535972">
        <w:rPr>
          <w:rFonts w:ascii="Times" w:eastAsia="Times New Roman" w:hAnsi="Times"/>
          <w:szCs w:val="20"/>
          <w:lang w:val="en-GB"/>
        </w:rPr>
        <w:t>and 19H05819</w:t>
      </w:r>
      <w:r w:rsidRPr="00CF63C9">
        <w:rPr>
          <w:rFonts w:ascii="Times" w:eastAsia="Times New Roman" w:hAnsi="Times"/>
          <w:szCs w:val="20"/>
          <w:lang w:val="en-GB"/>
        </w:rPr>
        <w:t>) for financial support. Support from JST Mirai Program JPMJMI19A1 is also acknowledged.</w:t>
      </w:r>
    </w:p>
    <w:p w14:paraId="4A15BADA" w14:textId="77777777" w:rsidR="00CF63C9" w:rsidRPr="00CF63C9" w:rsidRDefault="00CF63C9" w:rsidP="00CF63C9">
      <w:pPr>
        <w:spacing w:before="120" w:after="60"/>
        <w:jc w:val="left"/>
        <w:rPr>
          <w:rFonts w:eastAsia="Times New Roman"/>
          <w:b/>
          <w:szCs w:val="20"/>
        </w:rPr>
      </w:pPr>
      <w:r w:rsidRPr="00CF63C9">
        <w:rPr>
          <w:rFonts w:eastAsia="Times New Roman"/>
          <w:b/>
          <w:szCs w:val="20"/>
        </w:rPr>
        <w:t>Notes</w:t>
      </w:r>
    </w:p>
    <w:p w14:paraId="3EAE208D" w14:textId="77777777" w:rsidR="00CF63C9" w:rsidRPr="00CF63C9" w:rsidRDefault="00CF63C9" w:rsidP="00CF63C9">
      <w:pPr>
        <w:spacing w:before="120" w:after="60"/>
        <w:jc w:val="left"/>
        <w:rPr>
          <w:rFonts w:eastAsia="Times New Roman"/>
          <w:bCs/>
          <w:szCs w:val="20"/>
        </w:rPr>
      </w:pPr>
      <w:r w:rsidRPr="00CF63C9">
        <w:rPr>
          <w:rFonts w:eastAsia="Times New Roman"/>
          <w:bCs/>
          <w:szCs w:val="20"/>
        </w:rPr>
        <w:t>The authors declare no competing financial interest.</w:t>
      </w:r>
    </w:p>
    <w:p w14:paraId="55080D23" w14:textId="77777777" w:rsidR="00030EF0" w:rsidRDefault="00030EF0" w:rsidP="004E640C"/>
    <w:p w14:paraId="7C94A8DA" w14:textId="7E6A7499" w:rsidR="000E6F14" w:rsidRPr="00030EF0" w:rsidRDefault="004D753D" w:rsidP="004E640C">
      <w:r w:rsidRPr="004D753D">
        <w:rPr>
          <w:b/>
          <w:bCs/>
          <w:lang w:val="en-GB"/>
        </w:rPr>
        <w:t>REFERENCES</w:t>
      </w:r>
    </w:p>
    <w:p w14:paraId="1BB6E453" w14:textId="706E880E" w:rsidR="00E458BE" w:rsidRDefault="005C43D3" w:rsidP="00520EAA">
      <w:pPr>
        <w:pStyle w:val="Bibliographie"/>
        <w:spacing w:after="60"/>
      </w:pPr>
      <w:r w:rsidRPr="0063490E">
        <w:rPr>
          <w:lang w:val="fr-FR"/>
        </w:rPr>
        <w:fldChar w:fldCharType="begin" w:fldLock="1"/>
      </w:r>
      <w:r w:rsidRPr="0063490E">
        <w:instrText xml:space="preserve">ADDIN Mendeley Bibliography CSL_BIBLIOGRAPHY </w:instrText>
      </w:r>
      <w:r w:rsidRPr="0063490E">
        <w:rPr>
          <w:lang w:val="fr-FR"/>
        </w:rPr>
        <w:fldChar w:fldCharType="separate"/>
      </w:r>
      <w:r w:rsidR="00E458BE">
        <w:t>(1)</w:t>
      </w:r>
      <w:r w:rsidR="00E458BE">
        <w:tab/>
        <w:t xml:space="preserve">Salarizadeh, P.; Rastgoo-Deylami, M.; Askari, M. B.; hooshyari, K. A Short Review on Transition Metal Chalcogenides/Carbon Nanocomposites for Energy Storage. </w:t>
      </w:r>
      <w:r w:rsidR="00E458BE">
        <w:rPr>
          <w:i/>
          <w:iCs/>
        </w:rPr>
        <w:t>Nano Futur.</w:t>
      </w:r>
      <w:r w:rsidR="00E458BE">
        <w:t xml:space="preserve"> </w:t>
      </w:r>
      <w:r w:rsidR="00E458BE">
        <w:rPr>
          <w:b/>
          <w:bCs/>
        </w:rPr>
        <w:t>2022</w:t>
      </w:r>
      <w:r w:rsidR="00E458BE">
        <w:t xml:space="preserve">, </w:t>
      </w:r>
      <w:r w:rsidR="00E458BE">
        <w:rPr>
          <w:i/>
          <w:iCs/>
        </w:rPr>
        <w:t>6</w:t>
      </w:r>
      <w:r w:rsidR="00E458BE">
        <w:t xml:space="preserve"> (3), 032005.</w:t>
      </w:r>
    </w:p>
    <w:p w14:paraId="52621620" w14:textId="33BD1F5C" w:rsidR="00E458BE" w:rsidRDefault="00E458BE" w:rsidP="00520EAA">
      <w:pPr>
        <w:pStyle w:val="Bibliographie"/>
        <w:spacing w:after="60"/>
      </w:pPr>
      <w:r>
        <w:t>(2)</w:t>
      </w:r>
      <w:r>
        <w:tab/>
        <w:t xml:space="preserve">Dai, M.; Wang, R. Synthesis and Applications of Nanostructured Hollow Transition Metal Chalcogenides. </w:t>
      </w:r>
      <w:r>
        <w:rPr>
          <w:i/>
          <w:iCs/>
        </w:rPr>
        <w:t>Small</w:t>
      </w:r>
      <w:r>
        <w:t xml:space="preserve"> </w:t>
      </w:r>
      <w:r>
        <w:rPr>
          <w:b/>
          <w:bCs/>
        </w:rPr>
        <w:t>2021</w:t>
      </w:r>
      <w:r>
        <w:t xml:space="preserve">, </w:t>
      </w:r>
      <w:r>
        <w:rPr>
          <w:i/>
          <w:iCs/>
        </w:rPr>
        <w:t>17</w:t>
      </w:r>
      <w:r>
        <w:t xml:space="preserve"> (29), 2006813.</w:t>
      </w:r>
    </w:p>
    <w:p w14:paraId="17F79887" w14:textId="7968CCEF" w:rsidR="00E458BE" w:rsidRDefault="00E458BE" w:rsidP="00520EAA">
      <w:pPr>
        <w:pStyle w:val="Bibliographie"/>
        <w:spacing w:after="60"/>
      </w:pPr>
      <w:r>
        <w:t>(3)</w:t>
      </w:r>
      <w:r>
        <w:tab/>
        <w:t xml:space="preserve">Huang, Y. L.; Chen, W.; Wee, A. T. S. Two-Dimensional Magnetic Transition Metal Chalcogenides. </w:t>
      </w:r>
      <w:r>
        <w:rPr>
          <w:i/>
          <w:iCs/>
        </w:rPr>
        <w:t>SmartMat</w:t>
      </w:r>
      <w:r>
        <w:t xml:space="preserve"> </w:t>
      </w:r>
      <w:r>
        <w:rPr>
          <w:b/>
          <w:bCs/>
        </w:rPr>
        <w:t>2021</w:t>
      </w:r>
      <w:r>
        <w:t xml:space="preserve">, </w:t>
      </w:r>
      <w:r>
        <w:rPr>
          <w:i/>
          <w:iCs/>
        </w:rPr>
        <w:t>2</w:t>
      </w:r>
      <w:r>
        <w:t xml:space="preserve"> (2), 139–153.</w:t>
      </w:r>
    </w:p>
    <w:p w14:paraId="10A330C9" w14:textId="1D35FF70" w:rsidR="00E458BE" w:rsidRDefault="00E458BE" w:rsidP="00520EAA">
      <w:pPr>
        <w:pStyle w:val="Bibliographie"/>
        <w:spacing w:after="60"/>
      </w:pPr>
      <w:r>
        <w:t>(4)</w:t>
      </w:r>
      <w:r>
        <w:tab/>
        <w:t xml:space="preserve">Lu, H.-L.; Zhang, Y.-Y.; Lin, X.; Gao, H.-J. Novel Two-Dimensional Transition Metal Chalcogenides Created by Epitaxial Growth. </w:t>
      </w:r>
      <w:r>
        <w:rPr>
          <w:i/>
          <w:iCs/>
        </w:rPr>
        <w:t>Sci. China Phys. Mech. Astron.</w:t>
      </w:r>
      <w:r>
        <w:t xml:space="preserve"> </w:t>
      </w:r>
      <w:r>
        <w:rPr>
          <w:b/>
          <w:bCs/>
        </w:rPr>
        <w:t>2021</w:t>
      </w:r>
      <w:r>
        <w:t xml:space="preserve">, </w:t>
      </w:r>
      <w:r>
        <w:rPr>
          <w:i/>
          <w:iCs/>
        </w:rPr>
        <w:t>64</w:t>
      </w:r>
      <w:r>
        <w:t xml:space="preserve"> (10), 106801.</w:t>
      </w:r>
    </w:p>
    <w:p w14:paraId="5F935C45" w14:textId="3B952E60" w:rsidR="00E458BE" w:rsidRDefault="00E458BE" w:rsidP="00520EAA">
      <w:pPr>
        <w:pStyle w:val="Bibliographie"/>
        <w:spacing w:after="60"/>
      </w:pPr>
      <w:r>
        <w:t>(5)</w:t>
      </w:r>
      <w:r>
        <w:tab/>
        <w:t xml:space="preserve">Zhu, S.-C.; Xiao, F.-X. Transition Metal Chalcogenides Quantum Dots: Emerging Building Blocks toward Solar-to-Hydrogen Conversion. </w:t>
      </w:r>
      <w:r>
        <w:rPr>
          <w:i/>
          <w:iCs/>
        </w:rPr>
        <w:t>ACS Catal.</w:t>
      </w:r>
      <w:r>
        <w:t xml:space="preserve"> </w:t>
      </w:r>
      <w:r>
        <w:rPr>
          <w:b/>
          <w:bCs/>
        </w:rPr>
        <w:t>2023</w:t>
      </w:r>
      <w:r>
        <w:t xml:space="preserve">, </w:t>
      </w:r>
      <w:r>
        <w:rPr>
          <w:i/>
          <w:iCs/>
        </w:rPr>
        <w:t>13</w:t>
      </w:r>
      <w:r>
        <w:t xml:space="preserve"> (11), 7269–7309. </w:t>
      </w:r>
    </w:p>
    <w:p w14:paraId="3347A752" w14:textId="3A17FEA8" w:rsidR="00E458BE" w:rsidRDefault="00E458BE" w:rsidP="00520EAA">
      <w:pPr>
        <w:pStyle w:val="Bibliographie"/>
        <w:spacing w:after="60"/>
      </w:pPr>
      <w:r>
        <w:t>(6)</w:t>
      </w:r>
      <w:r>
        <w:tab/>
        <w:t xml:space="preserve">Romanenko, A. I.; Chebanova, G. E.; Chen, T.; Su, W.; Wang, H. Review of the Thermoelectric Properties of Layered Oxides and Chalcogenides. </w:t>
      </w:r>
      <w:r>
        <w:rPr>
          <w:i/>
          <w:iCs/>
        </w:rPr>
        <w:t>J. Phys. Appl. Phys.</w:t>
      </w:r>
      <w:r>
        <w:t xml:space="preserve"> </w:t>
      </w:r>
      <w:r>
        <w:rPr>
          <w:b/>
          <w:bCs/>
        </w:rPr>
        <w:t>2021</w:t>
      </w:r>
      <w:r>
        <w:t xml:space="preserve">, </w:t>
      </w:r>
      <w:r>
        <w:rPr>
          <w:i/>
          <w:iCs/>
        </w:rPr>
        <w:t>55</w:t>
      </w:r>
      <w:r>
        <w:t xml:space="preserve"> (14), 143001.</w:t>
      </w:r>
    </w:p>
    <w:p w14:paraId="5EEACFFA" w14:textId="70676DE4" w:rsidR="00E458BE" w:rsidRDefault="00E458BE" w:rsidP="00520EAA">
      <w:pPr>
        <w:pStyle w:val="Bibliographie"/>
        <w:spacing w:after="60"/>
      </w:pPr>
      <w:r>
        <w:lastRenderedPageBreak/>
        <w:t>(7)</w:t>
      </w:r>
      <w:r>
        <w:tab/>
        <w:t xml:space="preserve">Hébert, S.; Daou, R.; Maignan, A.; Das, S.; Banerjee, A.; Klein, Y.; Bourgès, C.; Tsujii, N.; Mori, T. Thermoelectric Materials Taking Advantage of Spin Entropy: Lessons from Chalcogenides and Oxides. </w:t>
      </w:r>
      <w:r>
        <w:rPr>
          <w:i/>
          <w:iCs/>
        </w:rPr>
        <w:t>Sci. Technol. Adv. Mater.</w:t>
      </w:r>
      <w:r>
        <w:t xml:space="preserve"> </w:t>
      </w:r>
      <w:r>
        <w:rPr>
          <w:b/>
          <w:bCs/>
        </w:rPr>
        <w:t>2021</w:t>
      </w:r>
      <w:r>
        <w:t xml:space="preserve">, </w:t>
      </w:r>
      <w:r>
        <w:rPr>
          <w:i/>
          <w:iCs/>
        </w:rPr>
        <w:t>22</w:t>
      </w:r>
      <w:r>
        <w:t xml:space="preserve"> (1), 583–596.</w:t>
      </w:r>
    </w:p>
    <w:p w14:paraId="713985D4" w14:textId="68FB92C6" w:rsidR="00E458BE" w:rsidRDefault="00E458BE" w:rsidP="00520EAA">
      <w:pPr>
        <w:pStyle w:val="Bibliographie"/>
        <w:spacing w:after="60"/>
      </w:pPr>
      <w:r>
        <w:t>(8)</w:t>
      </w:r>
      <w:r>
        <w:tab/>
        <w:t xml:space="preserve">McKeever, H.; Patil, N. N.; Palabathuni, M.; Singh, S. Functional Alkali Metal-Based Ternary Chalcogenides: Design, Properties, and Opportunities. </w:t>
      </w:r>
      <w:r>
        <w:rPr>
          <w:i/>
          <w:iCs/>
        </w:rPr>
        <w:t>Chem. Mater.</w:t>
      </w:r>
      <w:r>
        <w:t xml:space="preserve"> </w:t>
      </w:r>
      <w:r>
        <w:rPr>
          <w:b/>
          <w:bCs/>
        </w:rPr>
        <w:t>2023</w:t>
      </w:r>
      <w:r>
        <w:t xml:space="preserve">, </w:t>
      </w:r>
      <w:r>
        <w:rPr>
          <w:i/>
          <w:iCs/>
        </w:rPr>
        <w:t>35</w:t>
      </w:r>
      <w:r>
        <w:t xml:space="preserve"> (23), 9833–9846.</w:t>
      </w:r>
    </w:p>
    <w:p w14:paraId="46D01851" w14:textId="163AB11D" w:rsidR="00E458BE" w:rsidRDefault="00E458BE" w:rsidP="00520EAA">
      <w:pPr>
        <w:pStyle w:val="Bibliographie"/>
        <w:spacing w:after="60"/>
      </w:pPr>
      <w:r>
        <w:t>(9)</w:t>
      </w:r>
      <w:r>
        <w:tab/>
        <w:t xml:space="preserve">Snyder, G. J.; Toberer, E. S. Complex Thermoelectric Materials. </w:t>
      </w:r>
      <w:r>
        <w:rPr>
          <w:i/>
          <w:iCs/>
        </w:rPr>
        <w:t>Nat. Mater.</w:t>
      </w:r>
      <w:r>
        <w:t xml:space="preserve"> </w:t>
      </w:r>
      <w:r>
        <w:rPr>
          <w:b/>
          <w:bCs/>
        </w:rPr>
        <w:t>2008</w:t>
      </w:r>
      <w:r>
        <w:t xml:space="preserve">, </w:t>
      </w:r>
      <w:r>
        <w:rPr>
          <w:i/>
          <w:iCs/>
        </w:rPr>
        <w:t>7</w:t>
      </w:r>
      <w:r>
        <w:t xml:space="preserve"> (2), 105–114.</w:t>
      </w:r>
    </w:p>
    <w:p w14:paraId="3841B078" w14:textId="5354F0E5" w:rsidR="00E458BE" w:rsidRDefault="00E458BE" w:rsidP="00520EAA">
      <w:pPr>
        <w:pStyle w:val="Bibliographie"/>
        <w:spacing w:after="60"/>
      </w:pPr>
      <w:r>
        <w:t>(10)</w:t>
      </w:r>
      <w:r>
        <w:tab/>
        <w:t xml:space="preserve">Dresselhaus, M. S.; Chen, G.; Tang, M. Y.; Yang, R.; Lee, H.; Wang, D.; Ren, Z.; Fleurial, J. P.; Gogna, P. New Directions for Low-Dimensional Thermoelectric Materials. </w:t>
      </w:r>
      <w:r>
        <w:rPr>
          <w:i/>
          <w:iCs/>
        </w:rPr>
        <w:t>Adv. Mater.</w:t>
      </w:r>
      <w:r>
        <w:t xml:space="preserve"> </w:t>
      </w:r>
      <w:r>
        <w:rPr>
          <w:b/>
          <w:bCs/>
        </w:rPr>
        <w:t>2007</w:t>
      </w:r>
      <w:r>
        <w:t xml:space="preserve">, </w:t>
      </w:r>
      <w:r>
        <w:rPr>
          <w:i/>
          <w:iCs/>
        </w:rPr>
        <w:t>19</w:t>
      </w:r>
      <w:r>
        <w:t xml:space="preserve"> (8), 1043–1053.</w:t>
      </w:r>
    </w:p>
    <w:p w14:paraId="4B1BCBA7" w14:textId="7CAA5CAD" w:rsidR="00E458BE" w:rsidRDefault="00E458BE" w:rsidP="00520EAA">
      <w:pPr>
        <w:pStyle w:val="Bibliographie"/>
        <w:spacing w:after="60"/>
      </w:pPr>
      <w:r>
        <w:t>(11)</w:t>
      </w:r>
      <w:r>
        <w:tab/>
        <w:t xml:space="preserve">Kauzlarich, S. M.; Devlin, K. P.; Perez, C. J. Zintl Phases for Thermoelectric Applications. </w:t>
      </w:r>
      <w:r>
        <w:rPr>
          <w:i/>
          <w:iCs/>
        </w:rPr>
        <w:t>Thermoelectr. Energy Convers. Theor. Mech. Mater. Devices Appl.</w:t>
      </w:r>
      <w:r>
        <w:t xml:space="preserve"> </w:t>
      </w:r>
      <w:r>
        <w:rPr>
          <w:b/>
          <w:bCs/>
        </w:rPr>
        <w:t>2021</w:t>
      </w:r>
      <w:r>
        <w:t xml:space="preserve">, 157–182. </w:t>
      </w:r>
    </w:p>
    <w:p w14:paraId="04609A44" w14:textId="09D007C1" w:rsidR="00E458BE" w:rsidRDefault="00E458BE" w:rsidP="00520EAA">
      <w:pPr>
        <w:pStyle w:val="Bibliographie"/>
        <w:spacing w:after="60"/>
      </w:pPr>
      <w:r>
        <w:t>(12)</w:t>
      </w:r>
      <w:r>
        <w:tab/>
        <w:t xml:space="preserve">Chen, X.; Zhou, Z.; Lin, Y. H.; Nan, C. Thermoelectric Thin Films: Promising Strategies and Related Mechanism on Boosting Energy Conversion Performance. </w:t>
      </w:r>
      <w:r>
        <w:rPr>
          <w:i/>
          <w:iCs/>
        </w:rPr>
        <w:t>J. Materiomics</w:t>
      </w:r>
      <w:r>
        <w:t xml:space="preserve"> </w:t>
      </w:r>
      <w:r>
        <w:rPr>
          <w:b/>
          <w:bCs/>
        </w:rPr>
        <w:t>2020</w:t>
      </w:r>
      <w:r>
        <w:t xml:space="preserve">, </w:t>
      </w:r>
      <w:r>
        <w:rPr>
          <w:i/>
          <w:iCs/>
        </w:rPr>
        <w:t>6</w:t>
      </w:r>
      <w:r>
        <w:t xml:space="preserve"> (3), 494–512.</w:t>
      </w:r>
    </w:p>
    <w:p w14:paraId="090AD8F4" w14:textId="77777777" w:rsidR="00E458BE" w:rsidRDefault="00E458BE" w:rsidP="00520EAA">
      <w:pPr>
        <w:pStyle w:val="Bibliographie"/>
        <w:spacing w:after="60"/>
      </w:pPr>
      <w:r>
        <w:t>(13)</w:t>
      </w:r>
      <w:r>
        <w:tab/>
        <w:t xml:space="preserve">Dehkordi, A. M.; Zebarjadi, M.; He, J.; Tritt, T. M. Thermoelectric Power Factor: Enhancement Mechanisms and Strategies for Higher Performance Thermoelectric Materials. </w:t>
      </w:r>
      <w:r>
        <w:rPr>
          <w:b/>
          <w:bCs/>
        </w:rPr>
        <w:t>2015</w:t>
      </w:r>
      <w:r>
        <w:t>.</w:t>
      </w:r>
    </w:p>
    <w:p w14:paraId="0031CF9A" w14:textId="26A98045" w:rsidR="00E458BE" w:rsidRDefault="00E458BE" w:rsidP="00520EAA">
      <w:pPr>
        <w:pStyle w:val="Bibliographie"/>
        <w:spacing w:after="60"/>
      </w:pPr>
      <w:r>
        <w:t>(14)</w:t>
      </w:r>
      <w:r>
        <w:tab/>
        <w:t>Hendricks, T.; Caillat, T.; Mori, T. Keynote Review of Latest Advances in Thermoelectric Generation Materials, Devices, and Technologies</w:t>
      </w:r>
      <w:r w:rsidR="00565890">
        <w:t xml:space="preserve"> 2022</w:t>
      </w:r>
      <w:r>
        <w:t xml:space="preserve">. </w:t>
      </w:r>
      <w:r>
        <w:rPr>
          <w:i/>
          <w:iCs/>
        </w:rPr>
        <w:t>Energ</w:t>
      </w:r>
      <w:r w:rsidR="00565890">
        <w:rPr>
          <w:i/>
          <w:iCs/>
        </w:rPr>
        <w:t>ies</w:t>
      </w:r>
      <w:r>
        <w:rPr>
          <w:i/>
          <w:iCs/>
        </w:rPr>
        <w:t xml:space="preserve">. </w:t>
      </w:r>
      <w:r>
        <w:rPr>
          <w:b/>
          <w:bCs/>
        </w:rPr>
        <w:t>2022</w:t>
      </w:r>
      <w:r>
        <w:t xml:space="preserve">, </w:t>
      </w:r>
      <w:r>
        <w:rPr>
          <w:i/>
          <w:iCs/>
        </w:rPr>
        <w:t>15</w:t>
      </w:r>
      <w:r>
        <w:t xml:space="preserve"> (19), 7307.</w:t>
      </w:r>
    </w:p>
    <w:p w14:paraId="11F5FAF3" w14:textId="0225DB5B" w:rsidR="00E458BE" w:rsidRDefault="00E458BE" w:rsidP="00520EAA">
      <w:pPr>
        <w:pStyle w:val="Bibliographie"/>
        <w:spacing w:after="60"/>
      </w:pPr>
      <w:r>
        <w:t>(15)</w:t>
      </w:r>
      <w:r>
        <w:tab/>
        <w:t>Lefèvre, R.; Berthebaud, D.; Perez, O.; Pelloquin, D.; Hébert, S.; Gascoin, F. Polar Transition-Metal Chalcogenide: Structure and Properties of the New Pseudo-Hollandite Ba</w:t>
      </w:r>
      <w:r w:rsidRPr="00520EAA">
        <w:rPr>
          <w:vertAlign w:val="subscript"/>
        </w:rPr>
        <w:t>0.5</w:t>
      </w:r>
      <w:r>
        <w:t>Cr</w:t>
      </w:r>
      <w:r w:rsidRPr="00520EAA">
        <w:rPr>
          <w:vertAlign w:val="subscript"/>
        </w:rPr>
        <w:t>5</w:t>
      </w:r>
      <w:r>
        <w:t>Se</w:t>
      </w:r>
      <w:r w:rsidRPr="00520EAA">
        <w:rPr>
          <w:vertAlign w:val="subscript"/>
        </w:rPr>
        <w:t>8</w:t>
      </w:r>
      <w:r>
        <w:t xml:space="preserve">. </w:t>
      </w:r>
      <w:r>
        <w:rPr>
          <w:i/>
          <w:iCs/>
        </w:rPr>
        <w:t>Chem. Mater.</w:t>
      </w:r>
      <w:r>
        <w:t xml:space="preserve"> </w:t>
      </w:r>
      <w:r>
        <w:rPr>
          <w:b/>
          <w:bCs/>
        </w:rPr>
        <w:t>2015</w:t>
      </w:r>
      <w:r>
        <w:t xml:space="preserve">, </w:t>
      </w:r>
      <w:r>
        <w:rPr>
          <w:i/>
          <w:iCs/>
        </w:rPr>
        <w:t>27</w:t>
      </w:r>
      <w:r>
        <w:t xml:space="preserve"> (20), 7110–7118. </w:t>
      </w:r>
    </w:p>
    <w:p w14:paraId="24A8F201" w14:textId="015CEF6E" w:rsidR="00E458BE" w:rsidRDefault="00E458BE" w:rsidP="00520EAA">
      <w:pPr>
        <w:pStyle w:val="Bibliographie"/>
        <w:spacing w:after="60"/>
      </w:pPr>
      <w:r>
        <w:t>(16)</w:t>
      </w:r>
      <w:r>
        <w:tab/>
        <w:t>Ohtani, T.; Onoue, S. Preparation and Magnetic Properties of the New Ternary Chalcogenides Isotypic with TlV</w:t>
      </w:r>
      <w:r w:rsidRPr="00520EAA">
        <w:rPr>
          <w:vertAlign w:val="subscript"/>
        </w:rPr>
        <w:t>5</w:t>
      </w:r>
      <w:r>
        <w:t>S</w:t>
      </w:r>
      <w:r w:rsidRPr="00520EAA">
        <w:rPr>
          <w:vertAlign w:val="subscript"/>
        </w:rPr>
        <w:t>8</w:t>
      </w:r>
      <w:r>
        <w:t xml:space="preserve"> and TlV</w:t>
      </w:r>
      <w:r w:rsidRPr="00520EAA">
        <w:rPr>
          <w:vertAlign w:val="subscript"/>
        </w:rPr>
        <w:t>6</w:t>
      </w:r>
      <w:r>
        <w:t>S</w:t>
      </w:r>
      <w:r w:rsidRPr="00520EAA">
        <w:rPr>
          <w:vertAlign w:val="subscript"/>
        </w:rPr>
        <w:t>8</w:t>
      </w:r>
      <w:r>
        <w:t xml:space="preserve">. </w:t>
      </w:r>
      <w:r>
        <w:rPr>
          <w:i/>
          <w:iCs/>
        </w:rPr>
        <w:t>Mater. Res. Bull.</w:t>
      </w:r>
      <w:r>
        <w:t xml:space="preserve"> </w:t>
      </w:r>
      <w:r>
        <w:rPr>
          <w:b/>
          <w:bCs/>
        </w:rPr>
        <w:t>1986</w:t>
      </w:r>
      <w:r>
        <w:t xml:space="preserve">, </w:t>
      </w:r>
      <w:r>
        <w:rPr>
          <w:i/>
          <w:iCs/>
        </w:rPr>
        <w:t>21</w:t>
      </w:r>
      <w:r>
        <w:t xml:space="preserve"> (1), 69–76. </w:t>
      </w:r>
    </w:p>
    <w:p w14:paraId="0058DB47" w14:textId="6559F95F" w:rsidR="00E458BE" w:rsidRDefault="00E458BE" w:rsidP="00520EAA">
      <w:pPr>
        <w:pStyle w:val="Bibliographie"/>
        <w:spacing w:after="60"/>
      </w:pPr>
      <w:r>
        <w:t>(17)</w:t>
      </w:r>
      <w:r>
        <w:tab/>
        <w:t xml:space="preserve">Ohtani, T.; Sano, Y.; Kodama, K.; Onoue, S.; Nishihara, H. Synthesis of New Ternary Tunnel Chalcogenides by Ion Exchange Reactions and Deintercalation of the Ternary Chromium Selenides. </w:t>
      </w:r>
      <w:r>
        <w:rPr>
          <w:i/>
          <w:iCs/>
        </w:rPr>
        <w:t>Mater. Res. Bull.</w:t>
      </w:r>
      <w:r>
        <w:t xml:space="preserve"> </w:t>
      </w:r>
      <w:r>
        <w:rPr>
          <w:b/>
          <w:bCs/>
        </w:rPr>
        <w:t>1993</w:t>
      </w:r>
      <w:r>
        <w:t xml:space="preserve">, </w:t>
      </w:r>
      <w:r>
        <w:rPr>
          <w:i/>
          <w:iCs/>
        </w:rPr>
        <w:t>28</w:t>
      </w:r>
      <w:r>
        <w:t xml:space="preserve"> (5), 501–508. </w:t>
      </w:r>
    </w:p>
    <w:p w14:paraId="6BE0E059" w14:textId="47C09B01" w:rsidR="00E458BE" w:rsidRDefault="00E458BE" w:rsidP="00520EAA">
      <w:pPr>
        <w:pStyle w:val="Bibliographie"/>
        <w:spacing w:after="60"/>
      </w:pPr>
      <w:r>
        <w:t>(18)</w:t>
      </w:r>
      <w:r>
        <w:tab/>
        <w:t>Yamazaki, S.; Ueda, Y. New Ferromagnetic Chromium Chalcogenides, ACr</w:t>
      </w:r>
      <w:r w:rsidRPr="00520EAA">
        <w:rPr>
          <w:vertAlign w:val="subscript"/>
        </w:rPr>
        <w:t>5</w:t>
      </w:r>
      <w:r>
        <w:t>Te</w:t>
      </w:r>
      <w:r w:rsidRPr="00520EAA">
        <w:rPr>
          <w:vertAlign w:val="subscript"/>
        </w:rPr>
        <w:t>8</w:t>
      </w:r>
      <w:r>
        <w:t xml:space="preserve"> (A = K, Cs and Rb). </w:t>
      </w:r>
      <w:r>
        <w:rPr>
          <w:i/>
          <w:iCs/>
        </w:rPr>
        <w:t>Solid State Phenom.</w:t>
      </w:r>
      <w:r>
        <w:t xml:space="preserve"> </w:t>
      </w:r>
      <w:r>
        <w:rPr>
          <w:b/>
          <w:bCs/>
        </w:rPr>
        <w:t>2011</w:t>
      </w:r>
      <w:r>
        <w:t xml:space="preserve">, </w:t>
      </w:r>
      <w:r>
        <w:rPr>
          <w:i/>
          <w:iCs/>
        </w:rPr>
        <w:t>170</w:t>
      </w:r>
      <w:r>
        <w:t xml:space="preserve">, 17–20. </w:t>
      </w:r>
    </w:p>
    <w:p w14:paraId="2D0BA0F5" w14:textId="0BE91EE2" w:rsidR="00E458BE" w:rsidRDefault="00E458BE" w:rsidP="00520EAA">
      <w:pPr>
        <w:pStyle w:val="Bibliographie"/>
        <w:spacing w:after="60"/>
      </w:pPr>
      <w:r>
        <w:t>(19)</w:t>
      </w:r>
      <w:r>
        <w:tab/>
        <w:t>Gareh, J.; Boucher, F.; Evain, M.; O’Connor, C. J.; Li, S. Synthesis and Crystal Structure of the New Hollandite-like Channel Phase Rb</w:t>
      </w:r>
      <w:r w:rsidRPr="00520EAA">
        <w:rPr>
          <w:vertAlign w:val="subscript"/>
        </w:rPr>
        <w:t>0.73</w:t>
      </w:r>
      <w:r>
        <w:t>Cr</w:t>
      </w:r>
      <w:r w:rsidRPr="00520EAA">
        <w:rPr>
          <w:vertAlign w:val="subscript"/>
        </w:rPr>
        <w:t>5</w:t>
      </w:r>
      <w:r>
        <w:t>Te</w:t>
      </w:r>
      <w:r w:rsidRPr="00520EAA">
        <w:rPr>
          <w:vertAlign w:val="subscript"/>
        </w:rPr>
        <w:t>8</w:t>
      </w:r>
      <w:r>
        <w:t xml:space="preserve">. </w:t>
      </w:r>
      <w:r>
        <w:rPr>
          <w:i/>
          <w:iCs/>
        </w:rPr>
        <w:t>J. Solid State Chem.</w:t>
      </w:r>
      <w:r>
        <w:t xml:space="preserve"> </w:t>
      </w:r>
      <w:r>
        <w:rPr>
          <w:b/>
          <w:bCs/>
        </w:rPr>
        <w:t>1996</w:t>
      </w:r>
      <w:r>
        <w:t xml:space="preserve">, </w:t>
      </w:r>
      <w:r>
        <w:rPr>
          <w:i/>
          <w:iCs/>
        </w:rPr>
        <w:t>122</w:t>
      </w:r>
      <w:r>
        <w:t xml:space="preserve"> (1), 41–45.</w:t>
      </w:r>
    </w:p>
    <w:p w14:paraId="322AAB26" w14:textId="77777777" w:rsidR="00E458BE" w:rsidRDefault="00E458BE" w:rsidP="00520EAA">
      <w:pPr>
        <w:pStyle w:val="Bibliographie"/>
        <w:spacing w:after="60"/>
      </w:pPr>
      <w:r>
        <w:t>(20)</w:t>
      </w:r>
      <w:r>
        <w:tab/>
        <w:t>Boucher, F.; Gareh, J.; Gourdon, O.; Evain, M.; O’Connor, C. J. Synthesis and Crystal Structure of the Pseudo-Hollandite Rb</w:t>
      </w:r>
      <w:r w:rsidRPr="00520EAA">
        <w:rPr>
          <w:vertAlign w:val="subscript"/>
        </w:rPr>
        <w:t>0.62</w:t>
      </w:r>
      <w:r>
        <w:t>Cr</w:t>
      </w:r>
      <w:r w:rsidRPr="00520EAA">
        <w:rPr>
          <w:vertAlign w:val="subscript"/>
        </w:rPr>
        <w:t>5</w:t>
      </w:r>
      <w:r>
        <w:t>Te</w:t>
      </w:r>
      <w:r w:rsidRPr="00520EAA">
        <w:rPr>
          <w:vertAlign w:val="subscript"/>
        </w:rPr>
        <w:t>8</w:t>
      </w:r>
      <w:r>
        <w:t xml:space="preserve"> and Analysis of the Electronic Band Structures of the Rb</w:t>
      </w:r>
      <w:r w:rsidRPr="00520EAA">
        <w:rPr>
          <w:vertAlign w:val="subscript"/>
        </w:rPr>
        <w:t>x</w:t>
      </w:r>
      <w:r>
        <w:t>Cr</w:t>
      </w:r>
      <w:r w:rsidRPr="00520EAA">
        <w:rPr>
          <w:vertAlign w:val="subscript"/>
        </w:rPr>
        <w:t>5</w:t>
      </w:r>
      <w:r>
        <w:t>Te</w:t>
      </w:r>
      <w:r w:rsidRPr="00520EAA">
        <w:rPr>
          <w:vertAlign w:val="subscript"/>
        </w:rPr>
        <w:t>8</w:t>
      </w:r>
      <w:r>
        <w:t xml:space="preserve"> Phases. </w:t>
      </w:r>
      <w:r>
        <w:rPr>
          <w:i/>
          <w:iCs/>
        </w:rPr>
        <w:t>J. Solid State Chem.</w:t>
      </w:r>
      <w:r>
        <w:t xml:space="preserve"> </w:t>
      </w:r>
      <w:r>
        <w:rPr>
          <w:b/>
          <w:bCs/>
        </w:rPr>
        <w:t>1997</w:t>
      </w:r>
      <w:r>
        <w:t xml:space="preserve">, </w:t>
      </w:r>
      <w:r>
        <w:rPr>
          <w:i/>
          <w:iCs/>
        </w:rPr>
        <w:t>131</w:t>
      </w:r>
      <w:r>
        <w:t xml:space="preserve"> (2), 326–334.</w:t>
      </w:r>
    </w:p>
    <w:p w14:paraId="29F4A9F9" w14:textId="46B29F06" w:rsidR="00E458BE" w:rsidRDefault="00E458BE" w:rsidP="00520EAA">
      <w:pPr>
        <w:pStyle w:val="Bibliographie"/>
        <w:spacing w:after="60"/>
      </w:pPr>
      <w:r>
        <w:t>(21)</w:t>
      </w:r>
      <w:r>
        <w:tab/>
        <w:t>Bensch, W.; Sander, B.; Helmer, O.; Näther, C.; Tuczek, F.; Shames, A. I.; Panich, A. M. Evidences for the Formation of Chromium in the Unusual Oxidation State Cr(IV): II. Magnetic Properties and Low-Temperature X-Ray Investigations of the Nonstoichiometric Channel Compounds Tl</w:t>
      </w:r>
      <w:r w:rsidRPr="00520EAA">
        <w:rPr>
          <w:vertAlign w:val="subscript"/>
        </w:rPr>
        <w:t>x</w:t>
      </w:r>
      <w:r>
        <w:t>Cr</w:t>
      </w:r>
      <w:r w:rsidRPr="00520EAA">
        <w:rPr>
          <w:vertAlign w:val="subscript"/>
        </w:rPr>
        <w:t>5</w:t>
      </w:r>
      <w:r>
        <w:t>Se</w:t>
      </w:r>
      <w:r w:rsidRPr="00520EAA">
        <w:rPr>
          <w:vertAlign w:val="subscript"/>
        </w:rPr>
        <w:t>8</w:t>
      </w:r>
      <w:r>
        <w:t xml:space="preserve"> (0</w:t>
      </w:r>
      <w:r w:rsidR="00565890">
        <w:t xml:space="preserve"> </w:t>
      </w:r>
      <w:r>
        <w:t>≤</w:t>
      </w:r>
      <w:r w:rsidR="00565890">
        <w:t xml:space="preserve"> </w:t>
      </w:r>
      <w:r>
        <w:t>x</w:t>
      </w:r>
      <w:r w:rsidR="00565890">
        <w:t xml:space="preserve"> </w:t>
      </w:r>
      <w:r>
        <w:t>≤</w:t>
      </w:r>
      <w:r w:rsidR="00565890">
        <w:t xml:space="preserve"> </w:t>
      </w:r>
      <w:r>
        <w:t xml:space="preserve">1). </w:t>
      </w:r>
      <w:r>
        <w:rPr>
          <w:i/>
          <w:iCs/>
        </w:rPr>
        <w:t>J. Solid State Chem.</w:t>
      </w:r>
      <w:r>
        <w:t xml:space="preserve"> </w:t>
      </w:r>
      <w:r>
        <w:rPr>
          <w:b/>
          <w:bCs/>
        </w:rPr>
        <w:t>1999</w:t>
      </w:r>
      <w:r>
        <w:t xml:space="preserve">, </w:t>
      </w:r>
      <w:r>
        <w:rPr>
          <w:i/>
          <w:iCs/>
        </w:rPr>
        <w:t>145</w:t>
      </w:r>
      <w:r>
        <w:t xml:space="preserve"> (1), 235–246. </w:t>
      </w:r>
    </w:p>
    <w:p w14:paraId="2A296EC7" w14:textId="01B66AC1" w:rsidR="00E458BE" w:rsidRDefault="00E458BE" w:rsidP="00520EAA">
      <w:pPr>
        <w:pStyle w:val="Bibliographie"/>
        <w:spacing w:after="60"/>
      </w:pPr>
      <w:r>
        <w:lastRenderedPageBreak/>
        <w:t>(22)</w:t>
      </w:r>
      <w:r>
        <w:tab/>
        <w:t>Saßmannshausen, M.; Lutz, H. D. Thermal Motion of the Univalent Metal Ions in KCr</w:t>
      </w:r>
      <w:r w:rsidRPr="00520EAA">
        <w:rPr>
          <w:vertAlign w:val="subscript"/>
        </w:rPr>
        <w:t>5</w:t>
      </w:r>
      <w:r>
        <w:t>S</w:t>
      </w:r>
      <w:r w:rsidRPr="00520EAA">
        <w:rPr>
          <w:vertAlign w:val="subscript"/>
        </w:rPr>
        <w:t>8</w:t>
      </w:r>
      <w:r>
        <w:t>-Type Chalcogenides, Ternary Chromium Selenides M</w:t>
      </w:r>
      <w:r w:rsidRPr="00520EAA">
        <w:rPr>
          <w:vertAlign w:val="subscript"/>
        </w:rPr>
        <w:t>x</w:t>
      </w:r>
      <w:r>
        <w:t>Cr</w:t>
      </w:r>
      <w:r w:rsidRPr="00520EAA">
        <w:rPr>
          <w:vertAlign w:val="subscript"/>
        </w:rPr>
        <w:t>5</w:t>
      </w:r>
      <w:r>
        <w:t>Se</w:t>
      </w:r>
      <w:r w:rsidRPr="00520EAA">
        <w:rPr>
          <w:vertAlign w:val="subscript"/>
        </w:rPr>
        <w:t>8</w:t>
      </w:r>
      <w:r>
        <w:t xml:space="preserve"> (M = Rb, Cs). </w:t>
      </w:r>
      <w:r>
        <w:rPr>
          <w:i/>
          <w:iCs/>
        </w:rPr>
        <w:t>Z. Krist.</w:t>
      </w:r>
      <w:r>
        <w:t xml:space="preserve"> </w:t>
      </w:r>
      <w:r>
        <w:rPr>
          <w:b/>
          <w:bCs/>
        </w:rPr>
        <w:t>2000</w:t>
      </w:r>
      <w:r>
        <w:t xml:space="preserve">, </w:t>
      </w:r>
      <w:r>
        <w:rPr>
          <w:i/>
          <w:iCs/>
        </w:rPr>
        <w:t>215</w:t>
      </w:r>
      <w:r>
        <w:t xml:space="preserve"> (36831), 683.</w:t>
      </w:r>
    </w:p>
    <w:p w14:paraId="128BA069" w14:textId="4E2A2F13" w:rsidR="00E458BE" w:rsidRDefault="00E458BE" w:rsidP="00520EAA">
      <w:pPr>
        <w:pStyle w:val="Bibliographie"/>
        <w:spacing w:after="60"/>
      </w:pPr>
      <w:r>
        <w:t>(23)</w:t>
      </w:r>
      <w:r>
        <w:tab/>
        <w:t xml:space="preserve">Hébert, S.; Berthebaud, D.; Daou, R.; Bréard, Y.; Pelloquin, D.; Guilmeau, E.; Gascoin, F.; Lebedev, O.; Maignan, A. Searching for New Thermoelectric Materials: Some Examples among Oxides, Sulfides and Selenides. </w:t>
      </w:r>
      <w:r>
        <w:rPr>
          <w:i/>
          <w:iCs/>
        </w:rPr>
        <w:t>J. Phys. Condens. Matter</w:t>
      </w:r>
      <w:r>
        <w:t xml:space="preserve"> </w:t>
      </w:r>
      <w:r>
        <w:rPr>
          <w:b/>
          <w:bCs/>
        </w:rPr>
        <w:t>2015</w:t>
      </w:r>
      <w:r>
        <w:t xml:space="preserve">, </w:t>
      </w:r>
      <w:r>
        <w:rPr>
          <w:i/>
          <w:iCs/>
        </w:rPr>
        <w:t>28</w:t>
      </w:r>
      <w:r>
        <w:t xml:space="preserve"> (1), 013001. </w:t>
      </w:r>
    </w:p>
    <w:p w14:paraId="1195A700" w14:textId="5BE0F2C1" w:rsidR="00E458BE" w:rsidRDefault="00E458BE" w:rsidP="00520EAA">
      <w:pPr>
        <w:pStyle w:val="Bibliographie"/>
        <w:spacing w:after="60"/>
      </w:pPr>
      <w:r>
        <w:t>(24)</w:t>
      </w:r>
      <w:r>
        <w:tab/>
        <w:t>Takahashi, H.; Raghavendra, N.; Gascoin, F.; Pelloquin, D.; Hébert, S.; Guilmeau, E. Transport Properties of an Intermetallic with Pseudo-Hollandite Structure as a Potential Thermoelectric Material: The Example of Tl</w:t>
      </w:r>
      <w:r w:rsidRPr="00520EAA">
        <w:rPr>
          <w:vertAlign w:val="subscript"/>
        </w:rPr>
        <w:t>x</w:t>
      </w:r>
      <w:r>
        <w:t>Cr</w:t>
      </w:r>
      <w:r w:rsidRPr="00520EAA">
        <w:rPr>
          <w:vertAlign w:val="subscript"/>
        </w:rPr>
        <w:t>5</w:t>
      </w:r>
      <w:r>
        <w:t>Se</w:t>
      </w:r>
      <w:r w:rsidRPr="00520EAA">
        <w:rPr>
          <w:vertAlign w:val="subscript"/>
        </w:rPr>
        <w:t>8</w:t>
      </w:r>
      <w:r>
        <w:t xml:space="preserve">. </w:t>
      </w:r>
      <w:r>
        <w:rPr>
          <w:i/>
          <w:iCs/>
        </w:rPr>
        <w:t>Chem. Mater.</w:t>
      </w:r>
      <w:r>
        <w:t xml:space="preserve"> </w:t>
      </w:r>
      <w:r>
        <w:rPr>
          <w:b/>
          <w:bCs/>
        </w:rPr>
        <w:t>2013</w:t>
      </w:r>
      <w:r>
        <w:t xml:space="preserve">, </w:t>
      </w:r>
      <w:r>
        <w:rPr>
          <w:i/>
          <w:iCs/>
        </w:rPr>
        <w:t>25</w:t>
      </w:r>
      <w:r>
        <w:t xml:space="preserve"> (9), 1809–1815.</w:t>
      </w:r>
    </w:p>
    <w:p w14:paraId="35347016" w14:textId="7225E6D3" w:rsidR="00E458BE" w:rsidRDefault="00E458BE" w:rsidP="00520EAA">
      <w:pPr>
        <w:pStyle w:val="Bibliographie"/>
        <w:spacing w:after="60"/>
      </w:pPr>
      <w:r>
        <w:t>(25)</w:t>
      </w:r>
      <w:r>
        <w:tab/>
        <w:t>Lefèvre, R.; Berthebaud, D.; Bux, S.; Hébert, S.; Gascoin, F. Magnetic and Thermoelectric Properties of the Ternary Pseudo-Hollandite Ba</w:t>
      </w:r>
      <w:r w:rsidRPr="00520EAA">
        <w:rPr>
          <w:vertAlign w:val="subscript"/>
        </w:rPr>
        <w:t>x</w:t>
      </w:r>
      <w:r>
        <w:t>Cr</w:t>
      </w:r>
      <w:r w:rsidRPr="00520EAA">
        <w:rPr>
          <w:vertAlign w:val="subscript"/>
        </w:rPr>
        <w:t>5</w:t>
      </w:r>
      <w:r>
        <w:t>Se</w:t>
      </w:r>
      <w:r w:rsidRPr="00520EAA">
        <w:rPr>
          <w:vertAlign w:val="subscript"/>
        </w:rPr>
        <w:t>8</w:t>
      </w:r>
      <w:r>
        <w:t xml:space="preserve"> (0.5 &lt; x &lt; 0.55) Solid Solution. </w:t>
      </w:r>
      <w:r>
        <w:rPr>
          <w:i/>
          <w:iCs/>
        </w:rPr>
        <w:t>Dalton Trans.</w:t>
      </w:r>
      <w:r>
        <w:t xml:space="preserve"> </w:t>
      </w:r>
      <w:r>
        <w:rPr>
          <w:b/>
          <w:bCs/>
        </w:rPr>
        <w:t>2016</w:t>
      </w:r>
      <w:r>
        <w:t xml:space="preserve">, </w:t>
      </w:r>
      <w:r>
        <w:rPr>
          <w:i/>
          <w:iCs/>
        </w:rPr>
        <w:t>45</w:t>
      </w:r>
      <w:r>
        <w:t xml:space="preserve"> (30), 12119–12126.</w:t>
      </w:r>
    </w:p>
    <w:p w14:paraId="37BCC19A" w14:textId="33152B35" w:rsidR="00E458BE" w:rsidRDefault="00E458BE" w:rsidP="00520EAA">
      <w:pPr>
        <w:pStyle w:val="Bibliographie"/>
        <w:spacing w:after="60"/>
      </w:pPr>
      <w:r>
        <w:t>(26)</w:t>
      </w:r>
      <w:r>
        <w:tab/>
        <w:t>Maier, S.; Lefèvre, R.; Lin, X.; Nunna, R.; Berthebaud, D.; Hèbert, S.; Mar, A.; Gascoin, F. The Solid Solution Series Tl(V</w:t>
      </w:r>
      <w:r w:rsidRPr="00520EAA">
        <w:rPr>
          <w:vertAlign w:val="subscript"/>
        </w:rPr>
        <w:t>1−x</w:t>
      </w:r>
      <w:r>
        <w:t>Cr</w:t>
      </w:r>
      <w:r w:rsidRPr="00520EAA">
        <w:rPr>
          <w:vertAlign w:val="subscript"/>
        </w:rPr>
        <w:t>x</w:t>
      </w:r>
      <w:r>
        <w:t>)</w:t>
      </w:r>
      <w:r w:rsidRPr="00520EAA">
        <w:rPr>
          <w:vertAlign w:val="subscript"/>
        </w:rPr>
        <w:t>5</w:t>
      </w:r>
      <w:r>
        <w:t>Se</w:t>
      </w:r>
      <w:r w:rsidRPr="00520EAA">
        <w:rPr>
          <w:vertAlign w:val="subscript"/>
        </w:rPr>
        <w:t>8</w:t>
      </w:r>
      <w:r>
        <w:t xml:space="preserve">: Crystal Structure, Magnetic and Thermoelectric Properties. </w:t>
      </w:r>
      <w:r>
        <w:rPr>
          <w:i/>
          <w:iCs/>
        </w:rPr>
        <w:t>J. Mater. Chem. C</w:t>
      </w:r>
      <w:r>
        <w:t xml:space="preserve"> </w:t>
      </w:r>
      <w:r>
        <w:rPr>
          <w:b/>
          <w:bCs/>
        </w:rPr>
        <w:t>2015</w:t>
      </w:r>
      <w:r>
        <w:t xml:space="preserve">, </w:t>
      </w:r>
      <w:r>
        <w:rPr>
          <w:i/>
          <w:iCs/>
        </w:rPr>
        <w:t>3</w:t>
      </w:r>
      <w:r>
        <w:t xml:space="preserve"> (40), 10509–10517. </w:t>
      </w:r>
    </w:p>
    <w:p w14:paraId="5F5C00F8" w14:textId="4D8B9081" w:rsidR="00E458BE" w:rsidRDefault="00E458BE" w:rsidP="00520EAA">
      <w:pPr>
        <w:pStyle w:val="Bibliographie"/>
        <w:spacing w:after="60"/>
      </w:pPr>
      <w:r>
        <w:t>(27)</w:t>
      </w:r>
      <w:r>
        <w:tab/>
        <w:t>Huster, J. Darstellung Und Kristallstruktur Der Alkalithiochromate (III), ACr</w:t>
      </w:r>
      <w:r w:rsidRPr="00520EAA">
        <w:rPr>
          <w:vertAlign w:val="subscript"/>
        </w:rPr>
        <w:t>5</w:t>
      </w:r>
      <w:r>
        <w:t>S</w:t>
      </w:r>
      <w:r w:rsidRPr="00520EAA">
        <w:rPr>
          <w:vertAlign w:val="subscript"/>
        </w:rPr>
        <w:t>8</w:t>
      </w:r>
      <w:r>
        <w:t xml:space="preserve"> (A </w:t>
      </w:r>
      <w:r>
        <w:rPr>
          <w:rFonts w:ascii="Cambria Math" w:hAnsi="Cambria Math" w:cs="Cambria Math"/>
        </w:rPr>
        <w:t>≙</w:t>
      </w:r>
      <w:r>
        <w:t xml:space="preserve"> Cs, Rb Und K). </w:t>
      </w:r>
      <w:r>
        <w:rPr>
          <w:i/>
          <w:iCs/>
        </w:rPr>
        <w:t>Z. Anorg. Allg. Chem.</w:t>
      </w:r>
      <w:r>
        <w:t xml:space="preserve"> </w:t>
      </w:r>
      <w:r>
        <w:rPr>
          <w:b/>
          <w:bCs/>
        </w:rPr>
        <w:t>1978</w:t>
      </w:r>
      <w:r>
        <w:t xml:space="preserve">, </w:t>
      </w:r>
      <w:r>
        <w:rPr>
          <w:i/>
          <w:iCs/>
        </w:rPr>
        <w:t>447</w:t>
      </w:r>
      <w:r>
        <w:t xml:space="preserve"> (1), 89–96. </w:t>
      </w:r>
    </w:p>
    <w:p w14:paraId="679E03A2" w14:textId="57ED3A19" w:rsidR="00E458BE" w:rsidRDefault="00E458BE" w:rsidP="00520EAA">
      <w:pPr>
        <w:pStyle w:val="Bibliographie"/>
        <w:spacing w:after="60"/>
      </w:pPr>
      <w:r>
        <w:t>(28)</w:t>
      </w:r>
      <w:r>
        <w:tab/>
        <w:t>Klepp, K.; Boller, H. Channel Structures Based on Octahedral Frameworks: The Crystal Structure of TlTi</w:t>
      </w:r>
      <w:r w:rsidRPr="00520EAA">
        <w:rPr>
          <w:vertAlign w:val="subscript"/>
        </w:rPr>
        <w:t>5</w:t>
      </w:r>
      <w:r>
        <w:t>Se</w:t>
      </w:r>
      <w:r w:rsidRPr="00520EAA">
        <w:rPr>
          <w:vertAlign w:val="subscript"/>
        </w:rPr>
        <w:t>8</w:t>
      </w:r>
      <w:r>
        <w:t>, TlV</w:t>
      </w:r>
      <w:r w:rsidRPr="00520EAA">
        <w:rPr>
          <w:vertAlign w:val="subscript"/>
        </w:rPr>
        <w:t>5</w:t>
      </w:r>
      <w:r>
        <w:t>Se</w:t>
      </w:r>
      <w:r w:rsidRPr="00520EAA">
        <w:rPr>
          <w:vertAlign w:val="subscript"/>
        </w:rPr>
        <w:t>8</w:t>
      </w:r>
      <w:r>
        <w:t>, and TlCr</w:t>
      </w:r>
      <w:r w:rsidRPr="00520EAA">
        <w:rPr>
          <w:vertAlign w:val="subscript"/>
        </w:rPr>
        <w:t>5</w:t>
      </w:r>
      <w:r>
        <w:t>Se</w:t>
      </w:r>
      <w:r w:rsidRPr="00520EAA">
        <w:rPr>
          <w:vertAlign w:val="subscript"/>
        </w:rPr>
        <w:t>8</w:t>
      </w:r>
      <w:r>
        <w:t xml:space="preserve"> and Its Relationships to TlCr</w:t>
      </w:r>
      <w:r w:rsidRPr="00520EAA">
        <w:rPr>
          <w:vertAlign w:val="subscript"/>
        </w:rPr>
        <w:t>3</w:t>
      </w:r>
      <w:r>
        <w:t>S</w:t>
      </w:r>
      <w:r w:rsidRPr="00520EAA">
        <w:rPr>
          <w:vertAlign w:val="subscript"/>
        </w:rPr>
        <w:t>5</w:t>
      </w:r>
      <w:r>
        <w:t xml:space="preserve">, Hollandites, and Psilomelane. </w:t>
      </w:r>
      <w:r>
        <w:rPr>
          <w:i/>
          <w:iCs/>
        </w:rPr>
        <w:t>J. Solid State Chem.</w:t>
      </w:r>
      <w:r>
        <w:t xml:space="preserve"> </w:t>
      </w:r>
      <w:r>
        <w:rPr>
          <w:b/>
          <w:bCs/>
        </w:rPr>
        <w:t>1983</w:t>
      </w:r>
      <w:r>
        <w:t xml:space="preserve">, </w:t>
      </w:r>
      <w:r>
        <w:rPr>
          <w:i/>
          <w:iCs/>
        </w:rPr>
        <w:t>48</w:t>
      </w:r>
      <w:r>
        <w:t xml:space="preserve"> (3), 388–395. </w:t>
      </w:r>
    </w:p>
    <w:p w14:paraId="33FE3A04" w14:textId="54E58443" w:rsidR="00E458BE" w:rsidRDefault="00E458BE" w:rsidP="00520EAA">
      <w:pPr>
        <w:pStyle w:val="Bibliographie"/>
        <w:spacing w:after="60"/>
      </w:pPr>
      <w:r>
        <w:t>(29)</w:t>
      </w:r>
      <w:r>
        <w:tab/>
        <w:t>Bronsema, K. D.; Jansen, R.; Wiegers, G. A. The Preparation, Crystal Structures and Properties of the Potassium Vanadium Sulfides K</w:t>
      </w:r>
      <w:r w:rsidR="00520EAA">
        <w:rPr>
          <w:vertAlign w:val="subscript"/>
        </w:rPr>
        <w:t>x</w:t>
      </w:r>
      <w:r>
        <w:t>V</w:t>
      </w:r>
      <w:r w:rsidRPr="00520EAA">
        <w:rPr>
          <w:vertAlign w:val="subscript"/>
        </w:rPr>
        <w:t>5</w:t>
      </w:r>
      <w:r>
        <w:t>S</w:t>
      </w:r>
      <w:r w:rsidRPr="00520EAA">
        <w:rPr>
          <w:vertAlign w:val="subscript"/>
        </w:rPr>
        <w:t>8</w:t>
      </w:r>
      <w:r>
        <w:t xml:space="preserve"> (0.5</w:t>
      </w:r>
      <w:r w:rsidR="00520EAA">
        <w:t xml:space="preserve"> </w:t>
      </w:r>
      <w:r>
        <w:rPr>
          <w:rFonts w:ascii="Cambria Math" w:hAnsi="Cambria Math" w:cs="Cambria Math"/>
        </w:rPr>
        <w:t>≦</w:t>
      </w:r>
      <w:r w:rsidR="00520EAA">
        <w:rPr>
          <w:rFonts w:ascii="Cambria Math" w:hAnsi="Cambria Math" w:cs="Cambria Math"/>
        </w:rPr>
        <w:t xml:space="preserve"> </w:t>
      </w:r>
      <w:r>
        <w:t>x</w:t>
      </w:r>
      <w:r w:rsidR="00520EAA">
        <w:t xml:space="preserve"> </w:t>
      </w:r>
      <w:r>
        <w:rPr>
          <w:rFonts w:ascii="Cambria Math" w:hAnsi="Cambria Math" w:cs="Cambria Math"/>
        </w:rPr>
        <w:t>≦</w:t>
      </w:r>
      <w:r w:rsidR="00520EAA">
        <w:rPr>
          <w:rFonts w:ascii="Cambria Math" w:hAnsi="Cambria Math" w:cs="Cambria Math"/>
        </w:rPr>
        <w:t xml:space="preserve"> </w:t>
      </w:r>
      <w:r>
        <w:t xml:space="preserve">0.7). </w:t>
      </w:r>
      <w:r>
        <w:rPr>
          <w:i/>
          <w:iCs/>
        </w:rPr>
        <w:t>Mater. Res. Bull.</w:t>
      </w:r>
      <w:r>
        <w:t xml:space="preserve"> </w:t>
      </w:r>
      <w:r>
        <w:rPr>
          <w:b/>
          <w:bCs/>
        </w:rPr>
        <w:t>1984</w:t>
      </w:r>
      <w:r>
        <w:t xml:space="preserve">, </w:t>
      </w:r>
      <w:r>
        <w:rPr>
          <w:i/>
          <w:iCs/>
        </w:rPr>
        <w:t>19</w:t>
      </w:r>
      <w:r>
        <w:t xml:space="preserve"> (5), 555–562.</w:t>
      </w:r>
    </w:p>
    <w:p w14:paraId="3B046EF7" w14:textId="63BB1924" w:rsidR="00E458BE" w:rsidRDefault="00E458BE" w:rsidP="00520EAA">
      <w:pPr>
        <w:pStyle w:val="Bibliographie"/>
        <w:spacing w:after="60"/>
      </w:pPr>
      <w:r>
        <w:t>(30)</w:t>
      </w:r>
      <w:r>
        <w:tab/>
        <w:t xml:space="preserve">Bronger, W.; Herudek, C.; Huster, J.; Schmitz, D. New Alkali Metal Chromium Chalcogenides and Their Structural Classification. </w:t>
      </w:r>
      <w:r>
        <w:rPr>
          <w:i/>
          <w:iCs/>
        </w:rPr>
        <w:t>Z. Für Anorg. Allg. Chem.</w:t>
      </w:r>
      <w:r>
        <w:t xml:space="preserve"> </w:t>
      </w:r>
      <w:r>
        <w:rPr>
          <w:b/>
          <w:bCs/>
        </w:rPr>
        <w:t>1993</w:t>
      </w:r>
      <w:r>
        <w:t xml:space="preserve">, </w:t>
      </w:r>
      <w:r>
        <w:rPr>
          <w:i/>
          <w:iCs/>
        </w:rPr>
        <w:t>619</w:t>
      </w:r>
      <w:r>
        <w:t xml:space="preserve"> (2), 243–252.</w:t>
      </w:r>
    </w:p>
    <w:p w14:paraId="3421C675" w14:textId="1BC05438" w:rsidR="00E458BE" w:rsidRDefault="00E458BE" w:rsidP="00520EAA">
      <w:pPr>
        <w:pStyle w:val="Bibliographie"/>
        <w:spacing w:after="60"/>
      </w:pPr>
      <w:r>
        <w:t>(31)</w:t>
      </w:r>
      <w:r>
        <w:tab/>
        <w:t>Novet, T.; Wagner, M.; Jiang, M.; Johnson, D. C. The Preparation and Properties of M’M</w:t>
      </w:r>
      <w:r w:rsidRPr="00520EAA">
        <w:rPr>
          <w:vertAlign w:val="subscript"/>
        </w:rPr>
        <w:t>5</w:t>
      </w:r>
      <w:r>
        <w:t>X</w:t>
      </w:r>
      <w:r w:rsidRPr="00520EAA">
        <w:rPr>
          <w:vertAlign w:val="subscript"/>
        </w:rPr>
        <w:t>8</w:t>
      </w:r>
      <w:r>
        <w:t xml:space="preserve"> (X = Se, Te; M = Cr, Ti; M’ = Li, Na, K, Rb, Cs, Cd, Sn, Pb) via Low Temperature Ion Exchange Reaction. </w:t>
      </w:r>
      <w:r>
        <w:rPr>
          <w:i/>
          <w:iCs/>
        </w:rPr>
        <w:t>Mater. Res. Bull.</w:t>
      </w:r>
      <w:r>
        <w:t xml:space="preserve"> </w:t>
      </w:r>
      <w:r>
        <w:rPr>
          <w:b/>
          <w:bCs/>
        </w:rPr>
        <w:t>1995</w:t>
      </w:r>
      <w:r>
        <w:t xml:space="preserve">, </w:t>
      </w:r>
      <w:r>
        <w:rPr>
          <w:i/>
          <w:iCs/>
        </w:rPr>
        <w:t>30</w:t>
      </w:r>
      <w:r>
        <w:t xml:space="preserve"> (1), 65–73.</w:t>
      </w:r>
    </w:p>
    <w:p w14:paraId="0EC75059" w14:textId="3F7FBC08" w:rsidR="00E458BE" w:rsidRDefault="00E458BE" w:rsidP="00520EAA">
      <w:pPr>
        <w:pStyle w:val="Bibliographie"/>
        <w:spacing w:after="60"/>
      </w:pPr>
      <w:r>
        <w:t>(32)</w:t>
      </w:r>
      <w:r>
        <w:tab/>
        <w:t>Ohtani, T.; Onoue, S. The Phase Study of the Tl-V-S System and the Properties of TlV</w:t>
      </w:r>
      <w:r w:rsidRPr="00520EAA">
        <w:rPr>
          <w:vertAlign w:val="subscript"/>
        </w:rPr>
        <w:t>6</w:t>
      </w:r>
      <w:r>
        <w:t>S</w:t>
      </w:r>
      <w:r w:rsidRPr="00520EAA">
        <w:rPr>
          <w:vertAlign w:val="subscript"/>
        </w:rPr>
        <w:t>8</w:t>
      </w:r>
      <w:r>
        <w:t xml:space="preserve"> and TlV</w:t>
      </w:r>
      <w:r w:rsidRPr="00520EAA">
        <w:rPr>
          <w:vertAlign w:val="subscript"/>
        </w:rPr>
        <w:t>5</w:t>
      </w:r>
      <w:r>
        <w:t>S</w:t>
      </w:r>
      <w:r w:rsidRPr="00520EAA">
        <w:rPr>
          <w:vertAlign w:val="subscript"/>
        </w:rPr>
        <w:t>8</w:t>
      </w:r>
      <w:r>
        <w:t xml:space="preserve"> Phases. </w:t>
      </w:r>
      <w:r>
        <w:rPr>
          <w:i/>
          <w:iCs/>
        </w:rPr>
        <w:t>J. Solid State Chem.</w:t>
      </w:r>
      <w:r>
        <w:t xml:space="preserve"> </w:t>
      </w:r>
      <w:r>
        <w:rPr>
          <w:b/>
          <w:bCs/>
        </w:rPr>
        <w:t>1985</w:t>
      </w:r>
      <w:r>
        <w:t xml:space="preserve">, </w:t>
      </w:r>
      <w:r>
        <w:rPr>
          <w:i/>
          <w:iCs/>
        </w:rPr>
        <w:t>59</w:t>
      </w:r>
      <w:r>
        <w:t xml:space="preserve"> (3), 324–331.</w:t>
      </w:r>
    </w:p>
    <w:p w14:paraId="0F6211A5" w14:textId="5E60B800" w:rsidR="00E458BE" w:rsidRDefault="00E458BE" w:rsidP="00520EAA">
      <w:pPr>
        <w:pStyle w:val="Bibliographie"/>
        <w:spacing w:after="60"/>
      </w:pPr>
      <w:r>
        <w:t>(33)</w:t>
      </w:r>
      <w:r>
        <w:tab/>
        <w:t>Schramm, W.; Schöllhorn, R.; Eckert, H.; Müller-Warmuth, W. Nonstoichiometric Channel Chalcogenides Tl</w:t>
      </w:r>
      <w:r w:rsidRPr="00520EAA">
        <w:rPr>
          <w:vertAlign w:val="subscript"/>
        </w:rPr>
        <w:t>x</w:t>
      </w:r>
      <w:r>
        <w:t>V</w:t>
      </w:r>
      <w:r w:rsidRPr="00520EAA">
        <w:rPr>
          <w:vertAlign w:val="subscript"/>
        </w:rPr>
        <w:t>5</w:t>
      </w:r>
      <w:r>
        <w:t>S</w:t>
      </w:r>
      <w:r w:rsidRPr="00520EAA">
        <w:rPr>
          <w:vertAlign w:val="subscript"/>
        </w:rPr>
        <w:t>8</w:t>
      </w:r>
      <w:r>
        <w:t xml:space="preserve">: Topotactic Redox Reactions and NMR Studies. </w:t>
      </w:r>
      <w:r>
        <w:rPr>
          <w:i/>
          <w:iCs/>
        </w:rPr>
        <w:t>Mater. Res. Bull.</w:t>
      </w:r>
      <w:r>
        <w:t xml:space="preserve"> </w:t>
      </w:r>
      <w:r>
        <w:rPr>
          <w:b/>
          <w:bCs/>
        </w:rPr>
        <w:t>1983</w:t>
      </w:r>
      <w:r>
        <w:t xml:space="preserve">, </w:t>
      </w:r>
      <w:r>
        <w:rPr>
          <w:i/>
          <w:iCs/>
        </w:rPr>
        <w:t>18</w:t>
      </w:r>
      <w:r>
        <w:t xml:space="preserve"> (10), 1283–1289.</w:t>
      </w:r>
    </w:p>
    <w:p w14:paraId="404B99F8" w14:textId="225D4531" w:rsidR="00E458BE" w:rsidRDefault="00E458BE" w:rsidP="00520EAA">
      <w:pPr>
        <w:pStyle w:val="Bibliographie"/>
        <w:spacing w:after="60"/>
      </w:pPr>
      <w:r>
        <w:t>(34)</w:t>
      </w:r>
      <w:r>
        <w:tab/>
        <w:t>Quint, R.; Boller, H. On the Crystal Chemistry of Hollandite-like Phases with TlV</w:t>
      </w:r>
      <w:r w:rsidRPr="00520EAA">
        <w:rPr>
          <w:vertAlign w:val="subscript"/>
        </w:rPr>
        <w:t>5</w:t>
      </w:r>
      <w:r>
        <w:t>S</w:t>
      </w:r>
      <w:r w:rsidRPr="00520EAA">
        <w:rPr>
          <w:vertAlign w:val="subscript"/>
        </w:rPr>
        <w:t>8</w:t>
      </w:r>
      <w:r>
        <w:t xml:space="preserve"> Structure: The Crystal Structures of Tl</w:t>
      </w:r>
      <w:r w:rsidRPr="00520EAA">
        <w:rPr>
          <w:vertAlign w:val="subscript"/>
        </w:rPr>
        <w:t>x</w:t>
      </w:r>
      <w:r>
        <w:t>Ti</w:t>
      </w:r>
      <w:r w:rsidRPr="00520EAA">
        <w:rPr>
          <w:vertAlign w:val="subscript"/>
        </w:rPr>
        <w:t>5</w:t>
      </w:r>
      <w:r>
        <w:t>S</w:t>
      </w:r>
      <w:r w:rsidRPr="00520EAA">
        <w:rPr>
          <w:vertAlign w:val="subscript"/>
        </w:rPr>
        <w:t>8</w:t>
      </w:r>
      <w:r>
        <w:t>, Tl</w:t>
      </w:r>
      <w:r w:rsidRPr="00520EAA">
        <w:rPr>
          <w:vertAlign w:val="subscript"/>
        </w:rPr>
        <w:t>x</w:t>
      </w:r>
      <w:r>
        <w:t>V</w:t>
      </w:r>
      <w:r w:rsidRPr="00520EAA">
        <w:rPr>
          <w:vertAlign w:val="subscript"/>
        </w:rPr>
        <w:t>5</w:t>
      </w:r>
      <w:r>
        <w:t>S</w:t>
      </w:r>
      <w:r w:rsidRPr="00520EAA">
        <w:rPr>
          <w:vertAlign w:val="subscript"/>
        </w:rPr>
        <w:t>8</w:t>
      </w:r>
      <w:r>
        <w:t xml:space="preserve"> and TlCr</w:t>
      </w:r>
      <w:r w:rsidRPr="00520EAA">
        <w:rPr>
          <w:vertAlign w:val="subscript"/>
        </w:rPr>
        <w:t>5</w:t>
      </w:r>
      <w:r>
        <w:t>S</w:t>
      </w:r>
      <w:r w:rsidRPr="00520EAA">
        <w:rPr>
          <w:vertAlign w:val="subscript"/>
        </w:rPr>
        <w:t>8</w:t>
      </w:r>
      <w:r>
        <w:t xml:space="preserve">. </w:t>
      </w:r>
      <w:r>
        <w:rPr>
          <w:i/>
          <w:iCs/>
        </w:rPr>
        <w:t>Mater. Res. Bull.</w:t>
      </w:r>
      <w:r>
        <w:t xml:space="preserve"> </w:t>
      </w:r>
      <w:r>
        <w:rPr>
          <w:b/>
          <w:bCs/>
        </w:rPr>
        <w:t>1987</w:t>
      </w:r>
      <w:r>
        <w:t xml:space="preserve">, </w:t>
      </w:r>
      <w:r>
        <w:rPr>
          <w:i/>
          <w:iCs/>
        </w:rPr>
        <w:t>22</w:t>
      </w:r>
      <w:r>
        <w:t xml:space="preserve"> (11), 1499–1504.</w:t>
      </w:r>
    </w:p>
    <w:p w14:paraId="2F5E8D52" w14:textId="3F5B4860" w:rsidR="00E458BE" w:rsidRDefault="00E458BE" w:rsidP="00520EAA">
      <w:pPr>
        <w:pStyle w:val="Bibliographie"/>
        <w:spacing w:after="60"/>
      </w:pPr>
      <w:r>
        <w:t>(35)</w:t>
      </w:r>
      <w:r>
        <w:tab/>
        <w:t>Fournès, L.; Vlasse, M.; Saux, M. Preparation, Properties and Crystal Structure of TlV</w:t>
      </w:r>
      <w:r w:rsidRPr="00520EAA">
        <w:rPr>
          <w:vertAlign w:val="subscript"/>
        </w:rPr>
        <w:t>5</w:t>
      </w:r>
      <w:r>
        <w:t>S</w:t>
      </w:r>
      <w:r w:rsidRPr="00520EAA">
        <w:rPr>
          <w:vertAlign w:val="subscript"/>
        </w:rPr>
        <w:t>8</w:t>
      </w:r>
      <w:r>
        <w:t xml:space="preserve">. </w:t>
      </w:r>
      <w:r>
        <w:rPr>
          <w:i/>
          <w:iCs/>
        </w:rPr>
        <w:t>Mater. Res. Bull.</w:t>
      </w:r>
      <w:r>
        <w:t xml:space="preserve"> </w:t>
      </w:r>
      <w:r>
        <w:rPr>
          <w:b/>
          <w:bCs/>
        </w:rPr>
        <w:t>1977</w:t>
      </w:r>
      <w:r>
        <w:t xml:space="preserve">, </w:t>
      </w:r>
      <w:r>
        <w:rPr>
          <w:i/>
          <w:iCs/>
        </w:rPr>
        <w:t>12</w:t>
      </w:r>
      <w:r>
        <w:t xml:space="preserve"> (1), 1–5.</w:t>
      </w:r>
    </w:p>
    <w:p w14:paraId="59604E8A" w14:textId="5AA30852" w:rsidR="00E458BE" w:rsidRDefault="00E458BE" w:rsidP="00520EAA">
      <w:pPr>
        <w:pStyle w:val="Bibliographie"/>
        <w:spacing w:after="60"/>
      </w:pPr>
      <w:r>
        <w:t>(36)</w:t>
      </w:r>
      <w:r>
        <w:tab/>
        <w:t>Boller, H.; Klepp, K. O.; Kirchmayr, K. On the Knowledge of Two Thallium-Tellurochromites [TlCrTe</w:t>
      </w:r>
      <w:r w:rsidRPr="00520EAA">
        <w:rPr>
          <w:vertAlign w:val="subscript"/>
        </w:rPr>
        <w:t>2</w:t>
      </w:r>
      <w:r>
        <w:t xml:space="preserve"> and TlCr</w:t>
      </w:r>
      <w:r w:rsidRPr="00520EAA">
        <w:rPr>
          <w:vertAlign w:val="subscript"/>
        </w:rPr>
        <w:t>5</w:t>
      </w:r>
      <w:r>
        <w:t>Te</w:t>
      </w:r>
      <w:r w:rsidRPr="00520EAA">
        <w:rPr>
          <w:vertAlign w:val="subscript"/>
        </w:rPr>
        <w:t>8</w:t>
      </w:r>
      <w:r>
        <w:t xml:space="preserve">]. </w:t>
      </w:r>
      <w:r>
        <w:rPr>
          <w:i/>
          <w:iCs/>
        </w:rPr>
        <w:t>Mater. Res. Bull.</w:t>
      </w:r>
      <w:r>
        <w:t xml:space="preserve"> </w:t>
      </w:r>
      <w:r>
        <w:rPr>
          <w:b/>
          <w:bCs/>
        </w:rPr>
        <w:t>1995</w:t>
      </w:r>
      <w:r>
        <w:t xml:space="preserve">, </w:t>
      </w:r>
      <w:r>
        <w:rPr>
          <w:i/>
          <w:iCs/>
        </w:rPr>
        <w:t>30</w:t>
      </w:r>
      <w:r>
        <w:t xml:space="preserve"> (3), 365–371.</w:t>
      </w:r>
    </w:p>
    <w:p w14:paraId="5EB1F679" w14:textId="321EFA96" w:rsidR="00E458BE" w:rsidRDefault="00E458BE" w:rsidP="00520EAA">
      <w:pPr>
        <w:pStyle w:val="Bibliographie"/>
        <w:spacing w:after="60"/>
      </w:pPr>
      <w:r>
        <w:t>(37)</w:t>
      </w:r>
      <w:r>
        <w:tab/>
        <w:t xml:space="preserve">Yamazaki, S.; Ueda, Y. Synthesis, Structures and Magnetic Properties of Pseudo-Hollandite Chromium Sulfides. </w:t>
      </w:r>
      <w:r>
        <w:rPr>
          <w:i/>
          <w:iCs/>
        </w:rPr>
        <w:t>J. Solid State Chem.</w:t>
      </w:r>
      <w:r>
        <w:t xml:space="preserve"> </w:t>
      </w:r>
      <w:r>
        <w:rPr>
          <w:b/>
          <w:bCs/>
        </w:rPr>
        <w:t>2010</w:t>
      </w:r>
      <w:r>
        <w:t xml:space="preserve">, </w:t>
      </w:r>
      <w:r>
        <w:rPr>
          <w:i/>
          <w:iCs/>
        </w:rPr>
        <w:t>183</w:t>
      </w:r>
      <w:r>
        <w:t xml:space="preserve"> (9), 1905–1911.</w:t>
      </w:r>
    </w:p>
    <w:p w14:paraId="6C4960D6" w14:textId="7251734F" w:rsidR="00E458BE" w:rsidRPr="00F563AB" w:rsidRDefault="00E458BE" w:rsidP="00520EAA">
      <w:pPr>
        <w:pStyle w:val="Bibliographie"/>
        <w:spacing w:after="60"/>
        <w:rPr>
          <w:lang w:val="en-GB"/>
        </w:rPr>
      </w:pPr>
      <w:r>
        <w:lastRenderedPageBreak/>
        <w:t>(38)</w:t>
      </w:r>
      <w:r>
        <w:tab/>
        <w:t>Lefevre, R.; Berthebaud, D.; Gascoin, F. Substitution of Indium for Chromium in TlIn</w:t>
      </w:r>
      <w:r w:rsidRPr="00520EAA">
        <w:rPr>
          <w:vertAlign w:val="subscript"/>
        </w:rPr>
        <w:t>5-x</w:t>
      </w:r>
      <w:r>
        <w:t>Cr</w:t>
      </w:r>
      <w:r w:rsidRPr="00520EAA">
        <w:rPr>
          <w:vertAlign w:val="subscript"/>
        </w:rPr>
        <w:t>x</w:t>
      </w:r>
      <w:r>
        <w:t>Se</w:t>
      </w:r>
      <w:r w:rsidRPr="00520EAA">
        <w:rPr>
          <w:vertAlign w:val="subscript"/>
        </w:rPr>
        <w:t>8</w:t>
      </w:r>
      <w:r>
        <w:t>: Crystal Structure of TlIn</w:t>
      </w:r>
      <w:r w:rsidRPr="00520EAA">
        <w:rPr>
          <w:vertAlign w:val="subscript"/>
        </w:rPr>
        <w:t>4.811(5)</w:t>
      </w:r>
      <w:r>
        <w:t>Cr</w:t>
      </w:r>
      <w:r w:rsidRPr="00520EAA">
        <w:rPr>
          <w:vertAlign w:val="subscript"/>
        </w:rPr>
        <w:t>0.189(5)</w:t>
      </w:r>
      <w:r>
        <w:t>Se</w:t>
      </w:r>
      <w:r w:rsidRPr="00520EAA">
        <w:rPr>
          <w:vertAlign w:val="subscript"/>
        </w:rPr>
        <w:t>8</w:t>
      </w:r>
      <w:r>
        <w:t xml:space="preserve">. </w:t>
      </w:r>
      <w:r w:rsidRPr="00F563AB">
        <w:rPr>
          <w:i/>
          <w:iCs/>
          <w:lang w:val="en-GB"/>
        </w:rPr>
        <w:t>Acta Crystallogr. Sect. E Crystallogr. Commun.</w:t>
      </w:r>
      <w:r w:rsidRPr="00F563AB">
        <w:rPr>
          <w:lang w:val="en-GB"/>
        </w:rPr>
        <w:t xml:space="preserve"> </w:t>
      </w:r>
      <w:r w:rsidRPr="00F563AB">
        <w:rPr>
          <w:b/>
          <w:bCs/>
          <w:lang w:val="en-GB"/>
        </w:rPr>
        <w:t>2017</w:t>
      </w:r>
      <w:r w:rsidRPr="00F563AB">
        <w:rPr>
          <w:lang w:val="en-GB"/>
        </w:rPr>
        <w:t xml:space="preserve">, </w:t>
      </w:r>
      <w:r w:rsidRPr="00F563AB">
        <w:rPr>
          <w:i/>
          <w:iCs/>
          <w:lang w:val="en-GB"/>
        </w:rPr>
        <w:t>73</w:t>
      </w:r>
      <w:r w:rsidRPr="00F563AB">
        <w:rPr>
          <w:lang w:val="en-GB"/>
        </w:rPr>
        <w:t xml:space="preserve"> (Pt 4), 500–502.</w:t>
      </w:r>
    </w:p>
    <w:p w14:paraId="5614ECA0" w14:textId="0647AB1F" w:rsidR="00E458BE" w:rsidRDefault="00E458BE" w:rsidP="00520EAA">
      <w:pPr>
        <w:pStyle w:val="Bibliographie"/>
        <w:spacing w:after="60"/>
      </w:pPr>
      <w:r>
        <w:t>(39)</w:t>
      </w:r>
      <w:r>
        <w:tab/>
        <w:t>Bensch, W.; Sander, B. The Influence of Sulfur and Selenium onto the Physicochemical Properties of the Quasi-Ternary Chromium Chalcogenides TlCr</w:t>
      </w:r>
      <w:r w:rsidRPr="00520EAA">
        <w:rPr>
          <w:vertAlign w:val="subscript"/>
        </w:rPr>
        <w:t>5</w:t>
      </w:r>
      <w:r>
        <w:t>S</w:t>
      </w:r>
      <w:r w:rsidRPr="00520EAA">
        <w:rPr>
          <w:vertAlign w:val="subscript"/>
        </w:rPr>
        <w:t>8−z</w:t>
      </w:r>
      <w:r>
        <w:t>Se</w:t>
      </w:r>
      <w:r w:rsidRPr="00520EAA">
        <w:rPr>
          <w:vertAlign w:val="subscript"/>
        </w:rPr>
        <w:t>z</w:t>
      </w:r>
      <w:r>
        <w:t xml:space="preserve"> (</w:t>
      </w:r>
      <w:r w:rsidR="00520EAA">
        <w:t xml:space="preserve">z </w:t>
      </w:r>
      <w:r>
        <w:t>=</w:t>
      </w:r>
      <w:r w:rsidR="00520EAA">
        <w:t xml:space="preserve"> </w:t>
      </w:r>
      <w:r>
        <w:t xml:space="preserve">0–8). </w:t>
      </w:r>
      <w:r>
        <w:rPr>
          <w:i/>
          <w:iCs/>
        </w:rPr>
        <w:t>Solid State Sci.</w:t>
      </w:r>
      <w:r>
        <w:t xml:space="preserve"> </w:t>
      </w:r>
      <w:r>
        <w:rPr>
          <w:b/>
          <w:bCs/>
        </w:rPr>
        <w:t>2002</w:t>
      </w:r>
      <w:r>
        <w:t xml:space="preserve">, </w:t>
      </w:r>
      <w:r>
        <w:rPr>
          <w:i/>
          <w:iCs/>
        </w:rPr>
        <w:t>4</w:t>
      </w:r>
      <w:r>
        <w:t xml:space="preserve"> (5), 701–708.</w:t>
      </w:r>
    </w:p>
    <w:p w14:paraId="7BC68BC4" w14:textId="2FEE9C05" w:rsidR="00E458BE" w:rsidRDefault="00E458BE" w:rsidP="00520EAA">
      <w:pPr>
        <w:pStyle w:val="Bibliographie"/>
        <w:spacing w:after="60"/>
      </w:pPr>
      <w:r>
        <w:t>(40)</w:t>
      </w:r>
      <w:r>
        <w:tab/>
        <w:t>Gray, D. L.; Ibers, J. A. Synthesis and Structure of CsTi</w:t>
      </w:r>
      <w:r w:rsidRPr="00F8186C">
        <w:rPr>
          <w:vertAlign w:val="subscript"/>
        </w:rPr>
        <w:t>5</w:t>
      </w:r>
      <w:r>
        <w:t>Te</w:t>
      </w:r>
      <w:r w:rsidRPr="00F8186C">
        <w:rPr>
          <w:vertAlign w:val="subscript"/>
        </w:rPr>
        <w:t>8</w:t>
      </w:r>
      <w:r>
        <w:t>: Relation to the TlV</w:t>
      </w:r>
      <w:r w:rsidRPr="00F8186C">
        <w:rPr>
          <w:vertAlign w:val="subscript"/>
        </w:rPr>
        <w:t>5</w:t>
      </w:r>
      <w:r>
        <w:t>S</w:t>
      </w:r>
      <w:r w:rsidRPr="00F8186C">
        <w:rPr>
          <w:vertAlign w:val="subscript"/>
        </w:rPr>
        <w:t>8</w:t>
      </w:r>
      <w:r>
        <w:t>, TlCr</w:t>
      </w:r>
      <w:r w:rsidRPr="00F8186C">
        <w:rPr>
          <w:vertAlign w:val="subscript"/>
        </w:rPr>
        <w:t>3</w:t>
      </w:r>
      <w:r>
        <w:t>S</w:t>
      </w:r>
      <w:r w:rsidRPr="00F8186C">
        <w:rPr>
          <w:vertAlign w:val="subscript"/>
        </w:rPr>
        <w:t>5</w:t>
      </w:r>
      <w:r>
        <w:t xml:space="preserve">, and Similar Channel Structures. </w:t>
      </w:r>
      <w:r>
        <w:rPr>
          <w:i/>
          <w:iCs/>
        </w:rPr>
        <w:t>J. Alloys Compd.</w:t>
      </w:r>
      <w:r>
        <w:t xml:space="preserve"> </w:t>
      </w:r>
      <w:r>
        <w:rPr>
          <w:b/>
          <w:bCs/>
        </w:rPr>
        <w:t>2007</w:t>
      </w:r>
      <w:r>
        <w:t xml:space="preserve">, </w:t>
      </w:r>
      <w:r>
        <w:rPr>
          <w:i/>
          <w:iCs/>
        </w:rPr>
        <w:t>440</w:t>
      </w:r>
      <w:r>
        <w:t xml:space="preserve"> (1–2), 74–77.</w:t>
      </w:r>
    </w:p>
    <w:p w14:paraId="0AECCFA6" w14:textId="6FE4480D" w:rsidR="00E458BE" w:rsidRDefault="00E458BE" w:rsidP="00520EAA">
      <w:pPr>
        <w:pStyle w:val="Bibliographie"/>
        <w:spacing w:after="60"/>
      </w:pPr>
      <w:r>
        <w:t>(41)</w:t>
      </w:r>
      <w:r>
        <w:tab/>
        <w:t>Babo, J.-M.; Schleid, T. Synthesis and Crystal Structure of the Rubidium Scandium Telluride RbSc</w:t>
      </w:r>
      <w:r w:rsidRPr="00F8186C">
        <w:rPr>
          <w:vertAlign w:val="subscript"/>
        </w:rPr>
        <w:t>5</w:t>
      </w:r>
      <w:r>
        <w:t>Te</w:t>
      </w:r>
      <w:r w:rsidRPr="00F8186C">
        <w:rPr>
          <w:vertAlign w:val="subscript"/>
        </w:rPr>
        <w:t>8</w:t>
      </w:r>
      <w:r>
        <w:t xml:space="preserve">. </w:t>
      </w:r>
      <w:r>
        <w:rPr>
          <w:i/>
          <w:iCs/>
        </w:rPr>
        <w:t>Z. Für Anorg. Allg. Chem.</w:t>
      </w:r>
      <w:r>
        <w:t xml:space="preserve"> </w:t>
      </w:r>
      <w:r>
        <w:rPr>
          <w:b/>
          <w:bCs/>
        </w:rPr>
        <w:t>2008</w:t>
      </w:r>
      <w:r>
        <w:t xml:space="preserve">, </w:t>
      </w:r>
      <w:r>
        <w:rPr>
          <w:i/>
          <w:iCs/>
        </w:rPr>
        <w:t>634</w:t>
      </w:r>
      <w:r>
        <w:t xml:space="preserve"> (9), 1463–1465. </w:t>
      </w:r>
    </w:p>
    <w:p w14:paraId="39E6C715" w14:textId="40A1826E" w:rsidR="00E458BE" w:rsidRPr="00E458BE" w:rsidRDefault="00E458BE" w:rsidP="00520EAA">
      <w:pPr>
        <w:pStyle w:val="Bibliographie"/>
        <w:spacing w:after="60"/>
        <w:rPr>
          <w:lang w:val="fr-FR"/>
        </w:rPr>
      </w:pPr>
      <w:r>
        <w:t>(42)</w:t>
      </w:r>
      <w:r>
        <w:tab/>
        <w:t>Bouteiller, H.; Fontaine, B.; Mori, T.; Gascoin, F.; Halet, J.-F.; Berthebaud, D. Synthesis, Crystal and Electronic Structure, and Thermal Conductivity Investigation of the Hollandite-like Cs</w:t>
      </w:r>
      <w:r w:rsidRPr="00F8186C">
        <w:rPr>
          <w:vertAlign w:val="subscript"/>
        </w:rPr>
        <w:t>x</w:t>
      </w:r>
      <w:r>
        <w:t>Cr</w:t>
      </w:r>
      <w:r w:rsidRPr="00F8186C">
        <w:rPr>
          <w:vertAlign w:val="subscript"/>
        </w:rPr>
        <w:t>5</w:t>
      </w:r>
      <w:r>
        <w:t>Te</w:t>
      </w:r>
      <w:r w:rsidRPr="00F8186C">
        <w:rPr>
          <w:vertAlign w:val="subscript"/>
        </w:rPr>
        <w:t>8</w:t>
      </w:r>
      <w:r>
        <w:t xml:space="preserve"> Phases (0.73 &lt; x &lt; 1). </w:t>
      </w:r>
      <w:r w:rsidRPr="00E458BE">
        <w:rPr>
          <w:i/>
          <w:iCs/>
          <w:lang w:val="fr-FR"/>
        </w:rPr>
        <w:t>Inorg. Chem.</w:t>
      </w:r>
      <w:r w:rsidRPr="00E458BE">
        <w:rPr>
          <w:lang w:val="fr-FR"/>
        </w:rPr>
        <w:t xml:space="preserve"> </w:t>
      </w:r>
      <w:r w:rsidRPr="00E458BE">
        <w:rPr>
          <w:b/>
          <w:bCs/>
          <w:lang w:val="fr-FR"/>
        </w:rPr>
        <w:t>2023</w:t>
      </w:r>
      <w:r w:rsidRPr="00E458BE">
        <w:rPr>
          <w:lang w:val="fr-FR"/>
        </w:rPr>
        <w:t xml:space="preserve">, </w:t>
      </w:r>
      <w:r w:rsidRPr="00E458BE">
        <w:rPr>
          <w:i/>
          <w:iCs/>
          <w:lang w:val="fr-FR"/>
        </w:rPr>
        <w:t>62</w:t>
      </w:r>
      <w:r w:rsidRPr="00E458BE">
        <w:rPr>
          <w:lang w:val="fr-FR"/>
        </w:rPr>
        <w:t xml:space="preserve"> (41), 16905–16912.</w:t>
      </w:r>
    </w:p>
    <w:p w14:paraId="657037CF" w14:textId="77777777" w:rsidR="00E458BE" w:rsidRPr="00F563AB" w:rsidRDefault="00E458BE" w:rsidP="00520EAA">
      <w:pPr>
        <w:pStyle w:val="Bibliographie"/>
        <w:spacing w:after="60"/>
        <w:rPr>
          <w:lang w:val="fr-FR"/>
        </w:rPr>
      </w:pPr>
      <w:r w:rsidRPr="00E458BE">
        <w:rPr>
          <w:lang w:val="fr-FR"/>
        </w:rPr>
        <w:t>(43)</w:t>
      </w:r>
      <w:r w:rsidRPr="00E458BE">
        <w:rPr>
          <w:lang w:val="fr-FR"/>
        </w:rPr>
        <w:tab/>
        <w:t xml:space="preserve">Oxford Diffraction - Agilent Technologies UK Ltd. </w:t>
      </w:r>
      <w:r w:rsidRPr="00F563AB">
        <w:rPr>
          <w:lang w:val="fr-FR"/>
        </w:rPr>
        <w:t>CrysAlis PRO, 2014.</w:t>
      </w:r>
    </w:p>
    <w:p w14:paraId="1D19EF78" w14:textId="4B5F8471" w:rsidR="00E458BE" w:rsidRDefault="00E458BE" w:rsidP="00520EAA">
      <w:pPr>
        <w:pStyle w:val="Bibliographie"/>
        <w:spacing w:after="60"/>
      </w:pPr>
      <w:r>
        <w:t>(44)</w:t>
      </w:r>
      <w:r>
        <w:tab/>
        <w:t xml:space="preserve">Palatinus, L.; Chapuis, G. SUPERFLIP - A Computer Program for the Solution of Crystal Structures by Charge Flipping in Arbitrary Dimensions. </w:t>
      </w:r>
      <w:r>
        <w:rPr>
          <w:i/>
          <w:iCs/>
        </w:rPr>
        <w:t>J. Appl. Crystallogr.</w:t>
      </w:r>
      <w:r>
        <w:t xml:space="preserve"> </w:t>
      </w:r>
      <w:r>
        <w:rPr>
          <w:b/>
          <w:bCs/>
        </w:rPr>
        <w:t>2007</w:t>
      </w:r>
      <w:r>
        <w:t xml:space="preserve">, </w:t>
      </w:r>
      <w:r>
        <w:rPr>
          <w:i/>
          <w:iCs/>
        </w:rPr>
        <w:t>40</w:t>
      </w:r>
      <w:r>
        <w:t xml:space="preserve"> (4), 786–790.</w:t>
      </w:r>
    </w:p>
    <w:p w14:paraId="07049E52" w14:textId="11D80956" w:rsidR="00E458BE" w:rsidRDefault="00E458BE" w:rsidP="00520EAA">
      <w:pPr>
        <w:pStyle w:val="Bibliographie"/>
        <w:spacing w:after="60"/>
      </w:pPr>
      <w:r>
        <w:t>(45)</w:t>
      </w:r>
      <w:r>
        <w:tab/>
        <w:t xml:space="preserve">Petrícek, V.; Dušek, M.; Palatinus, L. Crystallographic Computing System JANA2006: General Features. </w:t>
      </w:r>
      <w:r>
        <w:rPr>
          <w:i/>
          <w:iCs/>
        </w:rPr>
        <w:t>Z. Krist.</w:t>
      </w:r>
      <w:r>
        <w:t xml:space="preserve"> </w:t>
      </w:r>
      <w:r>
        <w:rPr>
          <w:b/>
          <w:bCs/>
        </w:rPr>
        <w:t>2014</w:t>
      </w:r>
      <w:r>
        <w:t xml:space="preserve">, </w:t>
      </w:r>
      <w:r>
        <w:rPr>
          <w:i/>
          <w:iCs/>
        </w:rPr>
        <w:t>229</w:t>
      </w:r>
      <w:r>
        <w:t xml:space="preserve"> (5), 345–352.</w:t>
      </w:r>
    </w:p>
    <w:p w14:paraId="573A6D74" w14:textId="77777777" w:rsidR="00E458BE" w:rsidRDefault="00E458BE" w:rsidP="00520EAA">
      <w:pPr>
        <w:pStyle w:val="Bibliographie"/>
        <w:spacing w:after="60"/>
      </w:pPr>
      <w:r>
        <w:t>(46)</w:t>
      </w:r>
      <w:r>
        <w:tab/>
        <w:t xml:space="preserve">Rodriguez-Carvajal, J. Fullprof: A Program for Rietveld Refinement and Pattern Matching Analysis. </w:t>
      </w:r>
      <w:r>
        <w:rPr>
          <w:i/>
          <w:iCs/>
        </w:rPr>
        <w:t>Abstr. Satell. Meet. Powder Diffr. XV Congr. IUCr</w:t>
      </w:r>
      <w:r>
        <w:t xml:space="preserve"> </w:t>
      </w:r>
      <w:r>
        <w:rPr>
          <w:b/>
          <w:bCs/>
        </w:rPr>
        <w:t>1990</w:t>
      </w:r>
      <w:r>
        <w:t>, 127.</w:t>
      </w:r>
    </w:p>
    <w:p w14:paraId="7785E7C9" w14:textId="152B9713" w:rsidR="00E458BE" w:rsidRDefault="00E458BE" w:rsidP="00520EAA">
      <w:pPr>
        <w:pStyle w:val="Bibliographie"/>
        <w:spacing w:after="60"/>
      </w:pPr>
      <w:r>
        <w:t>(47)</w:t>
      </w:r>
      <w:r>
        <w:tab/>
        <w:t xml:space="preserve">Kresse, G.; Hafner, J. Ab Initio Molecular Dynamics for Liquid Metals. </w:t>
      </w:r>
      <w:r>
        <w:rPr>
          <w:i/>
          <w:iCs/>
        </w:rPr>
        <w:t>Phys. Rev. B</w:t>
      </w:r>
      <w:r>
        <w:t xml:space="preserve"> </w:t>
      </w:r>
      <w:r>
        <w:rPr>
          <w:b/>
          <w:bCs/>
        </w:rPr>
        <w:t>1993</w:t>
      </w:r>
      <w:r>
        <w:t xml:space="preserve">, </w:t>
      </w:r>
      <w:r>
        <w:rPr>
          <w:i/>
          <w:iCs/>
        </w:rPr>
        <w:t>47</w:t>
      </w:r>
      <w:r>
        <w:t xml:space="preserve"> (1), 558</w:t>
      </w:r>
      <w:r w:rsidR="00565890">
        <w:t>-561</w:t>
      </w:r>
      <w:r>
        <w:t>.</w:t>
      </w:r>
    </w:p>
    <w:p w14:paraId="6719F265" w14:textId="515C08FD" w:rsidR="00E458BE" w:rsidRDefault="00E458BE" w:rsidP="00520EAA">
      <w:pPr>
        <w:pStyle w:val="Bibliographie"/>
        <w:spacing w:after="60"/>
      </w:pPr>
      <w:r>
        <w:t>(48)</w:t>
      </w:r>
      <w:r>
        <w:tab/>
        <w:t xml:space="preserve">Kresse, G.; Furthmüller, J. Efficient Iterative Schemes for Ab Initio Total-Energy Calculations Using a Plane-Wave Basis Set. </w:t>
      </w:r>
      <w:r>
        <w:rPr>
          <w:i/>
          <w:iCs/>
        </w:rPr>
        <w:t>Phys. Rev. B</w:t>
      </w:r>
      <w:r>
        <w:t xml:space="preserve"> </w:t>
      </w:r>
      <w:r>
        <w:rPr>
          <w:b/>
          <w:bCs/>
        </w:rPr>
        <w:t>1996</w:t>
      </w:r>
      <w:r>
        <w:t xml:space="preserve">, </w:t>
      </w:r>
      <w:r>
        <w:rPr>
          <w:i/>
          <w:iCs/>
        </w:rPr>
        <w:t>54</w:t>
      </w:r>
      <w:r>
        <w:t xml:space="preserve"> (16), 11169</w:t>
      </w:r>
      <w:r w:rsidR="00565890">
        <w:t>-11186</w:t>
      </w:r>
      <w:r>
        <w:t>.</w:t>
      </w:r>
    </w:p>
    <w:p w14:paraId="6974E794" w14:textId="300804D6" w:rsidR="00E458BE" w:rsidRDefault="00E458BE" w:rsidP="00520EAA">
      <w:pPr>
        <w:pStyle w:val="Bibliographie"/>
        <w:spacing w:after="60"/>
      </w:pPr>
      <w:r>
        <w:t>(49)</w:t>
      </w:r>
      <w:r>
        <w:tab/>
        <w:t xml:space="preserve">Kresse, G.; Furthmüller, J. Efficiency of Ab-Initio Total Energy Calculations for Metals and Semiconductors Using a Plane-Wave Basis Set. </w:t>
      </w:r>
      <w:r>
        <w:rPr>
          <w:i/>
          <w:iCs/>
        </w:rPr>
        <w:t>Comput. Mater. Sci.</w:t>
      </w:r>
      <w:r>
        <w:t xml:space="preserve"> </w:t>
      </w:r>
      <w:r>
        <w:rPr>
          <w:b/>
          <w:bCs/>
        </w:rPr>
        <w:t>1996</w:t>
      </w:r>
      <w:r>
        <w:t xml:space="preserve">, </w:t>
      </w:r>
      <w:r>
        <w:rPr>
          <w:i/>
          <w:iCs/>
        </w:rPr>
        <w:t>6</w:t>
      </w:r>
      <w:r>
        <w:t xml:space="preserve"> (1), 15–50.</w:t>
      </w:r>
    </w:p>
    <w:p w14:paraId="44E4FF44" w14:textId="3EAE425C" w:rsidR="00E458BE" w:rsidRDefault="00E458BE" w:rsidP="00520EAA">
      <w:pPr>
        <w:pStyle w:val="Bibliographie"/>
        <w:spacing w:after="60"/>
      </w:pPr>
      <w:r>
        <w:t>(50)</w:t>
      </w:r>
      <w:r>
        <w:tab/>
        <w:t xml:space="preserve">Perdew, J. P.; Burke, K.; Ernzerhof, M. Generalized Gradient Approximation Made Simple. </w:t>
      </w:r>
      <w:r>
        <w:rPr>
          <w:i/>
          <w:iCs/>
        </w:rPr>
        <w:t>Phys. Rev. Lett.</w:t>
      </w:r>
      <w:r>
        <w:t xml:space="preserve"> </w:t>
      </w:r>
      <w:r>
        <w:rPr>
          <w:b/>
          <w:bCs/>
        </w:rPr>
        <w:t>1996</w:t>
      </w:r>
      <w:r>
        <w:t xml:space="preserve">, </w:t>
      </w:r>
      <w:r>
        <w:rPr>
          <w:i/>
          <w:iCs/>
        </w:rPr>
        <w:t>77</w:t>
      </w:r>
      <w:r>
        <w:t xml:space="preserve"> (18), 3865–3868.</w:t>
      </w:r>
    </w:p>
    <w:p w14:paraId="2021C020" w14:textId="03344882" w:rsidR="00E458BE" w:rsidRDefault="00E458BE" w:rsidP="00520EAA">
      <w:pPr>
        <w:pStyle w:val="Bibliographie"/>
        <w:spacing w:after="60"/>
      </w:pPr>
      <w:r>
        <w:t>(51)</w:t>
      </w:r>
      <w:r>
        <w:tab/>
        <w:t xml:space="preserve">Monkhorst, H. J.; Pack, J. D. Special Points for Brillouin-Zone Integrations. </w:t>
      </w:r>
      <w:r>
        <w:rPr>
          <w:i/>
          <w:iCs/>
        </w:rPr>
        <w:t>Phys. Rev. B</w:t>
      </w:r>
      <w:r>
        <w:t xml:space="preserve"> </w:t>
      </w:r>
      <w:r>
        <w:rPr>
          <w:b/>
          <w:bCs/>
        </w:rPr>
        <w:t>1976</w:t>
      </w:r>
      <w:r>
        <w:t xml:space="preserve">, </w:t>
      </w:r>
      <w:r>
        <w:rPr>
          <w:i/>
          <w:iCs/>
        </w:rPr>
        <w:t>13</w:t>
      </w:r>
      <w:r>
        <w:t xml:space="preserve"> (12), 5188–5192.</w:t>
      </w:r>
    </w:p>
    <w:p w14:paraId="49D45F18" w14:textId="32A6CD66" w:rsidR="00E458BE" w:rsidRDefault="00E458BE" w:rsidP="00520EAA">
      <w:pPr>
        <w:pStyle w:val="Bibliographie"/>
        <w:spacing w:after="60"/>
      </w:pPr>
      <w:r>
        <w:t>(52)</w:t>
      </w:r>
      <w:r>
        <w:tab/>
        <w:t xml:space="preserve">Blaha, P.; Schwarz, K.; Tran, F.; Laskowski, R.; Madsen, G. K. H.; Marks, L. D. WIEN2k: An APW+lo Program for Calculating the Properties of Solids. </w:t>
      </w:r>
      <w:r>
        <w:rPr>
          <w:i/>
          <w:iCs/>
        </w:rPr>
        <w:t>J. Chem. Phys.</w:t>
      </w:r>
      <w:r>
        <w:t xml:space="preserve"> </w:t>
      </w:r>
      <w:r>
        <w:rPr>
          <w:b/>
          <w:bCs/>
        </w:rPr>
        <w:t>2020</w:t>
      </w:r>
      <w:r>
        <w:t xml:space="preserve">, </w:t>
      </w:r>
      <w:r>
        <w:rPr>
          <w:i/>
          <w:iCs/>
        </w:rPr>
        <w:t>152</w:t>
      </w:r>
      <w:r>
        <w:t xml:space="preserve"> (7)</w:t>
      </w:r>
      <w:r w:rsidR="00565890">
        <w:t>, 074101</w:t>
      </w:r>
      <w:r>
        <w:t xml:space="preserve">. </w:t>
      </w:r>
    </w:p>
    <w:p w14:paraId="735102E4" w14:textId="7378076D" w:rsidR="00E458BE" w:rsidRDefault="00E458BE" w:rsidP="00520EAA">
      <w:pPr>
        <w:pStyle w:val="Bibliographie"/>
        <w:spacing w:after="60"/>
      </w:pPr>
      <w:r>
        <w:t>(53)</w:t>
      </w:r>
      <w:r>
        <w:tab/>
        <w:t xml:space="preserve">Tran, F.; Blaha, P. Accurate Band Gaps of Semiconductors and Insulators with a Semilocal Exchange-Correlation Potential. </w:t>
      </w:r>
      <w:r>
        <w:rPr>
          <w:i/>
          <w:iCs/>
        </w:rPr>
        <w:t>Phys. Rev. Lett.</w:t>
      </w:r>
      <w:r>
        <w:t xml:space="preserve"> </w:t>
      </w:r>
      <w:r>
        <w:rPr>
          <w:b/>
          <w:bCs/>
        </w:rPr>
        <w:t>2009</w:t>
      </w:r>
      <w:r>
        <w:t xml:space="preserve">, </w:t>
      </w:r>
      <w:r>
        <w:rPr>
          <w:i/>
          <w:iCs/>
        </w:rPr>
        <w:t>102</w:t>
      </w:r>
      <w:r>
        <w:t xml:space="preserve"> (22), 226401.</w:t>
      </w:r>
    </w:p>
    <w:p w14:paraId="05E8E99B" w14:textId="5EC1CDE1" w:rsidR="00E458BE" w:rsidRDefault="00E458BE" w:rsidP="00520EAA">
      <w:pPr>
        <w:pStyle w:val="Bibliographie"/>
        <w:spacing w:after="60"/>
      </w:pPr>
      <w:r>
        <w:t>(54)</w:t>
      </w:r>
      <w:r>
        <w:tab/>
        <w:t xml:space="preserve">Madsen, G. K. H.; Carrete, J.; Verstraete, M. J. BoltzTraP2, a Program for Interpolating Band Structures and Calculating Semi-Classical Transport Coefficients. </w:t>
      </w:r>
      <w:r>
        <w:rPr>
          <w:i/>
          <w:iCs/>
        </w:rPr>
        <w:t>Comput. Phys. Commun.</w:t>
      </w:r>
      <w:r>
        <w:t xml:space="preserve"> </w:t>
      </w:r>
      <w:r>
        <w:rPr>
          <w:b/>
          <w:bCs/>
        </w:rPr>
        <w:t>2018</w:t>
      </w:r>
      <w:r>
        <w:t xml:space="preserve">, </w:t>
      </w:r>
      <w:r>
        <w:rPr>
          <w:i/>
          <w:iCs/>
        </w:rPr>
        <w:t>231</w:t>
      </w:r>
      <w:r>
        <w:t>, 140–145.</w:t>
      </w:r>
    </w:p>
    <w:p w14:paraId="53568DB0" w14:textId="5489453E" w:rsidR="00E458BE" w:rsidRDefault="00E458BE" w:rsidP="00520EAA">
      <w:pPr>
        <w:pStyle w:val="Bibliographie"/>
        <w:spacing w:after="60"/>
      </w:pPr>
      <w:r>
        <w:t>(55)</w:t>
      </w:r>
      <w:r>
        <w:tab/>
        <w:t xml:space="preserve">Scheidemantel, T. J.; Ambrosch-Draxl, C.; Thonhauser, T.; Badding, J. V.; Sofo, J. O. Transport Coefficients from First-Principles Calculations. </w:t>
      </w:r>
      <w:r>
        <w:rPr>
          <w:i/>
          <w:iCs/>
        </w:rPr>
        <w:t>Phys. Rev. B</w:t>
      </w:r>
      <w:r>
        <w:t xml:space="preserve"> </w:t>
      </w:r>
      <w:r>
        <w:rPr>
          <w:b/>
          <w:bCs/>
        </w:rPr>
        <w:t>2003</w:t>
      </w:r>
      <w:r>
        <w:t xml:space="preserve">, </w:t>
      </w:r>
      <w:r>
        <w:rPr>
          <w:i/>
          <w:iCs/>
        </w:rPr>
        <w:t>68</w:t>
      </w:r>
      <w:r>
        <w:t xml:space="preserve"> (12), 125210.</w:t>
      </w:r>
    </w:p>
    <w:p w14:paraId="3A86837C" w14:textId="717D5CB1" w:rsidR="00E458BE" w:rsidRDefault="00E458BE" w:rsidP="00520EAA">
      <w:pPr>
        <w:pStyle w:val="Bibliographie"/>
        <w:spacing w:after="60"/>
      </w:pPr>
      <w:r>
        <w:lastRenderedPageBreak/>
        <w:t>(56)</w:t>
      </w:r>
      <w:r>
        <w:tab/>
        <w:t xml:space="preserve">Madsen, G. K. H. Automated Search for New Thermoelectric Materials: The Case of LiZnSb. </w:t>
      </w:r>
      <w:r>
        <w:rPr>
          <w:i/>
          <w:iCs/>
        </w:rPr>
        <w:t>J. Am. Chem. Soc.</w:t>
      </w:r>
      <w:r>
        <w:t xml:space="preserve"> </w:t>
      </w:r>
      <w:r>
        <w:rPr>
          <w:b/>
          <w:bCs/>
        </w:rPr>
        <w:t>2006</w:t>
      </w:r>
      <w:r>
        <w:t xml:space="preserve">, </w:t>
      </w:r>
      <w:r>
        <w:rPr>
          <w:i/>
          <w:iCs/>
        </w:rPr>
        <w:t>128</w:t>
      </w:r>
      <w:r>
        <w:t xml:space="preserve"> (37), 12140–12146.</w:t>
      </w:r>
    </w:p>
    <w:p w14:paraId="556F1120" w14:textId="5E3D0F62" w:rsidR="00E458BE" w:rsidRDefault="00E458BE" w:rsidP="00520EAA">
      <w:pPr>
        <w:pStyle w:val="Bibliographie"/>
        <w:spacing w:after="60"/>
      </w:pPr>
      <w:r>
        <w:t>(57)</w:t>
      </w:r>
      <w:r>
        <w:tab/>
      </w:r>
      <w:r w:rsidR="00565890" w:rsidRPr="00565890">
        <w:rPr>
          <w:i/>
          <w:iCs/>
        </w:rPr>
        <w:t>Advanced Thermoelectrics: Materials, Contacts, Devices, and Systems</w:t>
      </w:r>
      <w:r w:rsidR="00565890" w:rsidRPr="00565890">
        <w:t xml:space="preserve">. Ren, Z.; Lan, Y.; Zhang, Q., Eds.; CRC Press: Boca Raton, </w:t>
      </w:r>
      <w:r w:rsidR="00565890" w:rsidRPr="00565890">
        <w:rPr>
          <w:b/>
          <w:bCs/>
        </w:rPr>
        <w:t>2017</w:t>
      </w:r>
      <w:r w:rsidRPr="00565890">
        <w:t>.</w:t>
      </w:r>
    </w:p>
    <w:p w14:paraId="20F0D3BD" w14:textId="208B69B4" w:rsidR="00E458BE" w:rsidRDefault="00E458BE" w:rsidP="00520EAA">
      <w:pPr>
        <w:pStyle w:val="Bibliographie"/>
        <w:spacing w:after="60"/>
      </w:pPr>
      <w:r>
        <w:t>(58)</w:t>
      </w:r>
      <w:r>
        <w:tab/>
        <w:t>Gurukrishna, K.; Nikhita, H. R.; Swamy, S. M. M.; Rao, A. Existence of Partially Degenerate Electrical Transport in Intermetallic Cu</w:t>
      </w:r>
      <w:r w:rsidRPr="00F8186C">
        <w:rPr>
          <w:vertAlign w:val="subscript"/>
        </w:rPr>
        <w:t>2</w:t>
      </w:r>
      <w:r>
        <w:t>SnSe</w:t>
      </w:r>
      <w:r w:rsidRPr="00F8186C">
        <w:rPr>
          <w:vertAlign w:val="subscript"/>
        </w:rPr>
        <w:t>3</w:t>
      </w:r>
      <w:r>
        <w:t xml:space="preserve"> Thermoelectric System Sintered at Different Temperatures. </w:t>
      </w:r>
      <w:r>
        <w:rPr>
          <w:i/>
          <w:iCs/>
        </w:rPr>
        <w:t>Met. Mater. Int.</w:t>
      </w:r>
      <w:r>
        <w:t xml:space="preserve"> </w:t>
      </w:r>
      <w:r>
        <w:rPr>
          <w:b/>
          <w:bCs/>
        </w:rPr>
        <w:t>2022</w:t>
      </w:r>
      <w:r>
        <w:t xml:space="preserve">, </w:t>
      </w:r>
      <w:r>
        <w:rPr>
          <w:i/>
          <w:iCs/>
        </w:rPr>
        <w:t>28</w:t>
      </w:r>
      <w:r>
        <w:t xml:space="preserve"> (8), 2023–2032.</w:t>
      </w:r>
    </w:p>
    <w:p w14:paraId="51F7CEB4" w14:textId="697D93FD" w:rsidR="00E458BE" w:rsidRDefault="00E458BE" w:rsidP="00520EAA">
      <w:pPr>
        <w:pStyle w:val="Bibliographie"/>
        <w:spacing w:after="60"/>
      </w:pPr>
      <w:r>
        <w:t>(59)</w:t>
      </w:r>
      <w:r>
        <w:tab/>
      </w:r>
      <w:r w:rsidR="00565890" w:rsidRPr="00565890">
        <w:rPr>
          <w:i/>
          <w:iCs/>
        </w:rPr>
        <w:t>CRC Handbook of Thermoelectrics</w:t>
      </w:r>
      <w:r w:rsidR="00565890" w:rsidRPr="00565890">
        <w:t xml:space="preserve">. Rowe, D. M., Ed.; CRC Press: Boca Raton, </w:t>
      </w:r>
      <w:r w:rsidR="00565890" w:rsidRPr="00565890">
        <w:rPr>
          <w:b/>
          <w:bCs/>
        </w:rPr>
        <w:t>1995</w:t>
      </w:r>
      <w:r>
        <w:t>.</w:t>
      </w:r>
    </w:p>
    <w:p w14:paraId="2AC1AF73" w14:textId="2D2B428C" w:rsidR="00E458BE" w:rsidRDefault="00E458BE" w:rsidP="00520EAA">
      <w:pPr>
        <w:pStyle w:val="Bibliographie"/>
        <w:spacing w:after="60"/>
      </w:pPr>
      <w:r>
        <w:t>(60)</w:t>
      </w:r>
      <w:r>
        <w:tab/>
        <w:t>Li, X. Y.; Li, D.; Xin, H. X.; Zhang, J.; Song, C. J.; Qin, X. Y. Effects of Bismuth Doping on the Thermoelectric Properties of Cu</w:t>
      </w:r>
      <w:r w:rsidRPr="00F8186C">
        <w:rPr>
          <w:vertAlign w:val="subscript"/>
        </w:rPr>
        <w:t>3</w:t>
      </w:r>
      <w:r>
        <w:t>SbSe</w:t>
      </w:r>
      <w:r w:rsidRPr="00F8186C">
        <w:rPr>
          <w:vertAlign w:val="subscript"/>
        </w:rPr>
        <w:t>4</w:t>
      </w:r>
      <w:r>
        <w:t xml:space="preserve"> at Moderate Temperatures. </w:t>
      </w:r>
      <w:r>
        <w:rPr>
          <w:i/>
          <w:iCs/>
        </w:rPr>
        <w:t>J. Alloys Compd.</w:t>
      </w:r>
      <w:r>
        <w:t xml:space="preserve"> </w:t>
      </w:r>
      <w:r>
        <w:rPr>
          <w:b/>
          <w:bCs/>
        </w:rPr>
        <w:t>2013</w:t>
      </w:r>
      <w:r>
        <w:t xml:space="preserve">, </w:t>
      </w:r>
      <w:r>
        <w:rPr>
          <w:i/>
          <w:iCs/>
        </w:rPr>
        <w:t>561</w:t>
      </w:r>
      <w:r>
        <w:t>, 105–108.</w:t>
      </w:r>
    </w:p>
    <w:p w14:paraId="6374A35F" w14:textId="1CD4A628" w:rsidR="00E458BE" w:rsidRDefault="00E458BE" w:rsidP="00520EAA">
      <w:pPr>
        <w:pStyle w:val="Bibliographie"/>
        <w:spacing w:after="60"/>
      </w:pPr>
      <w:r>
        <w:t>(61)</w:t>
      </w:r>
      <w:r>
        <w:tab/>
        <w:t>Li, J. M.; Li, D.; Song, C. J.; Wang, L.; Xin, H. X.; Zhang, J.; Qin, X. Y. Realized High Power Factor and Thermoelectric Performance in Cu</w:t>
      </w:r>
      <w:r w:rsidRPr="00F8186C">
        <w:rPr>
          <w:vertAlign w:val="subscript"/>
        </w:rPr>
        <w:t>3</w:t>
      </w:r>
      <w:r>
        <w:t>SbSe</w:t>
      </w:r>
      <w:r w:rsidRPr="00F8186C">
        <w:rPr>
          <w:vertAlign w:val="subscript"/>
        </w:rPr>
        <w:t>4</w:t>
      </w:r>
      <w:r>
        <w:t xml:space="preserve">. </w:t>
      </w:r>
      <w:r>
        <w:rPr>
          <w:i/>
          <w:iCs/>
        </w:rPr>
        <w:t>Intermetallics</w:t>
      </w:r>
      <w:r>
        <w:t xml:space="preserve"> </w:t>
      </w:r>
      <w:r>
        <w:rPr>
          <w:b/>
          <w:bCs/>
        </w:rPr>
        <w:t>2019</w:t>
      </w:r>
      <w:r>
        <w:t xml:space="preserve">, </w:t>
      </w:r>
      <w:r>
        <w:rPr>
          <w:i/>
          <w:iCs/>
        </w:rPr>
        <w:t>109</w:t>
      </w:r>
      <w:r>
        <w:t>, 68–73.</w:t>
      </w:r>
    </w:p>
    <w:p w14:paraId="788657C8" w14:textId="6E023D77" w:rsidR="009F190B" w:rsidRPr="00A263D3" w:rsidRDefault="005C43D3" w:rsidP="00F8186C">
      <w:pPr>
        <w:spacing w:after="60"/>
        <w:rPr>
          <w:lang w:val="en-GB"/>
        </w:rPr>
      </w:pPr>
      <w:r w:rsidRPr="0063490E">
        <w:rPr>
          <w:lang w:val="fr-FR"/>
        </w:rPr>
        <w:fldChar w:fldCharType="end"/>
      </w:r>
    </w:p>
    <w:p w14:paraId="66FCE315" w14:textId="77777777" w:rsidR="009F190B" w:rsidRPr="00A263D3" w:rsidRDefault="009F190B">
      <w:pPr>
        <w:spacing w:line="259" w:lineRule="auto"/>
        <w:jc w:val="left"/>
        <w:rPr>
          <w:lang w:val="en-GB"/>
        </w:rPr>
      </w:pPr>
      <w:r w:rsidRPr="00A263D3">
        <w:rPr>
          <w:lang w:val="en-GB"/>
        </w:rPr>
        <w:br w:type="page"/>
      </w:r>
    </w:p>
    <w:p w14:paraId="556A671A" w14:textId="1BE55071" w:rsidR="004C04F9" w:rsidRPr="00350539" w:rsidRDefault="009F190B" w:rsidP="00F8186C">
      <w:pPr>
        <w:spacing w:after="60"/>
        <w:rPr>
          <w:color w:val="FF0000"/>
          <w:lang w:val="en-GB"/>
        </w:rPr>
      </w:pPr>
      <w:r w:rsidRPr="00350539">
        <w:rPr>
          <w:color w:val="FF0000"/>
          <w:lang w:val="en-GB"/>
        </w:rPr>
        <w:lastRenderedPageBreak/>
        <w:t>For Table of Contents Only</w:t>
      </w:r>
    </w:p>
    <w:p w14:paraId="3EEFCC80" w14:textId="44ED3546" w:rsidR="009F190B" w:rsidRDefault="009F190B" w:rsidP="00F8186C">
      <w:pPr>
        <w:spacing w:after="60"/>
        <w:rPr>
          <w:lang w:val="en-GB"/>
        </w:rPr>
      </w:pPr>
      <w:r>
        <w:rPr>
          <w:noProof/>
        </w:rPr>
        <w:drawing>
          <wp:anchor distT="0" distB="0" distL="114300" distR="114300" simplePos="0" relativeHeight="251687936" behindDoc="0" locked="0" layoutInCell="1" allowOverlap="1" wp14:anchorId="11F7D611" wp14:editId="518A6262">
            <wp:simplePos x="0" y="0"/>
            <wp:positionH relativeFrom="column">
              <wp:posOffset>0</wp:posOffset>
            </wp:positionH>
            <wp:positionV relativeFrom="paragraph">
              <wp:posOffset>388620</wp:posOffset>
            </wp:positionV>
            <wp:extent cx="5943600" cy="2444750"/>
            <wp:effectExtent l="0" t="0" r="0" b="0"/>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444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F53F93" w14:textId="77777777" w:rsidR="009F190B" w:rsidRPr="009F190B" w:rsidRDefault="009F190B" w:rsidP="009F190B">
      <w:pPr>
        <w:rPr>
          <w:lang w:val="en-GB"/>
        </w:rPr>
      </w:pPr>
    </w:p>
    <w:p w14:paraId="3758EEC6" w14:textId="74531816" w:rsidR="009F190B" w:rsidRPr="00350539" w:rsidRDefault="009F190B" w:rsidP="009F190B">
      <w:pPr>
        <w:rPr>
          <w:color w:val="FF0000"/>
          <w:lang w:val="en-GB"/>
        </w:rPr>
      </w:pPr>
      <w:r w:rsidRPr="00350539">
        <w:rPr>
          <w:color w:val="FF0000"/>
          <w:lang w:val="en-GB"/>
        </w:rPr>
        <w:t>Synopsis:</w:t>
      </w:r>
    </w:p>
    <w:p w14:paraId="70634DBD" w14:textId="597FDF6B" w:rsidR="009F190B" w:rsidRPr="00350539" w:rsidRDefault="009F190B" w:rsidP="009F190B">
      <w:pPr>
        <w:rPr>
          <w:color w:val="FF0000"/>
          <w:lang w:val="en-GB"/>
        </w:rPr>
      </w:pPr>
      <w:r w:rsidRPr="00350539">
        <w:rPr>
          <w:color w:val="FF0000"/>
          <w:lang w:val="en-GB"/>
        </w:rPr>
        <w:t>A novel quaternary pseudo-hollandite Rb</w:t>
      </w:r>
      <w:r w:rsidRPr="00350539">
        <w:rPr>
          <w:color w:val="FF0000"/>
          <w:vertAlign w:val="subscript"/>
          <w:lang w:val="en-GB"/>
        </w:rPr>
        <w:t>0.2</w:t>
      </w:r>
      <w:r w:rsidRPr="00350539">
        <w:rPr>
          <w:color w:val="FF0000"/>
          <w:lang w:val="en-GB"/>
        </w:rPr>
        <w:t>Ba</w:t>
      </w:r>
      <w:r w:rsidRPr="00350539">
        <w:rPr>
          <w:color w:val="FF0000"/>
          <w:vertAlign w:val="subscript"/>
          <w:lang w:val="en-GB"/>
        </w:rPr>
        <w:t>0.4</w:t>
      </w:r>
      <w:r w:rsidRPr="00350539">
        <w:rPr>
          <w:color w:val="FF0000"/>
          <w:lang w:val="en-GB"/>
        </w:rPr>
        <w:t>Cr</w:t>
      </w:r>
      <w:r w:rsidRPr="00350539">
        <w:rPr>
          <w:color w:val="FF0000"/>
          <w:vertAlign w:val="subscript"/>
          <w:lang w:val="en-GB"/>
        </w:rPr>
        <w:t>5</w:t>
      </w:r>
      <w:r w:rsidRPr="00350539">
        <w:rPr>
          <w:color w:val="FF0000"/>
          <w:lang w:val="en-GB"/>
        </w:rPr>
        <w:t>Se</w:t>
      </w:r>
      <w:r w:rsidRPr="00350539">
        <w:rPr>
          <w:color w:val="FF0000"/>
          <w:vertAlign w:val="subscript"/>
          <w:lang w:val="en-GB"/>
        </w:rPr>
        <w:t>8</w:t>
      </w:r>
      <w:r w:rsidRPr="00350539">
        <w:rPr>
          <w:color w:val="FF0000"/>
          <w:lang w:val="en-GB"/>
        </w:rPr>
        <w:t xml:space="preserve"> inserted with both Rb and Ba in the quasi-one-dimensional channel structure was synthesized and characterized in this study. A decorrelation of the transport properties was observed, leading to a significant improvement of the thermoelectric properties in this compound.</w:t>
      </w:r>
    </w:p>
    <w:p w14:paraId="76C6F30A" w14:textId="77777777" w:rsidR="009F190B" w:rsidRPr="009F190B" w:rsidRDefault="009F190B" w:rsidP="009F190B">
      <w:pPr>
        <w:rPr>
          <w:lang w:val="en-GB"/>
        </w:rPr>
      </w:pPr>
    </w:p>
    <w:p w14:paraId="04BC0A87" w14:textId="77777777" w:rsidR="009F190B" w:rsidRPr="009F190B" w:rsidRDefault="009F190B" w:rsidP="009F190B">
      <w:pPr>
        <w:rPr>
          <w:lang w:val="en-GB"/>
        </w:rPr>
      </w:pPr>
    </w:p>
    <w:p w14:paraId="5AECAA6D" w14:textId="77777777" w:rsidR="009F190B" w:rsidRPr="009F190B" w:rsidRDefault="009F190B" w:rsidP="009F190B">
      <w:pPr>
        <w:rPr>
          <w:lang w:val="en-GB"/>
        </w:rPr>
      </w:pPr>
    </w:p>
    <w:p w14:paraId="3F246EEB" w14:textId="77777777" w:rsidR="009F190B" w:rsidRPr="009F190B" w:rsidRDefault="009F190B" w:rsidP="009F190B">
      <w:pPr>
        <w:rPr>
          <w:lang w:val="en-GB"/>
        </w:rPr>
      </w:pPr>
    </w:p>
    <w:sectPr w:rsidR="009F190B" w:rsidRPr="009F190B" w:rsidSect="00FA5E6B">
      <w:footerReference w:type="default" r:id="rId3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2CD28" w14:textId="77777777" w:rsidR="00086286" w:rsidRDefault="00086286" w:rsidP="004E640C">
      <w:r>
        <w:separator/>
      </w:r>
    </w:p>
  </w:endnote>
  <w:endnote w:type="continuationSeparator" w:id="0">
    <w:p w14:paraId="2578E9F3" w14:textId="77777777" w:rsidR="00086286" w:rsidRDefault="00086286" w:rsidP="004E6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722251"/>
      <w:docPartObj>
        <w:docPartGallery w:val="Page Numbers (Bottom of Page)"/>
        <w:docPartUnique/>
      </w:docPartObj>
    </w:sdtPr>
    <w:sdtContent>
      <w:p w14:paraId="7F4B15BA" w14:textId="39023BC4" w:rsidR="0081227B" w:rsidRDefault="0081227B">
        <w:pPr>
          <w:pStyle w:val="Pieddepage"/>
          <w:jc w:val="right"/>
        </w:pPr>
        <w:r>
          <w:fldChar w:fldCharType="begin"/>
        </w:r>
        <w:r>
          <w:instrText>PAGE   \* MERGEFORMAT</w:instrText>
        </w:r>
        <w:r>
          <w:fldChar w:fldCharType="separate"/>
        </w:r>
        <w:r>
          <w:rPr>
            <w:lang w:val="fr-FR"/>
          </w:rPr>
          <w:t>2</w:t>
        </w:r>
        <w:r>
          <w:fldChar w:fldCharType="end"/>
        </w:r>
      </w:p>
    </w:sdtContent>
  </w:sdt>
  <w:p w14:paraId="4499A44B" w14:textId="77777777" w:rsidR="0081227B" w:rsidRDefault="008122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17A29" w14:textId="77777777" w:rsidR="00086286" w:rsidRDefault="00086286" w:rsidP="004E640C">
      <w:r>
        <w:separator/>
      </w:r>
    </w:p>
  </w:footnote>
  <w:footnote w:type="continuationSeparator" w:id="0">
    <w:p w14:paraId="1EA1E259" w14:textId="77777777" w:rsidR="00086286" w:rsidRDefault="00086286" w:rsidP="004E64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7C457B"/>
    <w:multiLevelType w:val="hybridMultilevel"/>
    <w:tmpl w:val="978C81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81D4540"/>
    <w:multiLevelType w:val="hybridMultilevel"/>
    <w:tmpl w:val="026AD6FA"/>
    <w:lvl w:ilvl="0" w:tplc="FA3C796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989850">
    <w:abstractNumId w:val="0"/>
  </w:num>
  <w:num w:numId="2" w16cid:durableId="4372176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B9E"/>
    <w:rsid w:val="00000AC0"/>
    <w:rsid w:val="000011C0"/>
    <w:rsid w:val="00001D37"/>
    <w:rsid w:val="0000388F"/>
    <w:rsid w:val="000113DC"/>
    <w:rsid w:val="00012615"/>
    <w:rsid w:val="00013C5D"/>
    <w:rsid w:val="00015504"/>
    <w:rsid w:val="000163E5"/>
    <w:rsid w:val="00017715"/>
    <w:rsid w:val="0001782D"/>
    <w:rsid w:val="00020E27"/>
    <w:rsid w:val="0002175A"/>
    <w:rsid w:val="00024BBB"/>
    <w:rsid w:val="00030EF0"/>
    <w:rsid w:val="00030FBB"/>
    <w:rsid w:val="00031482"/>
    <w:rsid w:val="0003233D"/>
    <w:rsid w:val="00034DA2"/>
    <w:rsid w:val="00035844"/>
    <w:rsid w:val="00035C2D"/>
    <w:rsid w:val="00036611"/>
    <w:rsid w:val="000366EA"/>
    <w:rsid w:val="00042929"/>
    <w:rsid w:val="00043712"/>
    <w:rsid w:val="00046FF0"/>
    <w:rsid w:val="00055D87"/>
    <w:rsid w:val="00057CCB"/>
    <w:rsid w:val="00061E5E"/>
    <w:rsid w:val="000620CA"/>
    <w:rsid w:val="0006226B"/>
    <w:rsid w:val="0006355D"/>
    <w:rsid w:val="00063B33"/>
    <w:rsid w:val="000670FD"/>
    <w:rsid w:val="00067539"/>
    <w:rsid w:val="000748EA"/>
    <w:rsid w:val="00074A69"/>
    <w:rsid w:val="00080155"/>
    <w:rsid w:val="00080BC2"/>
    <w:rsid w:val="00086286"/>
    <w:rsid w:val="00087635"/>
    <w:rsid w:val="00092591"/>
    <w:rsid w:val="00092E3A"/>
    <w:rsid w:val="000A165F"/>
    <w:rsid w:val="000A33AB"/>
    <w:rsid w:val="000A4471"/>
    <w:rsid w:val="000A578F"/>
    <w:rsid w:val="000A58CD"/>
    <w:rsid w:val="000A5F1E"/>
    <w:rsid w:val="000A65D7"/>
    <w:rsid w:val="000A6D7B"/>
    <w:rsid w:val="000A6F1D"/>
    <w:rsid w:val="000B0EA1"/>
    <w:rsid w:val="000B2636"/>
    <w:rsid w:val="000B3024"/>
    <w:rsid w:val="000B5962"/>
    <w:rsid w:val="000B5F2B"/>
    <w:rsid w:val="000B6C65"/>
    <w:rsid w:val="000C00F6"/>
    <w:rsid w:val="000C025B"/>
    <w:rsid w:val="000C075D"/>
    <w:rsid w:val="000C1BCD"/>
    <w:rsid w:val="000C2968"/>
    <w:rsid w:val="000C3E27"/>
    <w:rsid w:val="000C549D"/>
    <w:rsid w:val="000C5588"/>
    <w:rsid w:val="000D1F9C"/>
    <w:rsid w:val="000D280B"/>
    <w:rsid w:val="000D77E8"/>
    <w:rsid w:val="000E0293"/>
    <w:rsid w:val="000E3ECE"/>
    <w:rsid w:val="000E694C"/>
    <w:rsid w:val="000E6F14"/>
    <w:rsid w:val="000F1830"/>
    <w:rsid w:val="000F2EB7"/>
    <w:rsid w:val="000F39F3"/>
    <w:rsid w:val="000F5B3D"/>
    <w:rsid w:val="0010032F"/>
    <w:rsid w:val="001023D1"/>
    <w:rsid w:val="00103FD7"/>
    <w:rsid w:val="00104187"/>
    <w:rsid w:val="00105975"/>
    <w:rsid w:val="001108FC"/>
    <w:rsid w:val="0011135D"/>
    <w:rsid w:val="00114A31"/>
    <w:rsid w:val="00117462"/>
    <w:rsid w:val="00117AB7"/>
    <w:rsid w:val="00121156"/>
    <w:rsid w:val="00121454"/>
    <w:rsid w:val="00124BD1"/>
    <w:rsid w:val="00125A8B"/>
    <w:rsid w:val="001307F7"/>
    <w:rsid w:val="00133451"/>
    <w:rsid w:val="00134594"/>
    <w:rsid w:val="00137606"/>
    <w:rsid w:val="00137C20"/>
    <w:rsid w:val="001401B1"/>
    <w:rsid w:val="00146392"/>
    <w:rsid w:val="00150B11"/>
    <w:rsid w:val="001523FA"/>
    <w:rsid w:val="00152BBC"/>
    <w:rsid w:val="001558AB"/>
    <w:rsid w:val="001564B8"/>
    <w:rsid w:val="00156561"/>
    <w:rsid w:val="00157210"/>
    <w:rsid w:val="00157DDA"/>
    <w:rsid w:val="00157E61"/>
    <w:rsid w:val="00160DFE"/>
    <w:rsid w:val="0016598B"/>
    <w:rsid w:val="001666C1"/>
    <w:rsid w:val="0016769B"/>
    <w:rsid w:val="00171E1B"/>
    <w:rsid w:val="00172FBB"/>
    <w:rsid w:val="001753AB"/>
    <w:rsid w:val="001754DB"/>
    <w:rsid w:val="00175DA5"/>
    <w:rsid w:val="00177D72"/>
    <w:rsid w:val="00180453"/>
    <w:rsid w:val="00182063"/>
    <w:rsid w:val="00182289"/>
    <w:rsid w:val="001847F7"/>
    <w:rsid w:val="001848B9"/>
    <w:rsid w:val="00190BFB"/>
    <w:rsid w:val="00194982"/>
    <w:rsid w:val="001967C8"/>
    <w:rsid w:val="00197BCE"/>
    <w:rsid w:val="001A233B"/>
    <w:rsid w:val="001A2FBC"/>
    <w:rsid w:val="001A3945"/>
    <w:rsid w:val="001A6A6B"/>
    <w:rsid w:val="001B3C6B"/>
    <w:rsid w:val="001B4088"/>
    <w:rsid w:val="001B690A"/>
    <w:rsid w:val="001B6B1A"/>
    <w:rsid w:val="001C02B1"/>
    <w:rsid w:val="001C0583"/>
    <w:rsid w:val="001C05AA"/>
    <w:rsid w:val="001C7C5A"/>
    <w:rsid w:val="001D0ACD"/>
    <w:rsid w:val="001D340F"/>
    <w:rsid w:val="001D3BE6"/>
    <w:rsid w:val="001D43D0"/>
    <w:rsid w:val="001E01EB"/>
    <w:rsid w:val="001E0CE9"/>
    <w:rsid w:val="001F1CFC"/>
    <w:rsid w:val="001F268A"/>
    <w:rsid w:val="00200243"/>
    <w:rsid w:val="00200B31"/>
    <w:rsid w:val="002020DF"/>
    <w:rsid w:val="00204D94"/>
    <w:rsid w:val="002129E2"/>
    <w:rsid w:val="00213805"/>
    <w:rsid w:val="0022007D"/>
    <w:rsid w:val="00222CBA"/>
    <w:rsid w:val="002246A7"/>
    <w:rsid w:val="002264B4"/>
    <w:rsid w:val="00230C04"/>
    <w:rsid w:val="00230E20"/>
    <w:rsid w:val="00232D74"/>
    <w:rsid w:val="00237B7D"/>
    <w:rsid w:val="00240BA7"/>
    <w:rsid w:val="00242FEF"/>
    <w:rsid w:val="00244087"/>
    <w:rsid w:val="0025288E"/>
    <w:rsid w:val="00252920"/>
    <w:rsid w:val="002537DE"/>
    <w:rsid w:val="002539AA"/>
    <w:rsid w:val="00261D3F"/>
    <w:rsid w:val="002624EA"/>
    <w:rsid w:val="0026573A"/>
    <w:rsid w:val="00265B66"/>
    <w:rsid w:val="00266062"/>
    <w:rsid w:val="0026626B"/>
    <w:rsid w:val="00271035"/>
    <w:rsid w:val="0027419E"/>
    <w:rsid w:val="00277280"/>
    <w:rsid w:val="00280903"/>
    <w:rsid w:val="0028267A"/>
    <w:rsid w:val="0028612A"/>
    <w:rsid w:val="00286580"/>
    <w:rsid w:val="00287008"/>
    <w:rsid w:val="00287FEB"/>
    <w:rsid w:val="0029190C"/>
    <w:rsid w:val="00292802"/>
    <w:rsid w:val="00294EF7"/>
    <w:rsid w:val="00294F96"/>
    <w:rsid w:val="002A7741"/>
    <w:rsid w:val="002A7CCB"/>
    <w:rsid w:val="002B47AB"/>
    <w:rsid w:val="002B5184"/>
    <w:rsid w:val="002B599A"/>
    <w:rsid w:val="002B7748"/>
    <w:rsid w:val="002C1622"/>
    <w:rsid w:val="002C1BF0"/>
    <w:rsid w:val="002C4A8D"/>
    <w:rsid w:val="002C6946"/>
    <w:rsid w:val="002D0B8E"/>
    <w:rsid w:val="002D3817"/>
    <w:rsid w:val="002D51C1"/>
    <w:rsid w:val="002D5B19"/>
    <w:rsid w:val="002D6470"/>
    <w:rsid w:val="002D64B2"/>
    <w:rsid w:val="002D7203"/>
    <w:rsid w:val="002D7311"/>
    <w:rsid w:val="002E1A09"/>
    <w:rsid w:val="002E2069"/>
    <w:rsid w:val="002E2307"/>
    <w:rsid w:val="002E2C71"/>
    <w:rsid w:val="002E5E9F"/>
    <w:rsid w:val="002E65D4"/>
    <w:rsid w:val="002E7CC1"/>
    <w:rsid w:val="002F1A9D"/>
    <w:rsid w:val="002F4A5A"/>
    <w:rsid w:val="002F6507"/>
    <w:rsid w:val="00304640"/>
    <w:rsid w:val="00306423"/>
    <w:rsid w:val="003069D2"/>
    <w:rsid w:val="00306E4C"/>
    <w:rsid w:val="003108A0"/>
    <w:rsid w:val="00312F47"/>
    <w:rsid w:val="00313AD1"/>
    <w:rsid w:val="00321C18"/>
    <w:rsid w:val="00321C8F"/>
    <w:rsid w:val="003222C8"/>
    <w:rsid w:val="00322621"/>
    <w:rsid w:val="00322A0A"/>
    <w:rsid w:val="00323CF7"/>
    <w:rsid w:val="00325A7B"/>
    <w:rsid w:val="00333D5B"/>
    <w:rsid w:val="00335762"/>
    <w:rsid w:val="00350539"/>
    <w:rsid w:val="00350FB3"/>
    <w:rsid w:val="00351924"/>
    <w:rsid w:val="00351EC0"/>
    <w:rsid w:val="00353709"/>
    <w:rsid w:val="00355286"/>
    <w:rsid w:val="00355954"/>
    <w:rsid w:val="00361A3B"/>
    <w:rsid w:val="0036278C"/>
    <w:rsid w:val="00366855"/>
    <w:rsid w:val="00371706"/>
    <w:rsid w:val="0037204D"/>
    <w:rsid w:val="003736FE"/>
    <w:rsid w:val="00373773"/>
    <w:rsid w:val="00373955"/>
    <w:rsid w:val="00375FB9"/>
    <w:rsid w:val="00376D8E"/>
    <w:rsid w:val="00376EF5"/>
    <w:rsid w:val="00377FCD"/>
    <w:rsid w:val="00381423"/>
    <w:rsid w:val="003854F4"/>
    <w:rsid w:val="00386B8E"/>
    <w:rsid w:val="00392EA1"/>
    <w:rsid w:val="00393F99"/>
    <w:rsid w:val="0039452B"/>
    <w:rsid w:val="003947BF"/>
    <w:rsid w:val="003A5CBC"/>
    <w:rsid w:val="003A7130"/>
    <w:rsid w:val="003A7EFE"/>
    <w:rsid w:val="003B1282"/>
    <w:rsid w:val="003B1FC0"/>
    <w:rsid w:val="003B2656"/>
    <w:rsid w:val="003B3582"/>
    <w:rsid w:val="003B72BD"/>
    <w:rsid w:val="003C35B8"/>
    <w:rsid w:val="003C5D48"/>
    <w:rsid w:val="003C5F34"/>
    <w:rsid w:val="003C7EE4"/>
    <w:rsid w:val="003D29B8"/>
    <w:rsid w:val="003D29F7"/>
    <w:rsid w:val="003D41C1"/>
    <w:rsid w:val="003D4ED5"/>
    <w:rsid w:val="003D5224"/>
    <w:rsid w:val="003D7782"/>
    <w:rsid w:val="003D7DE3"/>
    <w:rsid w:val="003E02AB"/>
    <w:rsid w:val="003E03EF"/>
    <w:rsid w:val="003E28AA"/>
    <w:rsid w:val="003E2900"/>
    <w:rsid w:val="003E3450"/>
    <w:rsid w:val="003E4039"/>
    <w:rsid w:val="003E533E"/>
    <w:rsid w:val="003F0AE8"/>
    <w:rsid w:val="003F0E7C"/>
    <w:rsid w:val="003F79F7"/>
    <w:rsid w:val="004010FD"/>
    <w:rsid w:val="0040153D"/>
    <w:rsid w:val="004051F5"/>
    <w:rsid w:val="00406919"/>
    <w:rsid w:val="00406EEA"/>
    <w:rsid w:val="0041182C"/>
    <w:rsid w:val="00414D67"/>
    <w:rsid w:val="004163D6"/>
    <w:rsid w:val="0041753B"/>
    <w:rsid w:val="0042216D"/>
    <w:rsid w:val="00422819"/>
    <w:rsid w:val="00422E02"/>
    <w:rsid w:val="0042349D"/>
    <w:rsid w:val="00424DBD"/>
    <w:rsid w:val="004253DC"/>
    <w:rsid w:val="00427C0B"/>
    <w:rsid w:val="00427FCE"/>
    <w:rsid w:val="00435091"/>
    <w:rsid w:val="00435C2A"/>
    <w:rsid w:val="0044087D"/>
    <w:rsid w:val="00442FF0"/>
    <w:rsid w:val="00445C55"/>
    <w:rsid w:val="00451746"/>
    <w:rsid w:val="00454281"/>
    <w:rsid w:val="00455F2F"/>
    <w:rsid w:val="004572CB"/>
    <w:rsid w:val="004636E9"/>
    <w:rsid w:val="0046468C"/>
    <w:rsid w:val="00466AD7"/>
    <w:rsid w:val="00466CA0"/>
    <w:rsid w:val="004678B2"/>
    <w:rsid w:val="00475958"/>
    <w:rsid w:val="00475B10"/>
    <w:rsid w:val="004769DF"/>
    <w:rsid w:val="00480C95"/>
    <w:rsid w:val="00480F25"/>
    <w:rsid w:val="0048332F"/>
    <w:rsid w:val="00487400"/>
    <w:rsid w:val="004901D3"/>
    <w:rsid w:val="00490396"/>
    <w:rsid w:val="0049177D"/>
    <w:rsid w:val="004932EA"/>
    <w:rsid w:val="00496C07"/>
    <w:rsid w:val="004A2515"/>
    <w:rsid w:val="004A49B0"/>
    <w:rsid w:val="004A5445"/>
    <w:rsid w:val="004B0F7C"/>
    <w:rsid w:val="004B44D0"/>
    <w:rsid w:val="004B4744"/>
    <w:rsid w:val="004B5C34"/>
    <w:rsid w:val="004B701A"/>
    <w:rsid w:val="004C04F9"/>
    <w:rsid w:val="004C0B1D"/>
    <w:rsid w:val="004C0EE2"/>
    <w:rsid w:val="004C2708"/>
    <w:rsid w:val="004C452C"/>
    <w:rsid w:val="004D15EE"/>
    <w:rsid w:val="004D6488"/>
    <w:rsid w:val="004D753D"/>
    <w:rsid w:val="004E1C74"/>
    <w:rsid w:val="004E4860"/>
    <w:rsid w:val="004E640C"/>
    <w:rsid w:val="004E78B7"/>
    <w:rsid w:val="004F2D9B"/>
    <w:rsid w:val="004F4182"/>
    <w:rsid w:val="00501A36"/>
    <w:rsid w:val="00503BDA"/>
    <w:rsid w:val="0050672B"/>
    <w:rsid w:val="005108C2"/>
    <w:rsid w:val="00513017"/>
    <w:rsid w:val="005136B2"/>
    <w:rsid w:val="00513D45"/>
    <w:rsid w:val="00515108"/>
    <w:rsid w:val="00520EAA"/>
    <w:rsid w:val="00524AAE"/>
    <w:rsid w:val="0052559A"/>
    <w:rsid w:val="005260A0"/>
    <w:rsid w:val="00527264"/>
    <w:rsid w:val="005274E1"/>
    <w:rsid w:val="005278BB"/>
    <w:rsid w:val="005315EF"/>
    <w:rsid w:val="00533099"/>
    <w:rsid w:val="00535403"/>
    <w:rsid w:val="00535972"/>
    <w:rsid w:val="00536365"/>
    <w:rsid w:val="00536906"/>
    <w:rsid w:val="00537C24"/>
    <w:rsid w:val="00537E94"/>
    <w:rsid w:val="00540A5D"/>
    <w:rsid w:val="00541AB8"/>
    <w:rsid w:val="00541AEC"/>
    <w:rsid w:val="005425ED"/>
    <w:rsid w:val="00542FE5"/>
    <w:rsid w:val="005434BB"/>
    <w:rsid w:val="005460E7"/>
    <w:rsid w:val="005473FB"/>
    <w:rsid w:val="00547547"/>
    <w:rsid w:val="00550927"/>
    <w:rsid w:val="005533EF"/>
    <w:rsid w:val="00555A90"/>
    <w:rsid w:val="00557A31"/>
    <w:rsid w:val="0056019A"/>
    <w:rsid w:val="00565890"/>
    <w:rsid w:val="005705D6"/>
    <w:rsid w:val="005720C5"/>
    <w:rsid w:val="0057438F"/>
    <w:rsid w:val="00575B4D"/>
    <w:rsid w:val="00576CD9"/>
    <w:rsid w:val="0058040B"/>
    <w:rsid w:val="00580772"/>
    <w:rsid w:val="00582CE8"/>
    <w:rsid w:val="00583CEE"/>
    <w:rsid w:val="0058421C"/>
    <w:rsid w:val="005851F8"/>
    <w:rsid w:val="005858CE"/>
    <w:rsid w:val="0059036A"/>
    <w:rsid w:val="00590F8B"/>
    <w:rsid w:val="00591BE6"/>
    <w:rsid w:val="00595659"/>
    <w:rsid w:val="005A0B88"/>
    <w:rsid w:val="005A1230"/>
    <w:rsid w:val="005A2A21"/>
    <w:rsid w:val="005A2D6A"/>
    <w:rsid w:val="005A43E7"/>
    <w:rsid w:val="005A4A84"/>
    <w:rsid w:val="005A6A5B"/>
    <w:rsid w:val="005B0843"/>
    <w:rsid w:val="005B0F1A"/>
    <w:rsid w:val="005B180D"/>
    <w:rsid w:val="005B2BFB"/>
    <w:rsid w:val="005B400A"/>
    <w:rsid w:val="005B5B33"/>
    <w:rsid w:val="005B6578"/>
    <w:rsid w:val="005B7CBE"/>
    <w:rsid w:val="005C04B1"/>
    <w:rsid w:val="005C43D3"/>
    <w:rsid w:val="005C454C"/>
    <w:rsid w:val="005C614F"/>
    <w:rsid w:val="005D0A6F"/>
    <w:rsid w:val="005D189F"/>
    <w:rsid w:val="005D24F8"/>
    <w:rsid w:val="005D4819"/>
    <w:rsid w:val="005D7461"/>
    <w:rsid w:val="005D7476"/>
    <w:rsid w:val="005D7ACF"/>
    <w:rsid w:val="005E60A2"/>
    <w:rsid w:val="005E74F9"/>
    <w:rsid w:val="005E78AB"/>
    <w:rsid w:val="005F0320"/>
    <w:rsid w:val="005F1BE8"/>
    <w:rsid w:val="005F24A3"/>
    <w:rsid w:val="005F3868"/>
    <w:rsid w:val="005F4B86"/>
    <w:rsid w:val="005F4B89"/>
    <w:rsid w:val="005F6929"/>
    <w:rsid w:val="00606273"/>
    <w:rsid w:val="00606862"/>
    <w:rsid w:val="00611DEE"/>
    <w:rsid w:val="00617893"/>
    <w:rsid w:val="006221FB"/>
    <w:rsid w:val="00622607"/>
    <w:rsid w:val="0062293F"/>
    <w:rsid w:val="00625C83"/>
    <w:rsid w:val="006303ED"/>
    <w:rsid w:val="00631A91"/>
    <w:rsid w:val="0063490E"/>
    <w:rsid w:val="006359AC"/>
    <w:rsid w:val="006368D4"/>
    <w:rsid w:val="00637FEB"/>
    <w:rsid w:val="006406A5"/>
    <w:rsid w:val="006413E5"/>
    <w:rsid w:val="006417ED"/>
    <w:rsid w:val="00641AD9"/>
    <w:rsid w:val="0064371A"/>
    <w:rsid w:val="006437A0"/>
    <w:rsid w:val="006459A2"/>
    <w:rsid w:val="00651CD5"/>
    <w:rsid w:val="006528F5"/>
    <w:rsid w:val="006532C9"/>
    <w:rsid w:val="006553CF"/>
    <w:rsid w:val="0065665A"/>
    <w:rsid w:val="00660C57"/>
    <w:rsid w:val="00662A83"/>
    <w:rsid w:val="006648F1"/>
    <w:rsid w:val="00664BAD"/>
    <w:rsid w:val="006665EC"/>
    <w:rsid w:val="00666AD1"/>
    <w:rsid w:val="006678C6"/>
    <w:rsid w:val="00667E10"/>
    <w:rsid w:val="00670166"/>
    <w:rsid w:val="00670B6E"/>
    <w:rsid w:val="006738E0"/>
    <w:rsid w:val="00673A10"/>
    <w:rsid w:val="00673C2D"/>
    <w:rsid w:val="00674290"/>
    <w:rsid w:val="00674CAD"/>
    <w:rsid w:val="00676557"/>
    <w:rsid w:val="00680256"/>
    <w:rsid w:val="0068090A"/>
    <w:rsid w:val="00684548"/>
    <w:rsid w:val="00685804"/>
    <w:rsid w:val="00690887"/>
    <w:rsid w:val="00691694"/>
    <w:rsid w:val="00693290"/>
    <w:rsid w:val="006971A0"/>
    <w:rsid w:val="006A0DFF"/>
    <w:rsid w:val="006A6671"/>
    <w:rsid w:val="006B1F7F"/>
    <w:rsid w:val="006B2970"/>
    <w:rsid w:val="006B3051"/>
    <w:rsid w:val="006B3458"/>
    <w:rsid w:val="006B5D32"/>
    <w:rsid w:val="006B6B12"/>
    <w:rsid w:val="006B719C"/>
    <w:rsid w:val="006C223C"/>
    <w:rsid w:val="006C2F9C"/>
    <w:rsid w:val="006C4611"/>
    <w:rsid w:val="006C4B74"/>
    <w:rsid w:val="006C52D8"/>
    <w:rsid w:val="006C55C5"/>
    <w:rsid w:val="006C5C7E"/>
    <w:rsid w:val="006C6CA2"/>
    <w:rsid w:val="006C6CA7"/>
    <w:rsid w:val="006C7623"/>
    <w:rsid w:val="006D7E2C"/>
    <w:rsid w:val="006E0B03"/>
    <w:rsid w:val="006E2CCF"/>
    <w:rsid w:val="006E34FE"/>
    <w:rsid w:val="006E65A9"/>
    <w:rsid w:val="006F2555"/>
    <w:rsid w:val="006F2986"/>
    <w:rsid w:val="006F351A"/>
    <w:rsid w:val="006F3FF5"/>
    <w:rsid w:val="006F4B86"/>
    <w:rsid w:val="006F560E"/>
    <w:rsid w:val="006F7767"/>
    <w:rsid w:val="0070295D"/>
    <w:rsid w:val="007031FE"/>
    <w:rsid w:val="00705138"/>
    <w:rsid w:val="007123B1"/>
    <w:rsid w:val="0071352A"/>
    <w:rsid w:val="00715C7D"/>
    <w:rsid w:val="00720387"/>
    <w:rsid w:val="00721549"/>
    <w:rsid w:val="00721E5D"/>
    <w:rsid w:val="007262CE"/>
    <w:rsid w:val="007313D1"/>
    <w:rsid w:val="00731A12"/>
    <w:rsid w:val="00734B9E"/>
    <w:rsid w:val="00734EB7"/>
    <w:rsid w:val="00735AE8"/>
    <w:rsid w:val="00736628"/>
    <w:rsid w:val="00737250"/>
    <w:rsid w:val="007409CD"/>
    <w:rsid w:val="007445CD"/>
    <w:rsid w:val="00744948"/>
    <w:rsid w:val="0075037A"/>
    <w:rsid w:val="00750729"/>
    <w:rsid w:val="00750E08"/>
    <w:rsid w:val="007515C6"/>
    <w:rsid w:val="00751B9D"/>
    <w:rsid w:val="00754802"/>
    <w:rsid w:val="0075718A"/>
    <w:rsid w:val="00757DC0"/>
    <w:rsid w:val="00757EFD"/>
    <w:rsid w:val="00760E7A"/>
    <w:rsid w:val="007618E9"/>
    <w:rsid w:val="00761BCE"/>
    <w:rsid w:val="007677EA"/>
    <w:rsid w:val="0077161F"/>
    <w:rsid w:val="00772329"/>
    <w:rsid w:val="00773F6A"/>
    <w:rsid w:val="00773FD5"/>
    <w:rsid w:val="00775851"/>
    <w:rsid w:val="00776195"/>
    <w:rsid w:val="00777FF9"/>
    <w:rsid w:val="0078360B"/>
    <w:rsid w:val="00787E1C"/>
    <w:rsid w:val="007900A1"/>
    <w:rsid w:val="00791AC1"/>
    <w:rsid w:val="00793B14"/>
    <w:rsid w:val="007A0357"/>
    <w:rsid w:val="007A04DA"/>
    <w:rsid w:val="007A04F8"/>
    <w:rsid w:val="007A1725"/>
    <w:rsid w:val="007A3209"/>
    <w:rsid w:val="007A5F66"/>
    <w:rsid w:val="007B0FBC"/>
    <w:rsid w:val="007C4A94"/>
    <w:rsid w:val="007C5494"/>
    <w:rsid w:val="007C5817"/>
    <w:rsid w:val="007D1F4C"/>
    <w:rsid w:val="007D2A2E"/>
    <w:rsid w:val="007D2A74"/>
    <w:rsid w:val="007D4EBA"/>
    <w:rsid w:val="007D527B"/>
    <w:rsid w:val="007E1501"/>
    <w:rsid w:val="007E7836"/>
    <w:rsid w:val="007F011F"/>
    <w:rsid w:val="007F29E5"/>
    <w:rsid w:val="007F38FA"/>
    <w:rsid w:val="007F46A2"/>
    <w:rsid w:val="007F5044"/>
    <w:rsid w:val="007F5053"/>
    <w:rsid w:val="007F508F"/>
    <w:rsid w:val="007F54A8"/>
    <w:rsid w:val="007F57D9"/>
    <w:rsid w:val="008016AF"/>
    <w:rsid w:val="00802176"/>
    <w:rsid w:val="0080233C"/>
    <w:rsid w:val="0080450B"/>
    <w:rsid w:val="0081227B"/>
    <w:rsid w:val="0081602C"/>
    <w:rsid w:val="008205A8"/>
    <w:rsid w:val="0082066A"/>
    <w:rsid w:val="008208D4"/>
    <w:rsid w:val="00824937"/>
    <w:rsid w:val="008263B9"/>
    <w:rsid w:val="00826BA0"/>
    <w:rsid w:val="00826FD3"/>
    <w:rsid w:val="008278F3"/>
    <w:rsid w:val="0083083A"/>
    <w:rsid w:val="0083106D"/>
    <w:rsid w:val="00833343"/>
    <w:rsid w:val="00834E04"/>
    <w:rsid w:val="00834F77"/>
    <w:rsid w:val="008404A7"/>
    <w:rsid w:val="00840D11"/>
    <w:rsid w:val="0084136E"/>
    <w:rsid w:val="00843343"/>
    <w:rsid w:val="00843B76"/>
    <w:rsid w:val="00844371"/>
    <w:rsid w:val="00847610"/>
    <w:rsid w:val="008517C4"/>
    <w:rsid w:val="00853271"/>
    <w:rsid w:val="00854462"/>
    <w:rsid w:val="008605D5"/>
    <w:rsid w:val="008609C2"/>
    <w:rsid w:val="008628F8"/>
    <w:rsid w:val="0086363A"/>
    <w:rsid w:val="00865105"/>
    <w:rsid w:val="00865E11"/>
    <w:rsid w:val="00865F6D"/>
    <w:rsid w:val="00866092"/>
    <w:rsid w:val="0087352D"/>
    <w:rsid w:val="0087625C"/>
    <w:rsid w:val="00880F85"/>
    <w:rsid w:val="008821EC"/>
    <w:rsid w:val="00882BAE"/>
    <w:rsid w:val="00886382"/>
    <w:rsid w:val="00891948"/>
    <w:rsid w:val="00892112"/>
    <w:rsid w:val="008925F8"/>
    <w:rsid w:val="008964F8"/>
    <w:rsid w:val="00896C9F"/>
    <w:rsid w:val="008A1D93"/>
    <w:rsid w:val="008A28DC"/>
    <w:rsid w:val="008A404C"/>
    <w:rsid w:val="008A5499"/>
    <w:rsid w:val="008A684A"/>
    <w:rsid w:val="008A69FA"/>
    <w:rsid w:val="008A6F3C"/>
    <w:rsid w:val="008B01B2"/>
    <w:rsid w:val="008B1E22"/>
    <w:rsid w:val="008B2707"/>
    <w:rsid w:val="008B4C53"/>
    <w:rsid w:val="008B572E"/>
    <w:rsid w:val="008B6901"/>
    <w:rsid w:val="008C2049"/>
    <w:rsid w:val="008C562E"/>
    <w:rsid w:val="008D10AA"/>
    <w:rsid w:val="008D2C59"/>
    <w:rsid w:val="008D3FC3"/>
    <w:rsid w:val="008D4440"/>
    <w:rsid w:val="008D44E6"/>
    <w:rsid w:val="008D55E4"/>
    <w:rsid w:val="008E014D"/>
    <w:rsid w:val="008E0B1A"/>
    <w:rsid w:val="008E222A"/>
    <w:rsid w:val="008E2670"/>
    <w:rsid w:val="008E3E3B"/>
    <w:rsid w:val="008E45B3"/>
    <w:rsid w:val="008E4FAA"/>
    <w:rsid w:val="008E5795"/>
    <w:rsid w:val="008E7308"/>
    <w:rsid w:val="008E796F"/>
    <w:rsid w:val="008F388B"/>
    <w:rsid w:val="008F3B84"/>
    <w:rsid w:val="008F5180"/>
    <w:rsid w:val="008F586D"/>
    <w:rsid w:val="008F6D9F"/>
    <w:rsid w:val="009032B8"/>
    <w:rsid w:val="00904629"/>
    <w:rsid w:val="00904665"/>
    <w:rsid w:val="00907B95"/>
    <w:rsid w:val="0091216B"/>
    <w:rsid w:val="00912657"/>
    <w:rsid w:val="00912854"/>
    <w:rsid w:val="00914EDD"/>
    <w:rsid w:val="009166F3"/>
    <w:rsid w:val="0092084E"/>
    <w:rsid w:val="00920A4E"/>
    <w:rsid w:val="00923126"/>
    <w:rsid w:val="00927143"/>
    <w:rsid w:val="009277F3"/>
    <w:rsid w:val="009304AD"/>
    <w:rsid w:val="00931ED2"/>
    <w:rsid w:val="00933381"/>
    <w:rsid w:val="0093342C"/>
    <w:rsid w:val="00933970"/>
    <w:rsid w:val="00933BDB"/>
    <w:rsid w:val="00934C54"/>
    <w:rsid w:val="00940006"/>
    <w:rsid w:val="0094176A"/>
    <w:rsid w:val="00943BB6"/>
    <w:rsid w:val="00943C87"/>
    <w:rsid w:val="00946677"/>
    <w:rsid w:val="00946B5F"/>
    <w:rsid w:val="00947C2D"/>
    <w:rsid w:val="00947F58"/>
    <w:rsid w:val="00950BC7"/>
    <w:rsid w:val="00952177"/>
    <w:rsid w:val="00952636"/>
    <w:rsid w:val="00955E60"/>
    <w:rsid w:val="00956BDD"/>
    <w:rsid w:val="00963640"/>
    <w:rsid w:val="009641EA"/>
    <w:rsid w:val="009643FE"/>
    <w:rsid w:val="00964F08"/>
    <w:rsid w:val="009724E9"/>
    <w:rsid w:val="0097290F"/>
    <w:rsid w:val="00976425"/>
    <w:rsid w:val="0098072E"/>
    <w:rsid w:val="009816C9"/>
    <w:rsid w:val="00981C74"/>
    <w:rsid w:val="009823FC"/>
    <w:rsid w:val="00985448"/>
    <w:rsid w:val="00991BDF"/>
    <w:rsid w:val="009939D6"/>
    <w:rsid w:val="00993A04"/>
    <w:rsid w:val="009A3000"/>
    <w:rsid w:val="009A3815"/>
    <w:rsid w:val="009A504A"/>
    <w:rsid w:val="009C0253"/>
    <w:rsid w:val="009C2A1A"/>
    <w:rsid w:val="009C5588"/>
    <w:rsid w:val="009C6857"/>
    <w:rsid w:val="009C7750"/>
    <w:rsid w:val="009D109B"/>
    <w:rsid w:val="009D1596"/>
    <w:rsid w:val="009D2F1B"/>
    <w:rsid w:val="009D30B7"/>
    <w:rsid w:val="009D3C8C"/>
    <w:rsid w:val="009D5F2B"/>
    <w:rsid w:val="009D6723"/>
    <w:rsid w:val="009E41CA"/>
    <w:rsid w:val="009E5508"/>
    <w:rsid w:val="009E73B0"/>
    <w:rsid w:val="009F1144"/>
    <w:rsid w:val="009F190B"/>
    <w:rsid w:val="009F6A68"/>
    <w:rsid w:val="00A0129F"/>
    <w:rsid w:val="00A02562"/>
    <w:rsid w:val="00A02F9E"/>
    <w:rsid w:val="00A037A1"/>
    <w:rsid w:val="00A06948"/>
    <w:rsid w:val="00A071B1"/>
    <w:rsid w:val="00A0773C"/>
    <w:rsid w:val="00A11C44"/>
    <w:rsid w:val="00A16783"/>
    <w:rsid w:val="00A17E40"/>
    <w:rsid w:val="00A23605"/>
    <w:rsid w:val="00A25AAF"/>
    <w:rsid w:val="00A263D3"/>
    <w:rsid w:val="00A27E31"/>
    <w:rsid w:val="00A32DF7"/>
    <w:rsid w:val="00A37692"/>
    <w:rsid w:val="00A40399"/>
    <w:rsid w:val="00A4047F"/>
    <w:rsid w:val="00A404D4"/>
    <w:rsid w:val="00A40D37"/>
    <w:rsid w:val="00A4141E"/>
    <w:rsid w:val="00A41CFA"/>
    <w:rsid w:val="00A44D5C"/>
    <w:rsid w:val="00A463F1"/>
    <w:rsid w:val="00A4705B"/>
    <w:rsid w:val="00A47C47"/>
    <w:rsid w:val="00A50307"/>
    <w:rsid w:val="00A5370E"/>
    <w:rsid w:val="00A555EF"/>
    <w:rsid w:val="00A6011F"/>
    <w:rsid w:val="00A6187A"/>
    <w:rsid w:val="00A629E9"/>
    <w:rsid w:val="00A639D4"/>
    <w:rsid w:val="00A64506"/>
    <w:rsid w:val="00A65691"/>
    <w:rsid w:val="00A66EA0"/>
    <w:rsid w:val="00A73603"/>
    <w:rsid w:val="00A74E0B"/>
    <w:rsid w:val="00A7621F"/>
    <w:rsid w:val="00A819E6"/>
    <w:rsid w:val="00A81B6B"/>
    <w:rsid w:val="00A8258E"/>
    <w:rsid w:val="00A83281"/>
    <w:rsid w:val="00A838DB"/>
    <w:rsid w:val="00A84CEE"/>
    <w:rsid w:val="00A87CC9"/>
    <w:rsid w:val="00A87EE5"/>
    <w:rsid w:val="00A92795"/>
    <w:rsid w:val="00AA011E"/>
    <w:rsid w:val="00AA1B74"/>
    <w:rsid w:val="00AA3681"/>
    <w:rsid w:val="00AA727B"/>
    <w:rsid w:val="00AB3EE8"/>
    <w:rsid w:val="00AB5F65"/>
    <w:rsid w:val="00AC49F2"/>
    <w:rsid w:val="00AD1A92"/>
    <w:rsid w:val="00AD2937"/>
    <w:rsid w:val="00AD4484"/>
    <w:rsid w:val="00AD4A8B"/>
    <w:rsid w:val="00AE1290"/>
    <w:rsid w:val="00AE3BBB"/>
    <w:rsid w:val="00AE58C3"/>
    <w:rsid w:val="00AF4B4E"/>
    <w:rsid w:val="00AF5B0A"/>
    <w:rsid w:val="00AF60AA"/>
    <w:rsid w:val="00B00C09"/>
    <w:rsid w:val="00B01F73"/>
    <w:rsid w:val="00B0664C"/>
    <w:rsid w:val="00B12490"/>
    <w:rsid w:val="00B17502"/>
    <w:rsid w:val="00B17818"/>
    <w:rsid w:val="00B23955"/>
    <w:rsid w:val="00B2632A"/>
    <w:rsid w:val="00B265CB"/>
    <w:rsid w:val="00B312CE"/>
    <w:rsid w:val="00B32E0E"/>
    <w:rsid w:val="00B4177F"/>
    <w:rsid w:val="00B43D40"/>
    <w:rsid w:val="00B44A2A"/>
    <w:rsid w:val="00B46836"/>
    <w:rsid w:val="00B47A28"/>
    <w:rsid w:val="00B47F80"/>
    <w:rsid w:val="00B522C1"/>
    <w:rsid w:val="00B52AE0"/>
    <w:rsid w:val="00B53666"/>
    <w:rsid w:val="00B54E07"/>
    <w:rsid w:val="00B555E6"/>
    <w:rsid w:val="00B556D8"/>
    <w:rsid w:val="00B56C2F"/>
    <w:rsid w:val="00B6075B"/>
    <w:rsid w:val="00B67819"/>
    <w:rsid w:val="00B6793A"/>
    <w:rsid w:val="00B716E5"/>
    <w:rsid w:val="00B7537F"/>
    <w:rsid w:val="00B76273"/>
    <w:rsid w:val="00B80655"/>
    <w:rsid w:val="00B817CD"/>
    <w:rsid w:val="00B82D73"/>
    <w:rsid w:val="00B839F1"/>
    <w:rsid w:val="00B906E3"/>
    <w:rsid w:val="00B90FA4"/>
    <w:rsid w:val="00B92AF9"/>
    <w:rsid w:val="00B94085"/>
    <w:rsid w:val="00B963A7"/>
    <w:rsid w:val="00B97F2A"/>
    <w:rsid w:val="00BA0978"/>
    <w:rsid w:val="00BA5A88"/>
    <w:rsid w:val="00BA5FB3"/>
    <w:rsid w:val="00BA78C2"/>
    <w:rsid w:val="00BB0C75"/>
    <w:rsid w:val="00BB456B"/>
    <w:rsid w:val="00BB48BC"/>
    <w:rsid w:val="00BB534A"/>
    <w:rsid w:val="00BB5891"/>
    <w:rsid w:val="00BB7066"/>
    <w:rsid w:val="00BC1F98"/>
    <w:rsid w:val="00BC353D"/>
    <w:rsid w:val="00BC48C9"/>
    <w:rsid w:val="00BC6F36"/>
    <w:rsid w:val="00BD405D"/>
    <w:rsid w:val="00BE2176"/>
    <w:rsid w:val="00BE62C8"/>
    <w:rsid w:val="00BE7FAB"/>
    <w:rsid w:val="00BF1393"/>
    <w:rsid w:val="00BF3086"/>
    <w:rsid w:val="00BF3B2A"/>
    <w:rsid w:val="00BF59CC"/>
    <w:rsid w:val="00BF5AEC"/>
    <w:rsid w:val="00BF7694"/>
    <w:rsid w:val="00C0241C"/>
    <w:rsid w:val="00C0245A"/>
    <w:rsid w:val="00C02D13"/>
    <w:rsid w:val="00C036E2"/>
    <w:rsid w:val="00C0448D"/>
    <w:rsid w:val="00C07742"/>
    <w:rsid w:val="00C107CA"/>
    <w:rsid w:val="00C16238"/>
    <w:rsid w:val="00C222A4"/>
    <w:rsid w:val="00C22BC7"/>
    <w:rsid w:val="00C238E9"/>
    <w:rsid w:val="00C31191"/>
    <w:rsid w:val="00C3618A"/>
    <w:rsid w:val="00C37602"/>
    <w:rsid w:val="00C41390"/>
    <w:rsid w:val="00C43082"/>
    <w:rsid w:val="00C4326A"/>
    <w:rsid w:val="00C4430F"/>
    <w:rsid w:val="00C446E2"/>
    <w:rsid w:val="00C45594"/>
    <w:rsid w:val="00C459AD"/>
    <w:rsid w:val="00C4665D"/>
    <w:rsid w:val="00C50E78"/>
    <w:rsid w:val="00C51673"/>
    <w:rsid w:val="00C52E68"/>
    <w:rsid w:val="00C53C23"/>
    <w:rsid w:val="00C564E5"/>
    <w:rsid w:val="00C60558"/>
    <w:rsid w:val="00C61DB7"/>
    <w:rsid w:val="00C6606A"/>
    <w:rsid w:val="00C668A8"/>
    <w:rsid w:val="00C70959"/>
    <w:rsid w:val="00C710AE"/>
    <w:rsid w:val="00C742C6"/>
    <w:rsid w:val="00C75B8B"/>
    <w:rsid w:val="00C808FC"/>
    <w:rsid w:val="00C82D75"/>
    <w:rsid w:val="00C83707"/>
    <w:rsid w:val="00C851BD"/>
    <w:rsid w:val="00C853A3"/>
    <w:rsid w:val="00C873C6"/>
    <w:rsid w:val="00C87504"/>
    <w:rsid w:val="00C91EC9"/>
    <w:rsid w:val="00C91F60"/>
    <w:rsid w:val="00C9346C"/>
    <w:rsid w:val="00C94A61"/>
    <w:rsid w:val="00C965AC"/>
    <w:rsid w:val="00CA0919"/>
    <w:rsid w:val="00CA2A3D"/>
    <w:rsid w:val="00CA4F15"/>
    <w:rsid w:val="00CA6832"/>
    <w:rsid w:val="00CB036D"/>
    <w:rsid w:val="00CB099F"/>
    <w:rsid w:val="00CB13A2"/>
    <w:rsid w:val="00CB5F46"/>
    <w:rsid w:val="00CB6CA0"/>
    <w:rsid w:val="00CB6CEA"/>
    <w:rsid w:val="00CB711F"/>
    <w:rsid w:val="00CB7830"/>
    <w:rsid w:val="00CB7C0F"/>
    <w:rsid w:val="00CC0107"/>
    <w:rsid w:val="00CC7C35"/>
    <w:rsid w:val="00CD3A8E"/>
    <w:rsid w:val="00CD55C0"/>
    <w:rsid w:val="00CD5DDA"/>
    <w:rsid w:val="00CD735D"/>
    <w:rsid w:val="00CE098E"/>
    <w:rsid w:val="00CE194E"/>
    <w:rsid w:val="00CE6C8E"/>
    <w:rsid w:val="00CE6CC4"/>
    <w:rsid w:val="00CF1900"/>
    <w:rsid w:val="00CF2793"/>
    <w:rsid w:val="00CF4B70"/>
    <w:rsid w:val="00CF52A3"/>
    <w:rsid w:val="00CF548F"/>
    <w:rsid w:val="00CF604D"/>
    <w:rsid w:val="00CF63C9"/>
    <w:rsid w:val="00CF6423"/>
    <w:rsid w:val="00CF6CBE"/>
    <w:rsid w:val="00D004FA"/>
    <w:rsid w:val="00D02212"/>
    <w:rsid w:val="00D05DB1"/>
    <w:rsid w:val="00D072F7"/>
    <w:rsid w:val="00D13395"/>
    <w:rsid w:val="00D15EC7"/>
    <w:rsid w:val="00D229C4"/>
    <w:rsid w:val="00D23238"/>
    <w:rsid w:val="00D23242"/>
    <w:rsid w:val="00D26FFD"/>
    <w:rsid w:val="00D27285"/>
    <w:rsid w:val="00D27783"/>
    <w:rsid w:val="00D318F1"/>
    <w:rsid w:val="00D31A33"/>
    <w:rsid w:val="00D31F27"/>
    <w:rsid w:val="00D32FEA"/>
    <w:rsid w:val="00D3318D"/>
    <w:rsid w:val="00D36D27"/>
    <w:rsid w:val="00D37D0A"/>
    <w:rsid w:val="00D412B1"/>
    <w:rsid w:val="00D5005C"/>
    <w:rsid w:val="00D53A61"/>
    <w:rsid w:val="00D53D35"/>
    <w:rsid w:val="00D53EB0"/>
    <w:rsid w:val="00D54D38"/>
    <w:rsid w:val="00D567B3"/>
    <w:rsid w:val="00D56C54"/>
    <w:rsid w:val="00D60054"/>
    <w:rsid w:val="00D6324A"/>
    <w:rsid w:val="00D65432"/>
    <w:rsid w:val="00D6560D"/>
    <w:rsid w:val="00D6760B"/>
    <w:rsid w:val="00D67E9D"/>
    <w:rsid w:val="00D755A0"/>
    <w:rsid w:val="00D756F0"/>
    <w:rsid w:val="00D801B7"/>
    <w:rsid w:val="00D835A3"/>
    <w:rsid w:val="00D836E0"/>
    <w:rsid w:val="00D92EB3"/>
    <w:rsid w:val="00D936BF"/>
    <w:rsid w:val="00D948B3"/>
    <w:rsid w:val="00D958C6"/>
    <w:rsid w:val="00D964F5"/>
    <w:rsid w:val="00D97C3D"/>
    <w:rsid w:val="00D97CE7"/>
    <w:rsid w:val="00DA1960"/>
    <w:rsid w:val="00DA22A9"/>
    <w:rsid w:val="00DA29A2"/>
    <w:rsid w:val="00DA2FAA"/>
    <w:rsid w:val="00DA4492"/>
    <w:rsid w:val="00DA4A1C"/>
    <w:rsid w:val="00DA637C"/>
    <w:rsid w:val="00DB0D7F"/>
    <w:rsid w:val="00DB0E26"/>
    <w:rsid w:val="00DB1E8F"/>
    <w:rsid w:val="00DB4A70"/>
    <w:rsid w:val="00DB52E0"/>
    <w:rsid w:val="00DB7D79"/>
    <w:rsid w:val="00DC1F1B"/>
    <w:rsid w:val="00DC290F"/>
    <w:rsid w:val="00DC2D48"/>
    <w:rsid w:val="00DC3913"/>
    <w:rsid w:val="00DC3E71"/>
    <w:rsid w:val="00DC4E43"/>
    <w:rsid w:val="00DC5CB4"/>
    <w:rsid w:val="00DC6173"/>
    <w:rsid w:val="00DD25C2"/>
    <w:rsid w:val="00DE2069"/>
    <w:rsid w:val="00DE22B5"/>
    <w:rsid w:val="00DE25B9"/>
    <w:rsid w:val="00DE3BB0"/>
    <w:rsid w:val="00DE4BD4"/>
    <w:rsid w:val="00DE653A"/>
    <w:rsid w:val="00DF0D39"/>
    <w:rsid w:val="00DF3DDA"/>
    <w:rsid w:val="00DF4A80"/>
    <w:rsid w:val="00DF59CA"/>
    <w:rsid w:val="00E00E59"/>
    <w:rsid w:val="00E03C65"/>
    <w:rsid w:val="00E0491A"/>
    <w:rsid w:val="00E04DFA"/>
    <w:rsid w:val="00E04EDE"/>
    <w:rsid w:val="00E066E2"/>
    <w:rsid w:val="00E1038A"/>
    <w:rsid w:val="00E10485"/>
    <w:rsid w:val="00E22758"/>
    <w:rsid w:val="00E240D1"/>
    <w:rsid w:val="00E319EB"/>
    <w:rsid w:val="00E32F11"/>
    <w:rsid w:val="00E33912"/>
    <w:rsid w:val="00E349AC"/>
    <w:rsid w:val="00E37BCB"/>
    <w:rsid w:val="00E40E7A"/>
    <w:rsid w:val="00E410E6"/>
    <w:rsid w:val="00E41774"/>
    <w:rsid w:val="00E420C3"/>
    <w:rsid w:val="00E441E0"/>
    <w:rsid w:val="00E450B0"/>
    <w:rsid w:val="00E458BE"/>
    <w:rsid w:val="00E465F3"/>
    <w:rsid w:val="00E5025D"/>
    <w:rsid w:val="00E5058B"/>
    <w:rsid w:val="00E50883"/>
    <w:rsid w:val="00E5703C"/>
    <w:rsid w:val="00E57A7E"/>
    <w:rsid w:val="00E602C7"/>
    <w:rsid w:val="00E605EE"/>
    <w:rsid w:val="00E622C3"/>
    <w:rsid w:val="00E6350E"/>
    <w:rsid w:val="00E63F7E"/>
    <w:rsid w:val="00E67490"/>
    <w:rsid w:val="00E67A02"/>
    <w:rsid w:val="00E710D0"/>
    <w:rsid w:val="00E718A4"/>
    <w:rsid w:val="00E72D8C"/>
    <w:rsid w:val="00E76B85"/>
    <w:rsid w:val="00E8387B"/>
    <w:rsid w:val="00E83B7A"/>
    <w:rsid w:val="00E85309"/>
    <w:rsid w:val="00E86118"/>
    <w:rsid w:val="00E924AD"/>
    <w:rsid w:val="00E92A5C"/>
    <w:rsid w:val="00E934E0"/>
    <w:rsid w:val="00E9693E"/>
    <w:rsid w:val="00EA0213"/>
    <w:rsid w:val="00EA1376"/>
    <w:rsid w:val="00EA160E"/>
    <w:rsid w:val="00EA4E0A"/>
    <w:rsid w:val="00EA5538"/>
    <w:rsid w:val="00EA64C5"/>
    <w:rsid w:val="00EB2748"/>
    <w:rsid w:val="00EB3D54"/>
    <w:rsid w:val="00EB60DE"/>
    <w:rsid w:val="00EC1562"/>
    <w:rsid w:val="00EC197B"/>
    <w:rsid w:val="00EC64CF"/>
    <w:rsid w:val="00EC6FC7"/>
    <w:rsid w:val="00EC74A9"/>
    <w:rsid w:val="00EC7BCB"/>
    <w:rsid w:val="00ED14D4"/>
    <w:rsid w:val="00ED357B"/>
    <w:rsid w:val="00ED6067"/>
    <w:rsid w:val="00ED71AE"/>
    <w:rsid w:val="00ED7CCA"/>
    <w:rsid w:val="00EE0865"/>
    <w:rsid w:val="00EE2E04"/>
    <w:rsid w:val="00EE3621"/>
    <w:rsid w:val="00EE36F2"/>
    <w:rsid w:val="00EE7653"/>
    <w:rsid w:val="00EE79F5"/>
    <w:rsid w:val="00EF159C"/>
    <w:rsid w:val="00EF1E29"/>
    <w:rsid w:val="00EF46AE"/>
    <w:rsid w:val="00F001D0"/>
    <w:rsid w:val="00F019F8"/>
    <w:rsid w:val="00F036B5"/>
    <w:rsid w:val="00F0443B"/>
    <w:rsid w:val="00F04DCF"/>
    <w:rsid w:val="00F05236"/>
    <w:rsid w:val="00F0764F"/>
    <w:rsid w:val="00F104DA"/>
    <w:rsid w:val="00F11EE1"/>
    <w:rsid w:val="00F1551E"/>
    <w:rsid w:val="00F20D0C"/>
    <w:rsid w:val="00F22CD3"/>
    <w:rsid w:val="00F2409A"/>
    <w:rsid w:val="00F2578A"/>
    <w:rsid w:val="00F27549"/>
    <w:rsid w:val="00F313C1"/>
    <w:rsid w:val="00F321FA"/>
    <w:rsid w:val="00F32A15"/>
    <w:rsid w:val="00F32C73"/>
    <w:rsid w:val="00F35ECA"/>
    <w:rsid w:val="00F41701"/>
    <w:rsid w:val="00F42D7A"/>
    <w:rsid w:val="00F4345A"/>
    <w:rsid w:val="00F4541F"/>
    <w:rsid w:val="00F502EE"/>
    <w:rsid w:val="00F51529"/>
    <w:rsid w:val="00F52F4F"/>
    <w:rsid w:val="00F53C7E"/>
    <w:rsid w:val="00F54322"/>
    <w:rsid w:val="00F55ACE"/>
    <w:rsid w:val="00F55AE6"/>
    <w:rsid w:val="00F563AB"/>
    <w:rsid w:val="00F60451"/>
    <w:rsid w:val="00F6080B"/>
    <w:rsid w:val="00F60DA6"/>
    <w:rsid w:val="00F610FC"/>
    <w:rsid w:val="00F616D9"/>
    <w:rsid w:val="00F61A37"/>
    <w:rsid w:val="00F625BE"/>
    <w:rsid w:val="00F6340E"/>
    <w:rsid w:val="00F6402B"/>
    <w:rsid w:val="00F6716A"/>
    <w:rsid w:val="00F67DDC"/>
    <w:rsid w:val="00F735B8"/>
    <w:rsid w:val="00F747FA"/>
    <w:rsid w:val="00F75E11"/>
    <w:rsid w:val="00F765F7"/>
    <w:rsid w:val="00F77265"/>
    <w:rsid w:val="00F8186C"/>
    <w:rsid w:val="00F86226"/>
    <w:rsid w:val="00F9106D"/>
    <w:rsid w:val="00F923EB"/>
    <w:rsid w:val="00F9264A"/>
    <w:rsid w:val="00F95C85"/>
    <w:rsid w:val="00FA1F97"/>
    <w:rsid w:val="00FA4A85"/>
    <w:rsid w:val="00FA5B25"/>
    <w:rsid w:val="00FA5E6B"/>
    <w:rsid w:val="00FB3053"/>
    <w:rsid w:val="00FB66EA"/>
    <w:rsid w:val="00FC39E7"/>
    <w:rsid w:val="00FC7A8E"/>
    <w:rsid w:val="00FD0670"/>
    <w:rsid w:val="00FD1F6A"/>
    <w:rsid w:val="00FD3B82"/>
    <w:rsid w:val="00FD3B94"/>
    <w:rsid w:val="00FD3BD1"/>
    <w:rsid w:val="00FD45E1"/>
    <w:rsid w:val="00FD4FA1"/>
    <w:rsid w:val="00FD627C"/>
    <w:rsid w:val="00FD6424"/>
    <w:rsid w:val="00FE014E"/>
    <w:rsid w:val="00FE0BB3"/>
    <w:rsid w:val="00FE1611"/>
    <w:rsid w:val="00FE1EC6"/>
    <w:rsid w:val="00FE2A3A"/>
    <w:rsid w:val="00FE4E01"/>
    <w:rsid w:val="00FE4F18"/>
    <w:rsid w:val="00FE5A3A"/>
    <w:rsid w:val="00FE74C4"/>
    <w:rsid w:val="00FF13D8"/>
    <w:rsid w:val="00FF38F6"/>
    <w:rsid w:val="00FF5799"/>
    <w:rsid w:val="00FF6E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178C33"/>
  <w15:docId w15:val="{D0A1C43C-5DDB-7E46-AF37-BFC605F67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40C"/>
    <w:pPr>
      <w:spacing w:line="480" w:lineRule="auto"/>
      <w:jc w:val="both"/>
    </w:pPr>
    <w:rPr>
      <w:rFonts w:ascii="Times New Roman" w:hAnsi="Times New Roman" w:cs="Times New Roman"/>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63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BB5891"/>
    <w:pPr>
      <w:tabs>
        <w:tab w:val="center" w:pos="4536"/>
        <w:tab w:val="right" w:pos="9072"/>
      </w:tabs>
      <w:spacing w:after="0" w:line="240" w:lineRule="auto"/>
    </w:pPr>
  </w:style>
  <w:style w:type="character" w:customStyle="1" w:styleId="En-tteCar">
    <w:name w:val="En-tête Car"/>
    <w:basedOn w:val="Policepardfaut"/>
    <w:link w:val="En-tte"/>
    <w:uiPriority w:val="99"/>
    <w:rsid w:val="00BB5891"/>
  </w:style>
  <w:style w:type="paragraph" w:styleId="Pieddepage">
    <w:name w:val="footer"/>
    <w:basedOn w:val="Normal"/>
    <w:link w:val="PieddepageCar"/>
    <w:uiPriority w:val="99"/>
    <w:unhideWhenUsed/>
    <w:rsid w:val="00BB58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B5891"/>
  </w:style>
  <w:style w:type="paragraph" w:styleId="Paragraphedeliste">
    <w:name w:val="List Paragraph"/>
    <w:basedOn w:val="Normal"/>
    <w:uiPriority w:val="34"/>
    <w:qFormat/>
    <w:rsid w:val="00673A10"/>
    <w:pPr>
      <w:ind w:left="720"/>
      <w:contextualSpacing/>
    </w:pPr>
  </w:style>
  <w:style w:type="character" w:styleId="Marquedecommentaire">
    <w:name w:val="annotation reference"/>
    <w:basedOn w:val="Policepardfaut"/>
    <w:uiPriority w:val="99"/>
    <w:semiHidden/>
    <w:unhideWhenUsed/>
    <w:rsid w:val="003B3582"/>
    <w:rPr>
      <w:sz w:val="16"/>
      <w:szCs w:val="16"/>
    </w:rPr>
  </w:style>
  <w:style w:type="paragraph" w:styleId="Commentaire">
    <w:name w:val="annotation text"/>
    <w:basedOn w:val="Normal"/>
    <w:link w:val="CommentaireCar"/>
    <w:uiPriority w:val="99"/>
    <w:unhideWhenUsed/>
    <w:rsid w:val="003B3582"/>
    <w:pPr>
      <w:spacing w:line="240" w:lineRule="auto"/>
    </w:pPr>
    <w:rPr>
      <w:sz w:val="20"/>
      <w:szCs w:val="20"/>
    </w:rPr>
  </w:style>
  <w:style w:type="character" w:customStyle="1" w:styleId="CommentaireCar">
    <w:name w:val="Commentaire Car"/>
    <w:basedOn w:val="Policepardfaut"/>
    <w:link w:val="Commentaire"/>
    <w:uiPriority w:val="99"/>
    <w:rsid w:val="003B3582"/>
    <w:rPr>
      <w:sz w:val="20"/>
      <w:szCs w:val="20"/>
    </w:rPr>
  </w:style>
  <w:style w:type="paragraph" w:styleId="Objetducommentaire">
    <w:name w:val="annotation subject"/>
    <w:basedOn w:val="Commentaire"/>
    <w:next w:val="Commentaire"/>
    <w:link w:val="ObjetducommentaireCar"/>
    <w:uiPriority w:val="99"/>
    <w:semiHidden/>
    <w:unhideWhenUsed/>
    <w:rsid w:val="003B3582"/>
    <w:rPr>
      <w:b/>
      <w:bCs/>
    </w:rPr>
  </w:style>
  <w:style w:type="character" w:customStyle="1" w:styleId="ObjetducommentaireCar">
    <w:name w:val="Objet du commentaire Car"/>
    <w:basedOn w:val="CommentaireCar"/>
    <w:link w:val="Objetducommentaire"/>
    <w:uiPriority w:val="99"/>
    <w:semiHidden/>
    <w:rsid w:val="003B3582"/>
    <w:rPr>
      <w:b/>
      <w:bCs/>
      <w:sz w:val="20"/>
      <w:szCs w:val="20"/>
    </w:rPr>
  </w:style>
  <w:style w:type="paragraph" w:styleId="Rvision">
    <w:name w:val="Revision"/>
    <w:hidden/>
    <w:uiPriority w:val="99"/>
    <w:semiHidden/>
    <w:rsid w:val="003B3582"/>
    <w:pPr>
      <w:spacing w:after="0" w:line="240" w:lineRule="auto"/>
    </w:pPr>
  </w:style>
  <w:style w:type="paragraph" w:styleId="Textedebulles">
    <w:name w:val="Balloon Text"/>
    <w:basedOn w:val="Normal"/>
    <w:link w:val="TextedebullesCar"/>
    <w:uiPriority w:val="99"/>
    <w:semiHidden/>
    <w:unhideWhenUsed/>
    <w:rsid w:val="008628F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628F8"/>
    <w:rPr>
      <w:rFonts w:ascii="Segoe UI" w:hAnsi="Segoe UI" w:cs="Segoe UI"/>
      <w:sz w:val="18"/>
      <w:szCs w:val="18"/>
    </w:rPr>
  </w:style>
  <w:style w:type="paragraph" w:customStyle="1" w:styleId="BCAuthorAddress">
    <w:name w:val="BC_Author_Address"/>
    <w:basedOn w:val="Normal"/>
    <w:next w:val="Normal"/>
    <w:rsid w:val="004E640C"/>
    <w:pPr>
      <w:spacing w:after="240"/>
      <w:jc w:val="center"/>
    </w:pPr>
    <w:rPr>
      <w:rFonts w:ascii="Times" w:eastAsia="Times New Roman" w:hAnsi="Times"/>
      <w:szCs w:val="20"/>
    </w:rPr>
  </w:style>
  <w:style w:type="paragraph" w:customStyle="1" w:styleId="TAMainText">
    <w:name w:val="TA_Main_Text"/>
    <w:basedOn w:val="Normal"/>
    <w:rsid w:val="004E640C"/>
    <w:pPr>
      <w:spacing w:after="0"/>
      <w:ind w:firstLine="202"/>
    </w:pPr>
    <w:rPr>
      <w:rFonts w:ascii="Times" w:eastAsia="Times New Roman" w:hAnsi="Times"/>
      <w:szCs w:val="20"/>
    </w:rPr>
  </w:style>
  <w:style w:type="paragraph" w:styleId="Lgende">
    <w:name w:val="caption"/>
    <w:basedOn w:val="Normal"/>
    <w:next w:val="Normal"/>
    <w:uiPriority w:val="35"/>
    <w:unhideWhenUsed/>
    <w:qFormat/>
    <w:rsid w:val="00A50307"/>
    <w:pPr>
      <w:spacing w:after="200" w:line="240" w:lineRule="auto"/>
    </w:pPr>
  </w:style>
  <w:style w:type="paragraph" w:styleId="Bibliographie">
    <w:name w:val="Bibliography"/>
    <w:basedOn w:val="Normal"/>
    <w:next w:val="Normal"/>
    <w:uiPriority w:val="37"/>
    <w:unhideWhenUsed/>
    <w:rsid w:val="004C2708"/>
    <w:pPr>
      <w:tabs>
        <w:tab w:val="left" w:pos="504"/>
      </w:tabs>
      <w:spacing w:after="0" w:line="240" w:lineRule="auto"/>
      <w:ind w:left="504" w:hanging="504"/>
    </w:pPr>
  </w:style>
  <w:style w:type="character" w:styleId="Textedelespacerserv">
    <w:name w:val="Placeholder Text"/>
    <w:basedOn w:val="Policepardfaut"/>
    <w:uiPriority w:val="99"/>
    <w:semiHidden/>
    <w:rsid w:val="00266062"/>
    <w:rPr>
      <w:color w:val="808080"/>
    </w:rPr>
  </w:style>
  <w:style w:type="paragraph" w:styleId="NormalWeb">
    <w:name w:val="Normal (Web)"/>
    <w:basedOn w:val="Normal"/>
    <w:uiPriority w:val="99"/>
    <w:unhideWhenUsed/>
    <w:rsid w:val="00940006"/>
  </w:style>
  <w:style w:type="paragraph" w:customStyle="1" w:styleId="2">
    <w:name w:val="正文2"/>
    <w:basedOn w:val="Normal"/>
    <w:next w:val="Normal"/>
    <w:qFormat/>
    <w:rsid w:val="00A4705B"/>
    <w:pPr>
      <w:widowControl w:val="0"/>
      <w:spacing w:after="0" w:line="240" w:lineRule="auto"/>
      <w:jc w:val="center"/>
    </w:pPr>
    <w:rPr>
      <w:rFonts w:eastAsia="Times New Roman" w:cstheme="minorBidi"/>
      <w:kern w:val="2"/>
      <w:sz w:val="16"/>
      <w:szCs w:val="22"/>
      <w:lang w:eastAsia="zh-CN"/>
      <w14:ligatures w14:val="standardContextual"/>
    </w:rPr>
  </w:style>
  <w:style w:type="character" w:styleId="Lienhypertexte">
    <w:name w:val="Hyperlink"/>
    <w:basedOn w:val="Policepardfaut"/>
    <w:uiPriority w:val="99"/>
    <w:unhideWhenUsed/>
    <w:rsid w:val="00CF63C9"/>
    <w:rPr>
      <w:color w:val="0563C1" w:themeColor="hyperlink"/>
      <w:u w:val="single"/>
    </w:rPr>
  </w:style>
  <w:style w:type="character" w:styleId="Mentionnonrsolue">
    <w:name w:val="Unresolved Mention"/>
    <w:basedOn w:val="Policepardfaut"/>
    <w:uiPriority w:val="99"/>
    <w:semiHidden/>
    <w:unhideWhenUsed/>
    <w:rsid w:val="00CF63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965">
      <w:bodyDiv w:val="1"/>
      <w:marLeft w:val="0"/>
      <w:marRight w:val="0"/>
      <w:marTop w:val="0"/>
      <w:marBottom w:val="0"/>
      <w:divBdr>
        <w:top w:val="none" w:sz="0" w:space="0" w:color="auto"/>
        <w:left w:val="none" w:sz="0" w:space="0" w:color="auto"/>
        <w:bottom w:val="none" w:sz="0" w:space="0" w:color="auto"/>
        <w:right w:val="none" w:sz="0" w:space="0" w:color="auto"/>
      </w:divBdr>
    </w:div>
    <w:div w:id="72121248">
      <w:bodyDiv w:val="1"/>
      <w:marLeft w:val="0"/>
      <w:marRight w:val="0"/>
      <w:marTop w:val="0"/>
      <w:marBottom w:val="0"/>
      <w:divBdr>
        <w:top w:val="none" w:sz="0" w:space="0" w:color="auto"/>
        <w:left w:val="none" w:sz="0" w:space="0" w:color="auto"/>
        <w:bottom w:val="none" w:sz="0" w:space="0" w:color="auto"/>
        <w:right w:val="none" w:sz="0" w:space="0" w:color="auto"/>
      </w:divBdr>
      <w:divsChild>
        <w:div w:id="1871449647">
          <w:marLeft w:val="0"/>
          <w:marRight w:val="0"/>
          <w:marTop w:val="0"/>
          <w:marBottom w:val="0"/>
          <w:divBdr>
            <w:top w:val="none" w:sz="0" w:space="0" w:color="auto"/>
            <w:left w:val="none" w:sz="0" w:space="0" w:color="auto"/>
            <w:bottom w:val="none" w:sz="0" w:space="0" w:color="auto"/>
            <w:right w:val="none" w:sz="0" w:space="0" w:color="auto"/>
          </w:divBdr>
          <w:divsChild>
            <w:div w:id="1800225586">
              <w:marLeft w:val="0"/>
              <w:marRight w:val="0"/>
              <w:marTop w:val="0"/>
              <w:marBottom w:val="0"/>
              <w:divBdr>
                <w:top w:val="none" w:sz="0" w:space="0" w:color="auto"/>
                <w:left w:val="none" w:sz="0" w:space="0" w:color="auto"/>
                <w:bottom w:val="none" w:sz="0" w:space="0" w:color="auto"/>
                <w:right w:val="none" w:sz="0" w:space="0" w:color="auto"/>
              </w:divBdr>
              <w:divsChild>
                <w:div w:id="78512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02648">
          <w:marLeft w:val="0"/>
          <w:marRight w:val="0"/>
          <w:marTop w:val="0"/>
          <w:marBottom w:val="0"/>
          <w:divBdr>
            <w:top w:val="none" w:sz="0" w:space="0" w:color="auto"/>
            <w:left w:val="none" w:sz="0" w:space="0" w:color="auto"/>
            <w:bottom w:val="none" w:sz="0" w:space="0" w:color="auto"/>
            <w:right w:val="none" w:sz="0" w:space="0" w:color="auto"/>
          </w:divBdr>
          <w:divsChild>
            <w:div w:id="292642199">
              <w:marLeft w:val="0"/>
              <w:marRight w:val="0"/>
              <w:marTop w:val="0"/>
              <w:marBottom w:val="0"/>
              <w:divBdr>
                <w:top w:val="none" w:sz="0" w:space="0" w:color="auto"/>
                <w:left w:val="none" w:sz="0" w:space="0" w:color="auto"/>
                <w:bottom w:val="none" w:sz="0" w:space="0" w:color="auto"/>
                <w:right w:val="none" w:sz="0" w:space="0" w:color="auto"/>
              </w:divBdr>
              <w:divsChild>
                <w:div w:id="244413074">
                  <w:marLeft w:val="0"/>
                  <w:marRight w:val="0"/>
                  <w:marTop w:val="0"/>
                  <w:marBottom w:val="0"/>
                  <w:divBdr>
                    <w:top w:val="none" w:sz="0" w:space="0" w:color="auto"/>
                    <w:left w:val="none" w:sz="0" w:space="0" w:color="auto"/>
                    <w:bottom w:val="none" w:sz="0" w:space="0" w:color="auto"/>
                    <w:right w:val="none" w:sz="0" w:space="0" w:color="auto"/>
                  </w:divBdr>
                  <w:divsChild>
                    <w:div w:id="578254878">
                      <w:marLeft w:val="0"/>
                      <w:marRight w:val="0"/>
                      <w:marTop w:val="0"/>
                      <w:marBottom w:val="0"/>
                      <w:divBdr>
                        <w:top w:val="none" w:sz="0" w:space="0" w:color="auto"/>
                        <w:left w:val="none" w:sz="0" w:space="0" w:color="auto"/>
                        <w:bottom w:val="none" w:sz="0" w:space="0" w:color="auto"/>
                        <w:right w:val="none" w:sz="0" w:space="0" w:color="auto"/>
                      </w:divBdr>
                    </w:div>
                    <w:div w:id="1233008024">
                      <w:marLeft w:val="0"/>
                      <w:marRight w:val="0"/>
                      <w:marTop w:val="0"/>
                      <w:marBottom w:val="0"/>
                      <w:divBdr>
                        <w:top w:val="none" w:sz="0" w:space="0" w:color="auto"/>
                        <w:left w:val="none" w:sz="0" w:space="0" w:color="auto"/>
                        <w:bottom w:val="none" w:sz="0" w:space="0" w:color="auto"/>
                        <w:right w:val="none" w:sz="0" w:space="0" w:color="auto"/>
                      </w:divBdr>
                    </w:div>
                  </w:divsChild>
                </w:div>
                <w:div w:id="774133883">
                  <w:marLeft w:val="0"/>
                  <w:marRight w:val="0"/>
                  <w:marTop w:val="0"/>
                  <w:marBottom w:val="0"/>
                  <w:divBdr>
                    <w:top w:val="none" w:sz="0" w:space="0" w:color="auto"/>
                    <w:left w:val="none" w:sz="0" w:space="0" w:color="auto"/>
                    <w:bottom w:val="none" w:sz="0" w:space="0" w:color="auto"/>
                    <w:right w:val="none" w:sz="0" w:space="0" w:color="auto"/>
                  </w:divBdr>
                  <w:divsChild>
                    <w:div w:id="168382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21661">
      <w:bodyDiv w:val="1"/>
      <w:marLeft w:val="0"/>
      <w:marRight w:val="0"/>
      <w:marTop w:val="0"/>
      <w:marBottom w:val="0"/>
      <w:divBdr>
        <w:top w:val="none" w:sz="0" w:space="0" w:color="auto"/>
        <w:left w:val="none" w:sz="0" w:space="0" w:color="auto"/>
        <w:bottom w:val="none" w:sz="0" w:space="0" w:color="auto"/>
        <w:right w:val="none" w:sz="0" w:space="0" w:color="auto"/>
      </w:divBdr>
      <w:divsChild>
        <w:div w:id="1905677058">
          <w:marLeft w:val="0"/>
          <w:marRight w:val="0"/>
          <w:marTop w:val="0"/>
          <w:marBottom w:val="0"/>
          <w:divBdr>
            <w:top w:val="none" w:sz="0" w:space="0" w:color="auto"/>
            <w:left w:val="none" w:sz="0" w:space="0" w:color="auto"/>
            <w:bottom w:val="none" w:sz="0" w:space="0" w:color="auto"/>
            <w:right w:val="none" w:sz="0" w:space="0" w:color="auto"/>
          </w:divBdr>
          <w:divsChild>
            <w:div w:id="206989048">
              <w:marLeft w:val="0"/>
              <w:marRight w:val="0"/>
              <w:marTop w:val="0"/>
              <w:marBottom w:val="0"/>
              <w:divBdr>
                <w:top w:val="none" w:sz="0" w:space="0" w:color="auto"/>
                <w:left w:val="none" w:sz="0" w:space="0" w:color="auto"/>
                <w:bottom w:val="none" w:sz="0" w:space="0" w:color="auto"/>
                <w:right w:val="none" w:sz="0" w:space="0" w:color="auto"/>
              </w:divBdr>
              <w:divsChild>
                <w:div w:id="848252927">
                  <w:marLeft w:val="0"/>
                  <w:marRight w:val="0"/>
                  <w:marTop w:val="0"/>
                  <w:marBottom w:val="0"/>
                  <w:divBdr>
                    <w:top w:val="none" w:sz="0" w:space="0" w:color="auto"/>
                    <w:left w:val="none" w:sz="0" w:space="0" w:color="auto"/>
                    <w:bottom w:val="none" w:sz="0" w:space="0" w:color="auto"/>
                    <w:right w:val="none" w:sz="0" w:space="0" w:color="auto"/>
                  </w:divBdr>
                  <w:divsChild>
                    <w:div w:id="142075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23863">
      <w:bodyDiv w:val="1"/>
      <w:marLeft w:val="0"/>
      <w:marRight w:val="0"/>
      <w:marTop w:val="0"/>
      <w:marBottom w:val="0"/>
      <w:divBdr>
        <w:top w:val="none" w:sz="0" w:space="0" w:color="auto"/>
        <w:left w:val="none" w:sz="0" w:space="0" w:color="auto"/>
        <w:bottom w:val="none" w:sz="0" w:space="0" w:color="auto"/>
        <w:right w:val="none" w:sz="0" w:space="0" w:color="auto"/>
      </w:divBdr>
    </w:div>
    <w:div w:id="107942442">
      <w:bodyDiv w:val="1"/>
      <w:marLeft w:val="0"/>
      <w:marRight w:val="0"/>
      <w:marTop w:val="0"/>
      <w:marBottom w:val="0"/>
      <w:divBdr>
        <w:top w:val="none" w:sz="0" w:space="0" w:color="auto"/>
        <w:left w:val="none" w:sz="0" w:space="0" w:color="auto"/>
        <w:bottom w:val="none" w:sz="0" w:space="0" w:color="auto"/>
        <w:right w:val="none" w:sz="0" w:space="0" w:color="auto"/>
      </w:divBdr>
      <w:divsChild>
        <w:div w:id="509688142">
          <w:marLeft w:val="0"/>
          <w:marRight w:val="0"/>
          <w:marTop w:val="0"/>
          <w:marBottom w:val="0"/>
          <w:divBdr>
            <w:top w:val="none" w:sz="0" w:space="0" w:color="auto"/>
            <w:left w:val="none" w:sz="0" w:space="0" w:color="auto"/>
            <w:bottom w:val="none" w:sz="0" w:space="0" w:color="auto"/>
            <w:right w:val="none" w:sz="0" w:space="0" w:color="auto"/>
          </w:divBdr>
          <w:divsChild>
            <w:div w:id="602614140">
              <w:marLeft w:val="0"/>
              <w:marRight w:val="0"/>
              <w:marTop w:val="0"/>
              <w:marBottom w:val="0"/>
              <w:divBdr>
                <w:top w:val="none" w:sz="0" w:space="0" w:color="auto"/>
                <w:left w:val="none" w:sz="0" w:space="0" w:color="auto"/>
                <w:bottom w:val="none" w:sz="0" w:space="0" w:color="auto"/>
                <w:right w:val="none" w:sz="0" w:space="0" w:color="auto"/>
              </w:divBdr>
              <w:divsChild>
                <w:div w:id="78658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159031">
      <w:bodyDiv w:val="1"/>
      <w:marLeft w:val="0"/>
      <w:marRight w:val="0"/>
      <w:marTop w:val="0"/>
      <w:marBottom w:val="0"/>
      <w:divBdr>
        <w:top w:val="none" w:sz="0" w:space="0" w:color="auto"/>
        <w:left w:val="none" w:sz="0" w:space="0" w:color="auto"/>
        <w:bottom w:val="none" w:sz="0" w:space="0" w:color="auto"/>
        <w:right w:val="none" w:sz="0" w:space="0" w:color="auto"/>
      </w:divBdr>
      <w:divsChild>
        <w:div w:id="153448943">
          <w:marLeft w:val="0"/>
          <w:marRight w:val="0"/>
          <w:marTop w:val="0"/>
          <w:marBottom w:val="0"/>
          <w:divBdr>
            <w:top w:val="none" w:sz="0" w:space="0" w:color="auto"/>
            <w:left w:val="none" w:sz="0" w:space="0" w:color="auto"/>
            <w:bottom w:val="none" w:sz="0" w:space="0" w:color="auto"/>
            <w:right w:val="none" w:sz="0" w:space="0" w:color="auto"/>
          </w:divBdr>
          <w:divsChild>
            <w:div w:id="2134517766">
              <w:marLeft w:val="0"/>
              <w:marRight w:val="0"/>
              <w:marTop w:val="0"/>
              <w:marBottom w:val="0"/>
              <w:divBdr>
                <w:top w:val="none" w:sz="0" w:space="0" w:color="auto"/>
                <w:left w:val="none" w:sz="0" w:space="0" w:color="auto"/>
                <w:bottom w:val="none" w:sz="0" w:space="0" w:color="auto"/>
                <w:right w:val="none" w:sz="0" w:space="0" w:color="auto"/>
              </w:divBdr>
              <w:divsChild>
                <w:div w:id="20373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736870">
      <w:bodyDiv w:val="1"/>
      <w:marLeft w:val="0"/>
      <w:marRight w:val="0"/>
      <w:marTop w:val="0"/>
      <w:marBottom w:val="0"/>
      <w:divBdr>
        <w:top w:val="none" w:sz="0" w:space="0" w:color="auto"/>
        <w:left w:val="none" w:sz="0" w:space="0" w:color="auto"/>
        <w:bottom w:val="none" w:sz="0" w:space="0" w:color="auto"/>
        <w:right w:val="none" w:sz="0" w:space="0" w:color="auto"/>
      </w:divBdr>
    </w:div>
    <w:div w:id="321474499">
      <w:bodyDiv w:val="1"/>
      <w:marLeft w:val="0"/>
      <w:marRight w:val="0"/>
      <w:marTop w:val="0"/>
      <w:marBottom w:val="0"/>
      <w:divBdr>
        <w:top w:val="none" w:sz="0" w:space="0" w:color="auto"/>
        <w:left w:val="none" w:sz="0" w:space="0" w:color="auto"/>
        <w:bottom w:val="none" w:sz="0" w:space="0" w:color="auto"/>
        <w:right w:val="none" w:sz="0" w:space="0" w:color="auto"/>
      </w:divBdr>
      <w:divsChild>
        <w:div w:id="1500344582">
          <w:marLeft w:val="0"/>
          <w:marRight w:val="0"/>
          <w:marTop w:val="0"/>
          <w:marBottom w:val="0"/>
          <w:divBdr>
            <w:top w:val="none" w:sz="0" w:space="0" w:color="auto"/>
            <w:left w:val="none" w:sz="0" w:space="0" w:color="auto"/>
            <w:bottom w:val="none" w:sz="0" w:space="0" w:color="auto"/>
            <w:right w:val="none" w:sz="0" w:space="0" w:color="auto"/>
          </w:divBdr>
          <w:divsChild>
            <w:div w:id="2011129645">
              <w:marLeft w:val="0"/>
              <w:marRight w:val="0"/>
              <w:marTop w:val="0"/>
              <w:marBottom w:val="0"/>
              <w:divBdr>
                <w:top w:val="none" w:sz="0" w:space="0" w:color="auto"/>
                <w:left w:val="none" w:sz="0" w:space="0" w:color="auto"/>
                <w:bottom w:val="none" w:sz="0" w:space="0" w:color="auto"/>
                <w:right w:val="none" w:sz="0" w:space="0" w:color="auto"/>
              </w:divBdr>
              <w:divsChild>
                <w:div w:id="81687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259910">
      <w:bodyDiv w:val="1"/>
      <w:marLeft w:val="0"/>
      <w:marRight w:val="0"/>
      <w:marTop w:val="0"/>
      <w:marBottom w:val="0"/>
      <w:divBdr>
        <w:top w:val="none" w:sz="0" w:space="0" w:color="auto"/>
        <w:left w:val="none" w:sz="0" w:space="0" w:color="auto"/>
        <w:bottom w:val="none" w:sz="0" w:space="0" w:color="auto"/>
        <w:right w:val="none" w:sz="0" w:space="0" w:color="auto"/>
      </w:divBdr>
    </w:div>
    <w:div w:id="422608658">
      <w:bodyDiv w:val="1"/>
      <w:marLeft w:val="0"/>
      <w:marRight w:val="0"/>
      <w:marTop w:val="0"/>
      <w:marBottom w:val="0"/>
      <w:divBdr>
        <w:top w:val="none" w:sz="0" w:space="0" w:color="auto"/>
        <w:left w:val="none" w:sz="0" w:space="0" w:color="auto"/>
        <w:bottom w:val="none" w:sz="0" w:space="0" w:color="auto"/>
        <w:right w:val="none" w:sz="0" w:space="0" w:color="auto"/>
      </w:divBdr>
      <w:divsChild>
        <w:div w:id="2026900421">
          <w:marLeft w:val="0"/>
          <w:marRight w:val="0"/>
          <w:marTop w:val="0"/>
          <w:marBottom w:val="0"/>
          <w:divBdr>
            <w:top w:val="none" w:sz="0" w:space="0" w:color="auto"/>
            <w:left w:val="none" w:sz="0" w:space="0" w:color="auto"/>
            <w:bottom w:val="none" w:sz="0" w:space="0" w:color="auto"/>
            <w:right w:val="none" w:sz="0" w:space="0" w:color="auto"/>
          </w:divBdr>
          <w:divsChild>
            <w:div w:id="510536296">
              <w:marLeft w:val="0"/>
              <w:marRight w:val="0"/>
              <w:marTop w:val="0"/>
              <w:marBottom w:val="0"/>
              <w:divBdr>
                <w:top w:val="none" w:sz="0" w:space="0" w:color="auto"/>
                <w:left w:val="none" w:sz="0" w:space="0" w:color="auto"/>
                <w:bottom w:val="none" w:sz="0" w:space="0" w:color="auto"/>
                <w:right w:val="none" w:sz="0" w:space="0" w:color="auto"/>
              </w:divBdr>
              <w:divsChild>
                <w:div w:id="214303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22438">
      <w:bodyDiv w:val="1"/>
      <w:marLeft w:val="0"/>
      <w:marRight w:val="0"/>
      <w:marTop w:val="0"/>
      <w:marBottom w:val="0"/>
      <w:divBdr>
        <w:top w:val="none" w:sz="0" w:space="0" w:color="auto"/>
        <w:left w:val="none" w:sz="0" w:space="0" w:color="auto"/>
        <w:bottom w:val="none" w:sz="0" w:space="0" w:color="auto"/>
        <w:right w:val="none" w:sz="0" w:space="0" w:color="auto"/>
      </w:divBdr>
    </w:div>
    <w:div w:id="592127563">
      <w:bodyDiv w:val="1"/>
      <w:marLeft w:val="0"/>
      <w:marRight w:val="0"/>
      <w:marTop w:val="0"/>
      <w:marBottom w:val="0"/>
      <w:divBdr>
        <w:top w:val="none" w:sz="0" w:space="0" w:color="auto"/>
        <w:left w:val="none" w:sz="0" w:space="0" w:color="auto"/>
        <w:bottom w:val="none" w:sz="0" w:space="0" w:color="auto"/>
        <w:right w:val="none" w:sz="0" w:space="0" w:color="auto"/>
      </w:divBdr>
      <w:divsChild>
        <w:div w:id="547885308">
          <w:marLeft w:val="0"/>
          <w:marRight w:val="0"/>
          <w:marTop w:val="0"/>
          <w:marBottom w:val="0"/>
          <w:divBdr>
            <w:top w:val="none" w:sz="0" w:space="0" w:color="auto"/>
            <w:left w:val="none" w:sz="0" w:space="0" w:color="auto"/>
            <w:bottom w:val="none" w:sz="0" w:space="0" w:color="auto"/>
            <w:right w:val="none" w:sz="0" w:space="0" w:color="auto"/>
          </w:divBdr>
          <w:divsChild>
            <w:div w:id="1133909161">
              <w:marLeft w:val="0"/>
              <w:marRight w:val="0"/>
              <w:marTop w:val="0"/>
              <w:marBottom w:val="0"/>
              <w:divBdr>
                <w:top w:val="none" w:sz="0" w:space="0" w:color="auto"/>
                <w:left w:val="none" w:sz="0" w:space="0" w:color="auto"/>
                <w:bottom w:val="none" w:sz="0" w:space="0" w:color="auto"/>
                <w:right w:val="none" w:sz="0" w:space="0" w:color="auto"/>
              </w:divBdr>
              <w:divsChild>
                <w:div w:id="183333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860006">
      <w:bodyDiv w:val="1"/>
      <w:marLeft w:val="0"/>
      <w:marRight w:val="0"/>
      <w:marTop w:val="0"/>
      <w:marBottom w:val="0"/>
      <w:divBdr>
        <w:top w:val="none" w:sz="0" w:space="0" w:color="auto"/>
        <w:left w:val="none" w:sz="0" w:space="0" w:color="auto"/>
        <w:bottom w:val="none" w:sz="0" w:space="0" w:color="auto"/>
        <w:right w:val="none" w:sz="0" w:space="0" w:color="auto"/>
      </w:divBdr>
      <w:divsChild>
        <w:div w:id="2005428069">
          <w:marLeft w:val="0"/>
          <w:marRight w:val="0"/>
          <w:marTop w:val="0"/>
          <w:marBottom w:val="0"/>
          <w:divBdr>
            <w:top w:val="none" w:sz="0" w:space="0" w:color="auto"/>
            <w:left w:val="none" w:sz="0" w:space="0" w:color="auto"/>
            <w:bottom w:val="none" w:sz="0" w:space="0" w:color="auto"/>
            <w:right w:val="none" w:sz="0" w:space="0" w:color="auto"/>
          </w:divBdr>
          <w:divsChild>
            <w:div w:id="1892156232">
              <w:marLeft w:val="0"/>
              <w:marRight w:val="0"/>
              <w:marTop w:val="0"/>
              <w:marBottom w:val="0"/>
              <w:divBdr>
                <w:top w:val="none" w:sz="0" w:space="0" w:color="auto"/>
                <w:left w:val="none" w:sz="0" w:space="0" w:color="auto"/>
                <w:bottom w:val="none" w:sz="0" w:space="0" w:color="auto"/>
                <w:right w:val="none" w:sz="0" w:space="0" w:color="auto"/>
              </w:divBdr>
              <w:divsChild>
                <w:div w:id="122325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654671">
      <w:bodyDiv w:val="1"/>
      <w:marLeft w:val="0"/>
      <w:marRight w:val="0"/>
      <w:marTop w:val="0"/>
      <w:marBottom w:val="0"/>
      <w:divBdr>
        <w:top w:val="none" w:sz="0" w:space="0" w:color="auto"/>
        <w:left w:val="none" w:sz="0" w:space="0" w:color="auto"/>
        <w:bottom w:val="none" w:sz="0" w:space="0" w:color="auto"/>
        <w:right w:val="none" w:sz="0" w:space="0" w:color="auto"/>
      </w:divBdr>
    </w:div>
    <w:div w:id="743334382">
      <w:bodyDiv w:val="1"/>
      <w:marLeft w:val="0"/>
      <w:marRight w:val="0"/>
      <w:marTop w:val="0"/>
      <w:marBottom w:val="0"/>
      <w:divBdr>
        <w:top w:val="none" w:sz="0" w:space="0" w:color="auto"/>
        <w:left w:val="none" w:sz="0" w:space="0" w:color="auto"/>
        <w:bottom w:val="none" w:sz="0" w:space="0" w:color="auto"/>
        <w:right w:val="none" w:sz="0" w:space="0" w:color="auto"/>
      </w:divBdr>
      <w:divsChild>
        <w:div w:id="175920795">
          <w:marLeft w:val="0"/>
          <w:marRight w:val="0"/>
          <w:marTop w:val="0"/>
          <w:marBottom w:val="0"/>
          <w:divBdr>
            <w:top w:val="none" w:sz="0" w:space="0" w:color="auto"/>
            <w:left w:val="none" w:sz="0" w:space="0" w:color="auto"/>
            <w:bottom w:val="none" w:sz="0" w:space="0" w:color="auto"/>
            <w:right w:val="none" w:sz="0" w:space="0" w:color="auto"/>
          </w:divBdr>
          <w:divsChild>
            <w:div w:id="1695839133">
              <w:marLeft w:val="0"/>
              <w:marRight w:val="0"/>
              <w:marTop w:val="0"/>
              <w:marBottom w:val="0"/>
              <w:divBdr>
                <w:top w:val="none" w:sz="0" w:space="0" w:color="auto"/>
                <w:left w:val="none" w:sz="0" w:space="0" w:color="auto"/>
                <w:bottom w:val="none" w:sz="0" w:space="0" w:color="auto"/>
                <w:right w:val="none" w:sz="0" w:space="0" w:color="auto"/>
              </w:divBdr>
              <w:divsChild>
                <w:div w:id="1981375598">
                  <w:marLeft w:val="0"/>
                  <w:marRight w:val="0"/>
                  <w:marTop w:val="0"/>
                  <w:marBottom w:val="0"/>
                  <w:divBdr>
                    <w:top w:val="none" w:sz="0" w:space="0" w:color="auto"/>
                    <w:left w:val="none" w:sz="0" w:space="0" w:color="auto"/>
                    <w:bottom w:val="none" w:sz="0" w:space="0" w:color="auto"/>
                    <w:right w:val="none" w:sz="0" w:space="0" w:color="auto"/>
                  </w:divBdr>
                </w:div>
                <w:div w:id="6449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890010">
      <w:bodyDiv w:val="1"/>
      <w:marLeft w:val="0"/>
      <w:marRight w:val="0"/>
      <w:marTop w:val="0"/>
      <w:marBottom w:val="0"/>
      <w:divBdr>
        <w:top w:val="none" w:sz="0" w:space="0" w:color="auto"/>
        <w:left w:val="none" w:sz="0" w:space="0" w:color="auto"/>
        <w:bottom w:val="none" w:sz="0" w:space="0" w:color="auto"/>
        <w:right w:val="none" w:sz="0" w:space="0" w:color="auto"/>
      </w:divBdr>
    </w:div>
    <w:div w:id="846409328">
      <w:bodyDiv w:val="1"/>
      <w:marLeft w:val="0"/>
      <w:marRight w:val="0"/>
      <w:marTop w:val="0"/>
      <w:marBottom w:val="0"/>
      <w:divBdr>
        <w:top w:val="none" w:sz="0" w:space="0" w:color="auto"/>
        <w:left w:val="none" w:sz="0" w:space="0" w:color="auto"/>
        <w:bottom w:val="none" w:sz="0" w:space="0" w:color="auto"/>
        <w:right w:val="none" w:sz="0" w:space="0" w:color="auto"/>
      </w:divBdr>
    </w:div>
    <w:div w:id="847519448">
      <w:bodyDiv w:val="1"/>
      <w:marLeft w:val="0"/>
      <w:marRight w:val="0"/>
      <w:marTop w:val="0"/>
      <w:marBottom w:val="0"/>
      <w:divBdr>
        <w:top w:val="none" w:sz="0" w:space="0" w:color="auto"/>
        <w:left w:val="none" w:sz="0" w:space="0" w:color="auto"/>
        <w:bottom w:val="none" w:sz="0" w:space="0" w:color="auto"/>
        <w:right w:val="none" w:sz="0" w:space="0" w:color="auto"/>
      </w:divBdr>
      <w:divsChild>
        <w:div w:id="896626403">
          <w:marLeft w:val="0"/>
          <w:marRight w:val="0"/>
          <w:marTop w:val="0"/>
          <w:marBottom w:val="0"/>
          <w:divBdr>
            <w:top w:val="none" w:sz="0" w:space="0" w:color="auto"/>
            <w:left w:val="none" w:sz="0" w:space="0" w:color="auto"/>
            <w:bottom w:val="none" w:sz="0" w:space="0" w:color="auto"/>
            <w:right w:val="none" w:sz="0" w:space="0" w:color="auto"/>
          </w:divBdr>
          <w:divsChild>
            <w:div w:id="978270694">
              <w:marLeft w:val="0"/>
              <w:marRight w:val="0"/>
              <w:marTop w:val="0"/>
              <w:marBottom w:val="0"/>
              <w:divBdr>
                <w:top w:val="none" w:sz="0" w:space="0" w:color="auto"/>
                <w:left w:val="none" w:sz="0" w:space="0" w:color="auto"/>
                <w:bottom w:val="none" w:sz="0" w:space="0" w:color="auto"/>
                <w:right w:val="none" w:sz="0" w:space="0" w:color="auto"/>
              </w:divBdr>
              <w:divsChild>
                <w:div w:id="10716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38613">
      <w:bodyDiv w:val="1"/>
      <w:marLeft w:val="0"/>
      <w:marRight w:val="0"/>
      <w:marTop w:val="0"/>
      <w:marBottom w:val="0"/>
      <w:divBdr>
        <w:top w:val="none" w:sz="0" w:space="0" w:color="auto"/>
        <w:left w:val="none" w:sz="0" w:space="0" w:color="auto"/>
        <w:bottom w:val="none" w:sz="0" w:space="0" w:color="auto"/>
        <w:right w:val="none" w:sz="0" w:space="0" w:color="auto"/>
      </w:divBdr>
    </w:div>
    <w:div w:id="1125193385">
      <w:bodyDiv w:val="1"/>
      <w:marLeft w:val="0"/>
      <w:marRight w:val="0"/>
      <w:marTop w:val="0"/>
      <w:marBottom w:val="0"/>
      <w:divBdr>
        <w:top w:val="none" w:sz="0" w:space="0" w:color="auto"/>
        <w:left w:val="none" w:sz="0" w:space="0" w:color="auto"/>
        <w:bottom w:val="none" w:sz="0" w:space="0" w:color="auto"/>
        <w:right w:val="none" w:sz="0" w:space="0" w:color="auto"/>
      </w:divBdr>
    </w:div>
    <w:div w:id="1300112830">
      <w:bodyDiv w:val="1"/>
      <w:marLeft w:val="0"/>
      <w:marRight w:val="0"/>
      <w:marTop w:val="0"/>
      <w:marBottom w:val="0"/>
      <w:divBdr>
        <w:top w:val="none" w:sz="0" w:space="0" w:color="auto"/>
        <w:left w:val="none" w:sz="0" w:space="0" w:color="auto"/>
        <w:bottom w:val="none" w:sz="0" w:space="0" w:color="auto"/>
        <w:right w:val="none" w:sz="0" w:space="0" w:color="auto"/>
      </w:divBdr>
      <w:divsChild>
        <w:div w:id="972979137">
          <w:marLeft w:val="0"/>
          <w:marRight w:val="0"/>
          <w:marTop w:val="0"/>
          <w:marBottom w:val="0"/>
          <w:divBdr>
            <w:top w:val="none" w:sz="0" w:space="0" w:color="auto"/>
            <w:left w:val="none" w:sz="0" w:space="0" w:color="auto"/>
            <w:bottom w:val="none" w:sz="0" w:space="0" w:color="auto"/>
            <w:right w:val="none" w:sz="0" w:space="0" w:color="auto"/>
          </w:divBdr>
          <w:divsChild>
            <w:div w:id="995955134">
              <w:marLeft w:val="0"/>
              <w:marRight w:val="0"/>
              <w:marTop w:val="0"/>
              <w:marBottom w:val="0"/>
              <w:divBdr>
                <w:top w:val="none" w:sz="0" w:space="0" w:color="auto"/>
                <w:left w:val="none" w:sz="0" w:space="0" w:color="auto"/>
                <w:bottom w:val="none" w:sz="0" w:space="0" w:color="auto"/>
                <w:right w:val="none" w:sz="0" w:space="0" w:color="auto"/>
              </w:divBdr>
              <w:divsChild>
                <w:div w:id="121257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306752">
      <w:bodyDiv w:val="1"/>
      <w:marLeft w:val="0"/>
      <w:marRight w:val="0"/>
      <w:marTop w:val="0"/>
      <w:marBottom w:val="0"/>
      <w:divBdr>
        <w:top w:val="none" w:sz="0" w:space="0" w:color="auto"/>
        <w:left w:val="none" w:sz="0" w:space="0" w:color="auto"/>
        <w:bottom w:val="none" w:sz="0" w:space="0" w:color="auto"/>
        <w:right w:val="none" w:sz="0" w:space="0" w:color="auto"/>
      </w:divBdr>
    </w:div>
    <w:div w:id="1404064466">
      <w:bodyDiv w:val="1"/>
      <w:marLeft w:val="0"/>
      <w:marRight w:val="0"/>
      <w:marTop w:val="0"/>
      <w:marBottom w:val="0"/>
      <w:divBdr>
        <w:top w:val="none" w:sz="0" w:space="0" w:color="auto"/>
        <w:left w:val="none" w:sz="0" w:space="0" w:color="auto"/>
        <w:bottom w:val="none" w:sz="0" w:space="0" w:color="auto"/>
        <w:right w:val="none" w:sz="0" w:space="0" w:color="auto"/>
      </w:divBdr>
      <w:divsChild>
        <w:div w:id="1004624931">
          <w:marLeft w:val="0"/>
          <w:marRight w:val="0"/>
          <w:marTop w:val="0"/>
          <w:marBottom w:val="0"/>
          <w:divBdr>
            <w:top w:val="none" w:sz="0" w:space="0" w:color="auto"/>
            <w:left w:val="none" w:sz="0" w:space="0" w:color="auto"/>
            <w:bottom w:val="none" w:sz="0" w:space="0" w:color="auto"/>
            <w:right w:val="none" w:sz="0" w:space="0" w:color="auto"/>
          </w:divBdr>
          <w:divsChild>
            <w:div w:id="488060633">
              <w:marLeft w:val="0"/>
              <w:marRight w:val="0"/>
              <w:marTop w:val="0"/>
              <w:marBottom w:val="0"/>
              <w:divBdr>
                <w:top w:val="none" w:sz="0" w:space="0" w:color="auto"/>
                <w:left w:val="none" w:sz="0" w:space="0" w:color="auto"/>
                <w:bottom w:val="none" w:sz="0" w:space="0" w:color="auto"/>
                <w:right w:val="none" w:sz="0" w:space="0" w:color="auto"/>
              </w:divBdr>
              <w:divsChild>
                <w:div w:id="16723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553373">
      <w:bodyDiv w:val="1"/>
      <w:marLeft w:val="0"/>
      <w:marRight w:val="0"/>
      <w:marTop w:val="0"/>
      <w:marBottom w:val="0"/>
      <w:divBdr>
        <w:top w:val="none" w:sz="0" w:space="0" w:color="auto"/>
        <w:left w:val="none" w:sz="0" w:space="0" w:color="auto"/>
        <w:bottom w:val="none" w:sz="0" w:space="0" w:color="auto"/>
        <w:right w:val="none" w:sz="0" w:space="0" w:color="auto"/>
      </w:divBdr>
    </w:div>
    <w:div w:id="1580947950">
      <w:bodyDiv w:val="1"/>
      <w:marLeft w:val="0"/>
      <w:marRight w:val="0"/>
      <w:marTop w:val="0"/>
      <w:marBottom w:val="0"/>
      <w:divBdr>
        <w:top w:val="none" w:sz="0" w:space="0" w:color="auto"/>
        <w:left w:val="none" w:sz="0" w:space="0" w:color="auto"/>
        <w:bottom w:val="none" w:sz="0" w:space="0" w:color="auto"/>
        <w:right w:val="none" w:sz="0" w:space="0" w:color="auto"/>
      </w:divBdr>
    </w:div>
    <w:div w:id="1651448495">
      <w:bodyDiv w:val="1"/>
      <w:marLeft w:val="0"/>
      <w:marRight w:val="0"/>
      <w:marTop w:val="0"/>
      <w:marBottom w:val="0"/>
      <w:divBdr>
        <w:top w:val="none" w:sz="0" w:space="0" w:color="auto"/>
        <w:left w:val="none" w:sz="0" w:space="0" w:color="auto"/>
        <w:bottom w:val="none" w:sz="0" w:space="0" w:color="auto"/>
        <w:right w:val="none" w:sz="0" w:space="0" w:color="auto"/>
      </w:divBdr>
    </w:div>
    <w:div w:id="1688099805">
      <w:bodyDiv w:val="1"/>
      <w:marLeft w:val="0"/>
      <w:marRight w:val="0"/>
      <w:marTop w:val="0"/>
      <w:marBottom w:val="0"/>
      <w:divBdr>
        <w:top w:val="none" w:sz="0" w:space="0" w:color="auto"/>
        <w:left w:val="none" w:sz="0" w:space="0" w:color="auto"/>
        <w:bottom w:val="none" w:sz="0" w:space="0" w:color="auto"/>
        <w:right w:val="none" w:sz="0" w:space="0" w:color="auto"/>
      </w:divBdr>
    </w:div>
    <w:div w:id="1688798298">
      <w:bodyDiv w:val="1"/>
      <w:marLeft w:val="0"/>
      <w:marRight w:val="0"/>
      <w:marTop w:val="0"/>
      <w:marBottom w:val="0"/>
      <w:divBdr>
        <w:top w:val="none" w:sz="0" w:space="0" w:color="auto"/>
        <w:left w:val="none" w:sz="0" w:space="0" w:color="auto"/>
        <w:bottom w:val="none" w:sz="0" w:space="0" w:color="auto"/>
        <w:right w:val="none" w:sz="0" w:space="0" w:color="auto"/>
      </w:divBdr>
    </w:div>
    <w:div w:id="1862473960">
      <w:bodyDiv w:val="1"/>
      <w:marLeft w:val="0"/>
      <w:marRight w:val="0"/>
      <w:marTop w:val="0"/>
      <w:marBottom w:val="0"/>
      <w:divBdr>
        <w:top w:val="none" w:sz="0" w:space="0" w:color="auto"/>
        <w:left w:val="none" w:sz="0" w:space="0" w:color="auto"/>
        <w:bottom w:val="none" w:sz="0" w:space="0" w:color="auto"/>
        <w:right w:val="none" w:sz="0" w:space="0" w:color="auto"/>
      </w:divBdr>
    </w:div>
    <w:div w:id="1865942344">
      <w:bodyDiv w:val="1"/>
      <w:marLeft w:val="0"/>
      <w:marRight w:val="0"/>
      <w:marTop w:val="0"/>
      <w:marBottom w:val="0"/>
      <w:divBdr>
        <w:top w:val="none" w:sz="0" w:space="0" w:color="auto"/>
        <w:left w:val="none" w:sz="0" w:space="0" w:color="auto"/>
        <w:bottom w:val="none" w:sz="0" w:space="0" w:color="auto"/>
        <w:right w:val="none" w:sz="0" w:space="0" w:color="auto"/>
      </w:divBdr>
      <w:divsChild>
        <w:div w:id="838815889">
          <w:marLeft w:val="0"/>
          <w:marRight w:val="0"/>
          <w:marTop w:val="0"/>
          <w:marBottom w:val="0"/>
          <w:divBdr>
            <w:top w:val="none" w:sz="0" w:space="0" w:color="auto"/>
            <w:left w:val="none" w:sz="0" w:space="0" w:color="auto"/>
            <w:bottom w:val="none" w:sz="0" w:space="0" w:color="auto"/>
            <w:right w:val="none" w:sz="0" w:space="0" w:color="auto"/>
          </w:divBdr>
          <w:divsChild>
            <w:div w:id="349260319">
              <w:marLeft w:val="0"/>
              <w:marRight w:val="0"/>
              <w:marTop w:val="0"/>
              <w:marBottom w:val="0"/>
              <w:divBdr>
                <w:top w:val="none" w:sz="0" w:space="0" w:color="auto"/>
                <w:left w:val="none" w:sz="0" w:space="0" w:color="auto"/>
                <w:bottom w:val="none" w:sz="0" w:space="0" w:color="auto"/>
                <w:right w:val="none" w:sz="0" w:space="0" w:color="auto"/>
              </w:divBdr>
              <w:divsChild>
                <w:div w:id="212993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6273">
      <w:bodyDiv w:val="1"/>
      <w:marLeft w:val="0"/>
      <w:marRight w:val="0"/>
      <w:marTop w:val="0"/>
      <w:marBottom w:val="0"/>
      <w:divBdr>
        <w:top w:val="none" w:sz="0" w:space="0" w:color="auto"/>
        <w:left w:val="none" w:sz="0" w:space="0" w:color="auto"/>
        <w:bottom w:val="none" w:sz="0" w:space="0" w:color="auto"/>
        <w:right w:val="none" w:sz="0" w:space="0" w:color="auto"/>
      </w:divBdr>
    </w:div>
    <w:div w:id="2097439890">
      <w:bodyDiv w:val="1"/>
      <w:marLeft w:val="0"/>
      <w:marRight w:val="0"/>
      <w:marTop w:val="0"/>
      <w:marBottom w:val="0"/>
      <w:divBdr>
        <w:top w:val="none" w:sz="0" w:space="0" w:color="auto"/>
        <w:left w:val="none" w:sz="0" w:space="0" w:color="auto"/>
        <w:bottom w:val="none" w:sz="0" w:space="0" w:color="auto"/>
        <w:right w:val="none" w:sz="0" w:space="0" w:color="auto"/>
      </w:divBdr>
    </w:div>
    <w:div w:id="21112734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png"/><Relationship Id="rId26" Type="http://schemas.openxmlformats.org/officeDocument/2006/relationships/image" Target="media/image11.png"/><Relationship Id="rId3" Type="http://schemas.openxmlformats.org/officeDocument/2006/relationships/styles" Target="styles.xml"/><Relationship Id="rId34" Type="http://schemas.openxmlformats.org/officeDocument/2006/relationships/hyperlink" Target="https://pubs.acs.or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10.png"/><Relationship Id="rId25" Type="http://schemas.openxmlformats.org/officeDocument/2006/relationships/image" Target="media/image120.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0.png"/><Relationship Id="rId32" Type="http://schemas.openxmlformats.org/officeDocument/2006/relationships/image" Target="media/image15.ti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8" Type="http://schemas.openxmlformats.org/officeDocument/2006/relationships/image" Target="media/image13.tif"/><Relationship Id="rId36" Type="http://schemas.openxmlformats.org/officeDocument/2006/relationships/footer" Target="footer1.xml"/><Relationship Id="rId10" Type="http://schemas.openxmlformats.org/officeDocument/2006/relationships/image" Target="media/image2.tif"/><Relationship Id="rId19" Type="http://schemas.openxmlformats.org/officeDocument/2006/relationships/image" Target="media/image9.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tif"/><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6.tiff"/><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CAC19-132A-4554-B472-EBCFB9F3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5</TotalTime>
  <Pages>31</Pages>
  <Words>33958</Words>
  <Characters>193567</Characters>
  <Application>Microsoft Office Word</Application>
  <DocSecurity>0</DocSecurity>
  <Lines>1613</Lines>
  <Paragraphs>4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Bouteiller</dc:creator>
  <cp:keywords/>
  <dc:description/>
  <cp:lastModifiedBy>Hugo Bouteiller</cp:lastModifiedBy>
  <cp:revision>188</cp:revision>
  <cp:lastPrinted>2021-09-19T22:29:00Z</cp:lastPrinted>
  <dcterms:created xsi:type="dcterms:W3CDTF">2024-03-13T08:13:00Z</dcterms:created>
  <dcterms:modified xsi:type="dcterms:W3CDTF">2024-06-1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6425c86-09c6-3f99-9184-437dadc49da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ULIpdGrB"/&gt;&lt;style id="http://www.zotero.org/styles/chemistry-of-materials" hasBibliography="1" bibliographyStyleHasBeenSet="1"/&gt;&lt;prefs&gt;&lt;pref name="fieldType" value="Field"/&gt;&lt;pref name="automaticJ</vt:lpwstr>
  </property>
  <property fmtid="{D5CDD505-2E9C-101B-9397-08002B2CF9AE}" pid="26" name="ZOTERO_PREF_2">
    <vt:lpwstr>ournalAbbreviations" value="true"/&gt;&lt;/prefs&gt;&lt;/data&gt;</vt:lpwstr>
  </property>
</Properties>
</file>